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916633" w14:textId="734281C8" w:rsidR="00B16917" w:rsidRPr="00765DB2" w:rsidRDefault="00FF51A8" w:rsidP="00765DB2">
      <w:pPr>
        <w:pStyle w:val="SkripsiNormal"/>
        <w:jc w:val="center"/>
        <w:rPr>
          <w:b/>
          <w:sz w:val="24"/>
        </w:rPr>
      </w:pPr>
      <w:r>
        <w:rPr>
          <w:b/>
          <w:sz w:val="24"/>
        </w:rPr>
        <w:t>RANCANG BANGUN</w:t>
      </w:r>
      <w:r w:rsidR="00765DB2">
        <w:rPr>
          <w:b/>
          <w:sz w:val="24"/>
        </w:rPr>
        <w:t xml:space="preserve"> MODEL DEEP LEARNING UNTUK SIMULATOR SELF DRIVING CAR YANG </w:t>
      </w:r>
      <w:r>
        <w:rPr>
          <w:b/>
          <w:sz w:val="24"/>
        </w:rPr>
        <w:t>DIOPTIMASI</w:t>
      </w:r>
      <w:r w:rsidR="00765DB2">
        <w:rPr>
          <w:b/>
          <w:sz w:val="24"/>
        </w:rPr>
        <w:t xml:space="preserve"> MENGGUNAKAN GPU</w:t>
      </w:r>
    </w:p>
    <w:p w14:paraId="260A7285" w14:textId="30BE1C8F" w:rsidR="00B16917" w:rsidRDefault="00B16917" w:rsidP="00B16917">
      <w:pPr>
        <w:pStyle w:val="SkripsiNormal"/>
      </w:pPr>
    </w:p>
    <w:p w14:paraId="5D6CBA42" w14:textId="77777777" w:rsidR="00765DB2" w:rsidRPr="00B16917" w:rsidRDefault="00765DB2" w:rsidP="00B16917">
      <w:pPr>
        <w:pStyle w:val="SkripsiNormal"/>
      </w:pPr>
    </w:p>
    <w:p w14:paraId="79D8106F" w14:textId="77777777" w:rsidR="00B16917" w:rsidRPr="00765DB2" w:rsidRDefault="00B16917" w:rsidP="00765DB2">
      <w:pPr>
        <w:pStyle w:val="SkripsiNormal"/>
        <w:jc w:val="center"/>
        <w:rPr>
          <w:b/>
          <w:sz w:val="24"/>
        </w:rPr>
      </w:pPr>
      <w:r w:rsidRPr="00765DB2">
        <w:rPr>
          <w:b/>
          <w:sz w:val="24"/>
        </w:rPr>
        <w:t>SKRIPSI</w:t>
      </w:r>
    </w:p>
    <w:p w14:paraId="70FB7466" w14:textId="77777777" w:rsidR="00B16917" w:rsidRPr="00765DB2" w:rsidRDefault="00B16917" w:rsidP="00765DB2">
      <w:pPr>
        <w:pStyle w:val="SkripsiNormal"/>
        <w:jc w:val="center"/>
        <w:rPr>
          <w:b/>
          <w:sz w:val="24"/>
        </w:rPr>
      </w:pPr>
    </w:p>
    <w:p w14:paraId="79AD537A" w14:textId="77777777" w:rsidR="00B16917" w:rsidRPr="00765DB2" w:rsidRDefault="00B16917" w:rsidP="00765DB2">
      <w:pPr>
        <w:pStyle w:val="SkripsiNormal"/>
        <w:jc w:val="center"/>
        <w:rPr>
          <w:b/>
          <w:sz w:val="24"/>
        </w:rPr>
      </w:pPr>
    </w:p>
    <w:p w14:paraId="09687B37" w14:textId="77777777" w:rsidR="00B16917" w:rsidRPr="00765DB2" w:rsidRDefault="00B16917" w:rsidP="00765DB2">
      <w:pPr>
        <w:pStyle w:val="SkripsiNormal"/>
        <w:jc w:val="center"/>
        <w:rPr>
          <w:b/>
          <w:sz w:val="24"/>
        </w:rPr>
      </w:pPr>
    </w:p>
    <w:p w14:paraId="084BA541" w14:textId="77777777" w:rsidR="00B16917" w:rsidRPr="00765DB2" w:rsidRDefault="00B16917" w:rsidP="00765DB2">
      <w:pPr>
        <w:pStyle w:val="SkripsiNormal"/>
        <w:jc w:val="center"/>
        <w:rPr>
          <w:b/>
          <w:sz w:val="24"/>
        </w:rPr>
      </w:pPr>
      <w:r w:rsidRPr="00765DB2">
        <w:rPr>
          <w:b/>
          <w:sz w:val="24"/>
        </w:rPr>
        <w:t>Oleh:</w:t>
      </w:r>
    </w:p>
    <w:p w14:paraId="3A2E4F3A" w14:textId="7B982575" w:rsidR="00765DB2" w:rsidRDefault="00765DB2" w:rsidP="00765DB2">
      <w:pPr>
        <w:pStyle w:val="SkripsiNormal"/>
        <w:jc w:val="center"/>
        <w:rPr>
          <w:b/>
          <w:sz w:val="24"/>
        </w:rPr>
      </w:pPr>
      <w:r>
        <w:rPr>
          <w:b/>
          <w:sz w:val="24"/>
        </w:rPr>
        <w:t>ADWI ARIFIN</w:t>
      </w:r>
    </w:p>
    <w:p w14:paraId="590F71E6" w14:textId="25BDE1F2" w:rsidR="00B16917" w:rsidRPr="00765DB2" w:rsidRDefault="00765DB2" w:rsidP="00765DB2">
      <w:pPr>
        <w:pStyle w:val="SkripsiNormal"/>
        <w:jc w:val="center"/>
        <w:rPr>
          <w:b/>
          <w:sz w:val="24"/>
        </w:rPr>
      </w:pPr>
      <w:r>
        <w:rPr>
          <w:b/>
          <w:sz w:val="24"/>
        </w:rPr>
        <w:t>115090300111008</w:t>
      </w:r>
    </w:p>
    <w:p w14:paraId="409162BD" w14:textId="77777777" w:rsidR="00B16917" w:rsidRPr="00765DB2" w:rsidRDefault="00B16917" w:rsidP="00765DB2">
      <w:pPr>
        <w:pStyle w:val="SkripsiNormal"/>
        <w:jc w:val="center"/>
        <w:rPr>
          <w:b/>
          <w:sz w:val="24"/>
        </w:rPr>
      </w:pPr>
    </w:p>
    <w:p w14:paraId="2485D2DD" w14:textId="2F327056" w:rsidR="00B16917" w:rsidRDefault="00B16917" w:rsidP="00765DB2">
      <w:pPr>
        <w:pStyle w:val="SkripsiNormal"/>
        <w:jc w:val="center"/>
        <w:rPr>
          <w:b/>
          <w:sz w:val="24"/>
        </w:rPr>
      </w:pPr>
    </w:p>
    <w:p w14:paraId="3D0C5E78" w14:textId="1E910986" w:rsidR="00765DB2" w:rsidRDefault="00765DB2" w:rsidP="00765DB2">
      <w:pPr>
        <w:pStyle w:val="SkripsiNormal"/>
        <w:jc w:val="center"/>
        <w:rPr>
          <w:b/>
          <w:sz w:val="24"/>
        </w:rPr>
      </w:pPr>
    </w:p>
    <w:p w14:paraId="3D270AAF" w14:textId="77777777" w:rsidR="00765DB2" w:rsidRPr="00765DB2" w:rsidRDefault="00765DB2" w:rsidP="00765DB2">
      <w:pPr>
        <w:pStyle w:val="SkripsiNormal"/>
        <w:jc w:val="center"/>
        <w:rPr>
          <w:b/>
          <w:sz w:val="24"/>
        </w:rPr>
      </w:pPr>
    </w:p>
    <w:p w14:paraId="3CF738D5" w14:textId="77777777" w:rsidR="00B16917" w:rsidRPr="00765DB2" w:rsidRDefault="00B16917" w:rsidP="00765DB2">
      <w:pPr>
        <w:pStyle w:val="SkripsiNormal"/>
        <w:jc w:val="center"/>
        <w:rPr>
          <w:b/>
          <w:sz w:val="24"/>
        </w:rPr>
      </w:pPr>
    </w:p>
    <w:p w14:paraId="734C2755" w14:textId="77777777" w:rsidR="00B16917" w:rsidRPr="00765DB2" w:rsidRDefault="00B16917" w:rsidP="00765DB2">
      <w:pPr>
        <w:pStyle w:val="SkripsiNormal"/>
        <w:jc w:val="center"/>
        <w:rPr>
          <w:b/>
          <w:sz w:val="24"/>
        </w:rPr>
      </w:pPr>
      <w:r w:rsidRPr="00765DB2">
        <w:rPr>
          <w:b/>
          <w:noProof/>
          <w:sz w:val="24"/>
        </w:rPr>
        <w:drawing>
          <wp:inline distT="0" distB="0" distL="0" distR="0" wp14:anchorId="5820FFC9" wp14:editId="05019F16">
            <wp:extent cx="1219200" cy="1232071"/>
            <wp:effectExtent l="0" t="0" r="0" b="635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ame-UB-BT-ala-Jpg.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26617" cy="1239566"/>
                    </a:xfrm>
                    <a:prstGeom prst="rect">
                      <a:avLst/>
                    </a:prstGeom>
                  </pic:spPr>
                </pic:pic>
              </a:graphicData>
            </a:graphic>
          </wp:inline>
        </w:drawing>
      </w:r>
    </w:p>
    <w:p w14:paraId="4B8DCD8E" w14:textId="77777777" w:rsidR="00B16917" w:rsidRPr="00765DB2" w:rsidRDefault="00B16917" w:rsidP="00765DB2">
      <w:pPr>
        <w:pStyle w:val="SkripsiNormal"/>
        <w:jc w:val="center"/>
        <w:rPr>
          <w:b/>
          <w:sz w:val="24"/>
        </w:rPr>
      </w:pPr>
    </w:p>
    <w:p w14:paraId="1A13AD29" w14:textId="1DD1AD79" w:rsidR="00B16917" w:rsidRDefault="00B16917" w:rsidP="00765DB2">
      <w:pPr>
        <w:pStyle w:val="SkripsiNormal"/>
        <w:jc w:val="center"/>
        <w:rPr>
          <w:b/>
          <w:sz w:val="24"/>
        </w:rPr>
      </w:pPr>
    </w:p>
    <w:p w14:paraId="0FF8C2E4" w14:textId="555966B0" w:rsidR="00765DB2" w:rsidRDefault="00765DB2" w:rsidP="00765DB2">
      <w:pPr>
        <w:pStyle w:val="SkripsiNormal"/>
        <w:jc w:val="center"/>
        <w:rPr>
          <w:b/>
          <w:sz w:val="24"/>
        </w:rPr>
      </w:pPr>
    </w:p>
    <w:p w14:paraId="7FE6B8EF" w14:textId="77777777" w:rsidR="00B16917" w:rsidRPr="00765DB2" w:rsidRDefault="00B16917" w:rsidP="00765DB2">
      <w:pPr>
        <w:pStyle w:val="SkripsiNormal"/>
        <w:jc w:val="center"/>
        <w:rPr>
          <w:b/>
          <w:sz w:val="24"/>
        </w:rPr>
      </w:pPr>
    </w:p>
    <w:p w14:paraId="5151AE1F" w14:textId="77777777" w:rsidR="00B16917" w:rsidRPr="00765DB2" w:rsidRDefault="00B16917" w:rsidP="00765DB2">
      <w:pPr>
        <w:pStyle w:val="SkripsiNormal"/>
        <w:jc w:val="center"/>
        <w:rPr>
          <w:b/>
          <w:sz w:val="24"/>
        </w:rPr>
      </w:pPr>
    </w:p>
    <w:p w14:paraId="4591BA7F" w14:textId="571E9A46" w:rsidR="00B16917" w:rsidRPr="00765DB2" w:rsidRDefault="00B16917" w:rsidP="00765DB2">
      <w:pPr>
        <w:pStyle w:val="SkripsiNormal"/>
        <w:jc w:val="center"/>
        <w:rPr>
          <w:b/>
          <w:sz w:val="24"/>
        </w:rPr>
      </w:pPr>
      <w:r w:rsidRPr="00765DB2">
        <w:rPr>
          <w:b/>
          <w:sz w:val="24"/>
        </w:rPr>
        <w:t>JURUSAN FISIKA</w:t>
      </w:r>
    </w:p>
    <w:p w14:paraId="02AC6ECF" w14:textId="311293D5" w:rsidR="00B16917" w:rsidRPr="00765DB2" w:rsidRDefault="00B16917" w:rsidP="00765DB2">
      <w:pPr>
        <w:pStyle w:val="SkripsiNormal"/>
        <w:jc w:val="center"/>
        <w:rPr>
          <w:b/>
          <w:sz w:val="24"/>
        </w:rPr>
      </w:pPr>
      <w:r w:rsidRPr="00765DB2">
        <w:rPr>
          <w:b/>
          <w:sz w:val="24"/>
        </w:rPr>
        <w:t xml:space="preserve">FAKULTAS MATEMATIKA DAN </w:t>
      </w:r>
      <w:r w:rsidR="00765DB2">
        <w:rPr>
          <w:b/>
          <w:sz w:val="24"/>
        </w:rPr>
        <w:br/>
        <w:t xml:space="preserve">ILMU </w:t>
      </w:r>
      <w:r w:rsidRPr="00765DB2">
        <w:rPr>
          <w:b/>
          <w:sz w:val="24"/>
        </w:rPr>
        <w:t>PENGETAHUAN ALAM</w:t>
      </w:r>
    </w:p>
    <w:p w14:paraId="2C23B86B" w14:textId="77777777" w:rsidR="00B16917" w:rsidRPr="00765DB2" w:rsidRDefault="00B16917" w:rsidP="00765DB2">
      <w:pPr>
        <w:pStyle w:val="SkripsiNormal"/>
        <w:jc w:val="center"/>
        <w:rPr>
          <w:b/>
          <w:sz w:val="24"/>
        </w:rPr>
      </w:pPr>
      <w:r w:rsidRPr="00765DB2">
        <w:rPr>
          <w:b/>
          <w:sz w:val="24"/>
        </w:rPr>
        <w:t>UNIVERSITAS BRAWIJAYA</w:t>
      </w:r>
    </w:p>
    <w:p w14:paraId="7166A3B5" w14:textId="77777777" w:rsidR="00B16917" w:rsidRPr="00765DB2" w:rsidRDefault="00B16917" w:rsidP="00765DB2">
      <w:pPr>
        <w:pStyle w:val="SkripsiNormal"/>
        <w:jc w:val="center"/>
        <w:rPr>
          <w:b/>
          <w:sz w:val="24"/>
        </w:rPr>
      </w:pPr>
      <w:r w:rsidRPr="00765DB2">
        <w:rPr>
          <w:b/>
          <w:sz w:val="24"/>
        </w:rPr>
        <w:t>MALANG</w:t>
      </w:r>
    </w:p>
    <w:p w14:paraId="7BBA7524" w14:textId="09A34880" w:rsidR="00B16917" w:rsidRPr="00765DB2" w:rsidRDefault="00B16917" w:rsidP="00765DB2">
      <w:pPr>
        <w:pStyle w:val="SkripsiNormal"/>
        <w:jc w:val="center"/>
        <w:rPr>
          <w:b/>
          <w:sz w:val="24"/>
        </w:rPr>
      </w:pPr>
      <w:r w:rsidRPr="00765DB2">
        <w:rPr>
          <w:b/>
          <w:sz w:val="24"/>
        </w:rPr>
        <w:t>2017</w:t>
      </w:r>
    </w:p>
    <w:p w14:paraId="528FFB8F" w14:textId="497A1AC8" w:rsidR="00765DB2" w:rsidRDefault="00765DB2">
      <w:pP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br w:type="page"/>
      </w:r>
    </w:p>
    <w:p w14:paraId="6C625294" w14:textId="77777777" w:rsidR="006E7073" w:rsidRDefault="006E7073">
      <w:pPr>
        <w:rPr>
          <w:rFonts w:ascii="Times New Roman" w:eastAsia="Times New Roman" w:hAnsi="Times New Roman" w:cs="Times New Roman"/>
          <w:b/>
          <w:bCs/>
          <w:sz w:val="24"/>
          <w:szCs w:val="24"/>
        </w:rPr>
      </w:pPr>
    </w:p>
    <w:p w14:paraId="7BC4D707" w14:textId="77777777" w:rsidR="006E7073" w:rsidRDefault="006E7073">
      <w:pPr>
        <w:rPr>
          <w:rFonts w:ascii="Times New Roman" w:eastAsia="Times New Roman" w:hAnsi="Times New Roman" w:cs="Times New Roman"/>
          <w:b/>
          <w:bCs/>
          <w:sz w:val="24"/>
          <w:szCs w:val="24"/>
        </w:rPr>
        <w:sectPr w:rsidR="006E7073" w:rsidSect="001A16AE">
          <w:footerReference w:type="even" r:id="rId9"/>
          <w:footerReference w:type="default" r:id="rId10"/>
          <w:pgSz w:w="8391" w:h="11907"/>
          <w:pgMar w:top="850" w:right="850" w:bottom="850" w:left="1417" w:header="720" w:footer="720" w:gutter="0"/>
          <w:pgNumType w:fmt="lowerRoman" w:start="1"/>
          <w:cols w:space="720"/>
          <w:docGrid w:linePitch="360"/>
        </w:sectPr>
      </w:pPr>
    </w:p>
    <w:p w14:paraId="1E1F8F00" w14:textId="3184E51B" w:rsidR="006E7073" w:rsidRPr="00765DB2" w:rsidRDefault="00F0456A" w:rsidP="006E7073">
      <w:pPr>
        <w:pStyle w:val="SkripsiNormal"/>
        <w:jc w:val="center"/>
        <w:rPr>
          <w:b/>
          <w:sz w:val="24"/>
        </w:rPr>
      </w:pPr>
      <w:r w:rsidRPr="00F0456A">
        <w:rPr>
          <w:b/>
          <w:sz w:val="24"/>
        </w:rPr>
        <w:lastRenderedPageBreak/>
        <w:t>RANCANG BANGUN MODEL DEEP LEARNING UNTUK SIMULATOR SELF DRIVING CAR YANG DIOPTIMASI MENGGUNAKAN GPU</w:t>
      </w:r>
    </w:p>
    <w:p w14:paraId="3BBDB2D7" w14:textId="77777777" w:rsidR="006E7073" w:rsidRDefault="006E7073" w:rsidP="006E7073">
      <w:pPr>
        <w:pStyle w:val="SkripsiNormal"/>
      </w:pPr>
    </w:p>
    <w:p w14:paraId="7782B2A6" w14:textId="77777777" w:rsidR="006E7073" w:rsidRPr="00B16917" w:rsidRDefault="006E7073" w:rsidP="006E7073">
      <w:pPr>
        <w:pStyle w:val="SkripsiNormal"/>
      </w:pPr>
    </w:p>
    <w:p w14:paraId="6C0C949F" w14:textId="77777777" w:rsidR="006E7073" w:rsidRPr="00765DB2" w:rsidRDefault="006E7073" w:rsidP="006E7073">
      <w:pPr>
        <w:pStyle w:val="SkripsiNormal"/>
        <w:jc w:val="center"/>
        <w:rPr>
          <w:b/>
          <w:sz w:val="24"/>
        </w:rPr>
      </w:pPr>
      <w:r w:rsidRPr="00765DB2">
        <w:rPr>
          <w:b/>
          <w:sz w:val="24"/>
        </w:rPr>
        <w:t>SKRIPSI</w:t>
      </w:r>
    </w:p>
    <w:p w14:paraId="39AE7D97" w14:textId="2DC798C7" w:rsidR="006E7073" w:rsidRDefault="006E7073" w:rsidP="006E7073">
      <w:pPr>
        <w:pStyle w:val="SkripsiNormal"/>
        <w:jc w:val="center"/>
        <w:rPr>
          <w:b/>
          <w:sz w:val="24"/>
        </w:rPr>
      </w:pPr>
    </w:p>
    <w:p w14:paraId="5D3CD5E5" w14:textId="0B6BD994" w:rsidR="006E7073" w:rsidRPr="006E7073" w:rsidRDefault="006E7073" w:rsidP="006E7073">
      <w:pPr>
        <w:pStyle w:val="SkripsiNormal"/>
        <w:jc w:val="center"/>
        <w:rPr>
          <w:szCs w:val="22"/>
        </w:rPr>
      </w:pPr>
      <w:r w:rsidRPr="006E7073">
        <w:rPr>
          <w:szCs w:val="22"/>
        </w:rPr>
        <w:t xml:space="preserve">Sebagai Salah Satu Syarat Untuk Meraih Gelar </w:t>
      </w:r>
      <w:r>
        <w:rPr>
          <w:szCs w:val="22"/>
        </w:rPr>
        <w:br/>
      </w:r>
      <w:r w:rsidRPr="006E7073">
        <w:rPr>
          <w:szCs w:val="22"/>
        </w:rPr>
        <w:t>Sarjana Sains dalam Bidang Fisika</w:t>
      </w:r>
    </w:p>
    <w:p w14:paraId="7614DDFF" w14:textId="77777777" w:rsidR="006E7073" w:rsidRPr="00765DB2" w:rsidRDefault="006E7073" w:rsidP="006E7073">
      <w:pPr>
        <w:pStyle w:val="SkripsiNormal"/>
        <w:jc w:val="center"/>
        <w:rPr>
          <w:b/>
          <w:sz w:val="24"/>
        </w:rPr>
      </w:pPr>
    </w:p>
    <w:p w14:paraId="19957F2B" w14:textId="77777777" w:rsidR="006E7073" w:rsidRPr="00765DB2" w:rsidRDefault="006E7073" w:rsidP="006E7073">
      <w:pPr>
        <w:pStyle w:val="SkripsiNormal"/>
        <w:jc w:val="center"/>
        <w:rPr>
          <w:b/>
          <w:sz w:val="24"/>
        </w:rPr>
      </w:pPr>
    </w:p>
    <w:p w14:paraId="173C4E18" w14:textId="77777777" w:rsidR="006E7073" w:rsidRPr="00765DB2" w:rsidRDefault="006E7073" w:rsidP="006E7073">
      <w:pPr>
        <w:pStyle w:val="SkripsiNormal"/>
        <w:jc w:val="center"/>
        <w:rPr>
          <w:b/>
          <w:sz w:val="24"/>
        </w:rPr>
      </w:pPr>
      <w:r w:rsidRPr="00765DB2">
        <w:rPr>
          <w:b/>
          <w:sz w:val="24"/>
        </w:rPr>
        <w:t>Oleh:</w:t>
      </w:r>
    </w:p>
    <w:p w14:paraId="7F8CAE67" w14:textId="77777777" w:rsidR="006E7073" w:rsidRDefault="006E7073" w:rsidP="006E7073">
      <w:pPr>
        <w:pStyle w:val="SkripsiNormal"/>
        <w:jc w:val="center"/>
        <w:rPr>
          <w:b/>
          <w:sz w:val="24"/>
        </w:rPr>
      </w:pPr>
      <w:r>
        <w:rPr>
          <w:b/>
          <w:sz w:val="24"/>
        </w:rPr>
        <w:t>ADWI ARIFIN</w:t>
      </w:r>
    </w:p>
    <w:p w14:paraId="530BB4C1" w14:textId="77777777" w:rsidR="006E7073" w:rsidRPr="00765DB2" w:rsidRDefault="006E7073" w:rsidP="006E7073">
      <w:pPr>
        <w:pStyle w:val="SkripsiNormal"/>
        <w:jc w:val="center"/>
        <w:rPr>
          <w:b/>
          <w:sz w:val="24"/>
        </w:rPr>
      </w:pPr>
      <w:r>
        <w:rPr>
          <w:b/>
          <w:sz w:val="24"/>
        </w:rPr>
        <w:t>115090300111008</w:t>
      </w:r>
    </w:p>
    <w:p w14:paraId="03223C64" w14:textId="77777777" w:rsidR="006E7073" w:rsidRPr="00765DB2" w:rsidRDefault="006E7073" w:rsidP="006E7073">
      <w:pPr>
        <w:pStyle w:val="SkripsiNormal"/>
        <w:jc w:val="center"/>
        <w:rPr>
          <w:b/>
          <w:sz w:val="24"/>
        </w:rPr>
      </w:pPr>
    </w:p>
    <w:p w14:paraId="5373677F" w14:textId="77777777" w:rsidR="006E7073" w:rsidRDefault="006E7073" w:rsidP="006E7073">
      <w:pPr>
        <w:pStyle w:val="SkripsiNormal"/>
        <w:jc w:val="center"/>
        <w:rPr>
          <w:b/>
          <w:sz w:val="24"/>
        </w:rPr>
      </w:pPr>
    </w:p>
    <w:p w14:paraId="460FD640" w14:textId="77777777" w:rsidR="006E7073" w:rsidRPr="00765DB2" w:rsidRDefault="006E7073" w:rsidP="006E7073">
      <w:pPr>
        <w:pStyle w:val="SkripsiNormal"/>
        <w:jc w:val="center"/>
        <w:rPr>
          <w:b/>
          <w:sz w:val="24"/>
        </w:rPr>
      </w:pPr>
    </w:p>
    <w:p w14:paraId="689B27F8" w14:textId="77777777" w:rsidR="006E7073" w:rsidRPr="00765DB2" w:rsidRDefault="006E7073" w:rsidP="006E7073">
      <w:pPr>
        <w:pStyle w:val="SkripsiNormal"/>
        <w:jc w:val="center"/>
        <w:rPr>
          <w:b/>
          <w:sz w:val="24"/>
        </w:rPr>
      </w:pPr>
    </w:p>
    <w:p w14:paraId="23594351" w14:textId="77777777" w:rsidR="006E7073" w:rsidRPr="00765DB2" w:rsidRDefault="006E7073" w:rsidP="006E7073">
      <w:pPr>
        <w:pStyle w:val="SkripsiNormal"/>
        <w:jc w:val="center"/>
        <w:rPr>
          <w:b/>
          <w:sz w:val="24"/>
        </w:rPr>
      </w:pPr>
      <w:r w:rsidRPr="00765DB2">
        <w:rPr>
          <w:b/>
          <w:noProof/>
          <w:sz w:val="24"/>
        </w:rPr>
        <w:drawing>
          <wp:inline distT="0" distB="0" distL="0" distR="0" wp14:anchorId="2E83CF44" wp14:editId="11B33D05">
            <wp:extent cx="1219200" cy="1232071"/>
            <wp:effectExtent l="0" t="0" r="0" b="635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ame-UB-BT-ala-Jpg.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26617" cy="1239566"/>
                    </a:xfrm>
                    <a:prstGeom prst="rect">
                      <a:avLst/>
                    </a:prstGeom>
                  </pic:spPr>
                </pic:pic>
              </a:graphicData>
            </a:graphic>
          </wp:inline>
        </w:drawing>
      </w:r>
    </w:p>
    <w:p w14:paraId="32783552" w14:textId="77777777" w:rsidR="006E7073" w:rsidRPr="00765DB2" w:rsidRDefault="006E7073" w:rsidP="006E7073">
      <w:pPr>
        <w:pStyle w:val="SkripsiNormal"/>
        <w:jc w:val="center"/>
        <w:rPr>
          <w:b/>
          <w:sz w:val="24"/>
        </w:rPr>
      </w:pPr>
    </w:p>
    <w:p w14:paraId="48A25BC9" w14:textId="77777777" w:rsidR="006E7073" w:rsidRDefault="006E7073" w:rsidP="006E7073">
      <w:pPr>
        <w:pStyle w:val="SkripsiNormal"/>
        <w:jc w:val="center"/>
        <w:rPr>
          <w:b/>
          <w:sz w:val="24"/>
        </w:rPr>
      </w:pPr>
    </w:p>
    <w:p w14:paraId="17A8156C" w14:textId="77777777" w:rsidR="006E7073" w:rsidRDefault="006E7073" w:rsidP="006E7073">
      <w:pPr>
        <w:pStyle w:val="SkripsiNormal"/>
        <w:jc w:val="center"/>
        <w:rPr>
          <w:b/>
          <w:sz w:val="24"/>
        </w:rPr>
      </w:pPr>
    </w:p>
    <w:p w14:paraId="264A9D30" w14:textId="77777777" w:rsidR="006E7073" w:rsidRPr="00765DB2" w:rsidRDefault="006E7073" w:rsidP="006E7073">
      <w:pPr>
        <w:pStyle w:val="SkripsiNormal"/>
        <w:jc w:val="center"/>
        <w:rPr>
          <w:b/>
          <w:sz w:val="24"/>
        </w:rPr>
      </w:pPr>
    </w:p>
    <w:p w14:paraId="177D02D2" w14:textId="77777777" w:rsidR="006E7073" w:rsidRPr="00765DB2" w:rsidRDefault="006E7073" w:rsidP="006E7073">
      <w:pPr>
        <w:pStyle w:val="SkripsiNormal"/>
        <w:jc w:val="center"/>
        <w:rPr>
          <w:b/>
          <w:sz w:val="24"/>
        </w:rPr>
      </w:pPr>
    </w:p>
    <w:p w14:paraId="31E1F799" w14:textId="77777777" w:rsidR="006E7073" w:rsidRPr="00765DB2" w:rsidRDefault="006E7073" w:rsidP="006E7073">
      <w:pPr>
        <w:pStyle w:val="SkripsiNormal"/>
        <w:jc w:val="center"/>
        <w:rPr>
          <w:b/>
          <w:sz w:val="24"/>
        </w:rPr>
      </w:pPr>
      <w:r w:rsidRPr="00765DB2">
        <w:rPr>
          <w:b/>
          <w:sz w:val="24"/>
        </w:rPr>
        <w:t>JURUSAN FISIKA</w:t>
      </w:r>
    </w:p>
    <w:p w14:paraId="44E48318" w14:textId="77777777" w:rsidR="006E7073" w:rsidRPr="00765DB2" w:rsidRDefault="006E7073" w:rsidP="006E7073">
      <w:pPr>
        <w:pStyle w:val="SkripsiNormal"/>
        <w:jc w:val="center"/>
        <w:rPr>
          <w:b/>
          <w:sz w:val="24"/>
        </w:rPr>
      </w:pPr>
      <w:r w:rsidRPr="00765DB2">
        <w:rPr>
          <w:b/>
          <w:sz w:val="24"/>
        </w:rPr>
        <w:t xml:space="preserve">FAKULTAS MATEMATIKA DAN </w:t>
      </w:r>
      <w:r>
        <w:rPr>
          <w:b/>
          <w:sz w:val="24"/>
        </w:rPr>
        <w:br/>
        <w:t xml:space="preserve">ILMU </w:t>
      </w:r>
      <w:r w:rsidRPr="00765DB2">
        <w:rPr>
          <w:b/>
          <w:sz w:val="24"/>
        </w:rPr>
        <w:t>PENGETAHUAN ALAM</w:t>
      </w:r>
    </w:p>
    <w:p w14:paraId="0D8619BF" w14:textId="77777777" w:rsidR="006E7073" w:rsidRPr="00765DB2" w:rsidRDefault="006E7073" w:rsidP="006E7073">
      <w:pPr>
        <w:pStyle w:val="SkripsiNormal"/>
        <w:jc w:val="center"/>
        <w:rPr>
          <w:b/>
          <w:sz w:val="24"/>
        </w:rPr>
      </w:pPr>
      <w:r w:rsidRPr="00765DB2">
        <w:rPr>
          <w:b/>
          <w:sz w:val="24"/>
        </w:rPr>
        <w:t>UNIVERSITAS BRAWIJAYA</w:t>
      </w:r>
    </w:p>
    <w:p w14:paraId="6C9668AF" w14:textId="77777777" w:rsidR="006E7073" w:rsidRPr="00765DB2" w:rsidRDefault="006E7073" w:rsidP="006E7073">
      <w:pPr>
        <w:pStyle w:val="SkripsiNormal"/>
        <w:jc w:val="center"/>
        <w:rPr>
          <w:b/>
          <w:sz w:val="24"/>
        </w:rPr>
      </w:pPr>
      <w:r w:rsidRPr="00765DB2">
        <w:rPr>
          <w:b/>
          <w:sz w:val="24"/>
        </w:rPr>
        <w:t>MALANG</w:t>
      </w:r>
    </w:p>
    <w:p w14:paraId="613AF988" w14:textId="77777777" w:rsidR="006E7073" w:rsidRPr="00765DB2" w:rsidRDefault="006E7073" w:rsidP="006E7073">
      <w:pPr>
        <w:pStyle w:val="SkripsiNormal"/>
        <w:jc w:val="center"/>
        <w:rPr>
          <w:b/>
          <w:sz w:val="24"/>
        </w:rPr>
      </w:pPr>
      <w:r w:rsidRPr="00765DB2">
        <w:rPr>
          <w:b/>
          <w:sz w:val="24"/>
        </w:rPr>
        <w:t>2017</w:t>
      </w:r>
    </w:p>
    <w:p w14:paraId="2A5FEC06" w14:textId="77777777" w:rsidR="006E7073" w:rsidRDefault="006E7073">
      <w:pP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lastRenderedPageBreak/>
        <w:br w:type="page"/>
      </w:r>
    </w:p>
    <w:p w14:paraId="35162897" w14:textId="3CEE7CFE" w:rsidR="767CCCA7" w:rsidRDefault="767CCCA7" w:rsidP="006E7073">
      <w:pPr>
        <w:pStyle w:val="SkripsiHeader"/>
      </w:pPr>
      <w:bookmarkStart w:id="0" w:name="_Toc513807037"/>
      <w:r w:rsidRPr="767CCCA7">
        <w:lastRenderedPageBreak/>
        <w:t>LEMBAR PENGESAHAN SKRIPSI</w:t>
      </w:r>
      <w:bookmarkEnd w:id="0"/>
    </w:p>
    <w:p w14:paraId="243DFBCF" w14:textId="78F1FE60" w:rsidR="006E7073" w:rsidRDefault="006E7073" w:rsidP="006E7073">
      <w:pPr>
        <w:pStyle w:val="SkripsiNormal"/>
      </w:pPr>
    </w:p>
    <w:p w14:paraId="26D2B75D" w14:textId="6C644C46" w:rsidR="006E7073" w:rsidRDefault="00F0456A" w:rsidP="006E7073">
      <w:pPr>
        <w:pStyle w:val="SkripsiNormal"/>
        <w:jc w:val="center"/>
        <w:rPr>
          <w:b/>
          <w:sz w:val="24"/>
        </w:rPr>
      </w:pPr>
      <w:r w:rsidRPr="00F0456A">
        <w:rPr>
          <w:b/>
          <w:sz w:val="24"/>
        </w:rPr>
        <w:t>RANCANG BANGUN MODEL DEEP LEARNING UNTUK SIMULATOR SELF DRIVING CAR YANG DIOPTIMASI MENGGUNAKAN GPU</w:t>
      </w:r>
    </w:p>
    <w:p w14:paraId="1F81F100" w14:textId="570745A5" w:rsidR="006E7073" w:rsidRDefault="006E7073" w:rsidP="006E7073">
      <w:pPr>
        <w:pStyle w:val="SkripsiNormal"/>
        <w:jc w:val="center"/>
      </w:pPr>
    </w:p>
    <w:p w14:paraId="4D07B111" w14:textId="73E53ED0" w:rsidR="006E7073" w:rsidRDefault="006E7073" w:rsidP="006E7073">
      <w:pPr>
        <w:pStyle w:val="SkripsiNormal"/>
        <w:jc w:val="center"/>
      </w:pPr>
    </w:p>
    <w:p w14:paraId="09753148" w14:textId="77777777" w:rsidR="006E7073" w:rsidRPr="006E7073" w:rsidRDefault="006E7073" w:rsidP="006E7073">
      <w:pPr>
        <w:pStyle w:val="SkripsiNormal"/>
        <w:jc w:val="center"/>
        <w:rPr>
          <w:sz w:val="24"/>
        </w:rPr>
      </w:pPr>
      <w:r w:rsidRPr="006E7073">
        <w:rPr>
          <w:sz w:val="24"/>
        </w:rPr>
        <w:t>Oleh:</w:t>
      </w:r>
    </w:p>
    <w:p w14:paraId="6FF03CEB" w14:textId="77777777" w:rsidR="006E7073" w:rsidRPr="006E7073" w:rsidRDefault="006E7073" w:rsidP="006E7073">
      <w:pPr>
        <w:pStyle w:val="SkripsiNormal"/>
        <w:jc w:val="center"/>
        <w:rPr>
          <w:sz w:val="24"/>
        </w:rPr>
      </w:pPr>
      <w:r w:rsidRPr="006E7073">
        <w:rPr>
          <w:sz w:val="24"/>
        </w:rPr>
        <w:t>ADWI ARIFIN</w:t>
      </w:r>
    </w:p>
    <w:p w14:paraId="6E5DF230" w14:textId="77777777" w:rsidR="006E7073" w:rsidRPr="006E7073" w:rsidRDefault="006E7073" w:rsidP="006E7073">
      <w:pPr>
        <w:pStyle w:val="SkripsiNormal"/>
        <w:jc w:val="center"/>
        <w:rPr>
          <w:sz w:val="24"/>
        </w:rPr>
      </w:pPr>
      <w:r w:rsidRPr="006E7073">
        <w:rPr>
          <w:sz w:val="24"/>
        </w:rPr>
        <w:t>115090300111008</w:t>
      </w:r>
    </w:p>
    <w:p w14:paraId="12B5FF55" w14:textId="6B11263C" w:rsidR="006E7073" w:rsidRDefault="006E7073" w:rsidP="006E7073">
      <w:pPr>
        <w:pStyle w:val="SkripsiNormal"/>
        <w:jc w:val="center"/>
      </w:pPr>
    </w:p>
    <w:p w14:paraId="46BC2AEC" w14:textId="77777777" w:rsidR="006E7073" w:rsidRPr="006E7073" w:rsidRDefault="006E7073" w:rsidP="006E7073">
      <w:pPr>
        <w:jc w:val="center"/>
        <w:rPr>
          <w:rFonts w:ascii="Times New Roman" w:hAnsi="Times New Roman" w:cs="Times New Roman"/>
          <w:b/>
        </w:rPr>
      </w:pPr>
      <w:r w:rsidRPr="006E7073">
        <w:rPr>
          <w:rFonts w:ascii="Times New Roman" w:hAnsi="Times New Roman" w:cs="Times New Roman"/>
          <w:b/>
        </w:rPr>
        <w:t>Setelah di pertahankan di depan Majelis Penguji                                                                 pada tanggal ..........................                                                                                                         dan dinyatakan memenuhi syarat untuk memperoleh gelar Sarjana Sains dalam bidang Fisika</w:t>
      </w:r>
    </w:p>
    <w:p w14:paraId="3BC76737" w14:textId="77777777" w:rsidR="006E7073" w:rsidRPr="006E7073" w:rsidRDefault="006E7073" w:rsidP="006E7073">
      <w:pPr>
        <w:jc w:val="center"/>
        <w:rPr>
          <w:rFonts w:ascii="Times New Roman" w:hAnsi="Times New Roman" w:cs="Times New Roman"/>
          <w:b/>
        </w:rPr>
      </w:pPr>
    </w:p>
    <w:tbl>
      <w:tblPr>
        <w:tblStyle w:val="TableGrid"/>
        <w:tblpPr w:leftFromText="180" w:rightFromText="180" w:vertAnchor="text" w:horzAnchor="margin" w:tblpXSpec="center" w:tblpY="154"/>
        <w:tblW w:w="65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3402"/>
      </w:tblGrid>
      <w:tr w:rsidR="006E7073" w:rsidRPr="006E7073" w14:paraId="2BEBCCAA" w14:textId="77777777" w:rsidTr="006E7073">
        <w:tc>
          <w:tcPr>
            <w:tcW w:w="3119" w:type="dxa"/>
          </w:tcPr>
          <w:p w14:paraId="6BCF8DC2" w14:textId="77777777" w:rsidR="006E7073" w:rsidRPr="006E7073" w:rsidRDefault="006E7073" w:rsidP="004125F6">
            <w:pPr>
              <w:jc w:val="center"/>
              <w:rPr>
                <w:rFonts w:ascii="Times New Roman" w:hAnsi="Times New Roman" w:cs="Times New Roman"/>
                <w:b/>
                <w:lang w:val="id-ID"/>
              </w:rPr>
            </w:pPr>
            <w:r w:rsidRPr="006E7073">
              <w:rPr>
                <w:rFonts w:ascii="Times New Roman" w:hAnsi="Times New Roman" w:cs="Times New Roman"/>
                <w:b/>
              </w:rPr>
              <w:t>Pembimbing I</w:t>
            </w:r>
          </w:p>
          <w:p w14:paraId="147E3115" w14:textId="77777777" w:rsidR="006E7073" w:rsidRPr="006E7073" w:rsidRDefault="006E7073" w:rsidP="004125F6">
            <w:pPr>
              <w:jc w:val="center"/>
              <w:rPr>
                <w:rFonts w:ascii="Times New Roman" w:hAnsi="Times New Roman" w:cs="Times New Roman"/>
                <w:b/>
              </w:rPr>
            </w:pPr>
          </w:p>
          <w:p w14:paraId="482DB1CB" w14:textId="77777777" w:rsidR="006E7073" w:rsidRPr="006E7073" w:rsidRDefault="006E7073" w:rsidP="004125F6">
            <w:pPr>
              <w:jc w:val="center"/>
              <w:rPr>
                <w:rFonts w:ascii="Times New Roman" w:hAnsi="Times New Roman" w:cs="Times New Roman"/>
                <w:b/>
                <w:lang w:val="id-ID"/>
              </w:rPr>
            </w:pPr>
          </w:p>
          <w:p w14:paraId="1C0A974F" w14:textId="77777777" w:rsidR="006E7073" w:rsidRPr="006E7073" w:rsidRDefault="006E7073" w:rsidP="006E7073">
            <w:pPr>
              <w:jc w:val="center"/>
              <w:rPr>
                <w:rFonts w:ascii="Times New Roman" w:hAnsi="Times New Roman" w:cs="Times New Roman"/>
                <w:b/>
                <w:lang w:val="id-ID"/>
              </w:rPr>
            </w:pPr>
          </w:p>
          <w:p w14:paraId="5D5B6E04" w14:textId="77777777" w:rsidR="006E7073" w:rsidRPr="006E7073" w:rsidRDefault="006E7073" w:rsidP="004125F6">
            <w:pPr>
              <w:jc w:val="center"/>
              <w:rPr>
                <w:rFonts w:ascii="Times New Roman" w:hAnsi="Times New Roman" w:cs="Times New Roman"/>
                <w:b/>
                <w:u w:val="single"/>
              </w:rPr>
            </w:pPr>
          </w:p>
          <w:p w14:paraId="179871C3" w14:textId="77777777" w:rsidR="006E7073" w:rsidRPr="006E7073" w:rsidRDefault="006E7073" w:rsidP="004125F6">
            <w:pPr>
              <w:jc w:val="center"/>
              <w:rPr>
                <w:rFonts w:ascii="Times New Roman" w:hAnsi="Times New Roman" w:cs="Times New Roman"/>
                <w:b/>
                <w:u w:val="single"/>
              </w:rPr>
            </w:pPr>
            <w:r w:rsidRPr="006E7073">
              <w:rPr>
                <w:rFonts w:ascii="Times New Roman" w:hAnsi="Times New Roman" w:cs="Times New Roman"/>
                <w:b/>
                <w:u w:val="single"/>
                <w:lang w:val="id-ID"/>
              </w:rPr>
              <w:t>Dr. Eng. Agus Naba,S.Si.,MT</w:t>
            </w:r>
          </w:p>
          <w:p w14:paraId="4E51054E" w14:textId="77777777" w:rsidR="006E7073" w:rsidRPr="006E7073" w:rsidRDefault="006E7073" w:rsidP="004125F6">
            <w:pPr>
              <w:jc w:val="center"/>
              <w:rPr>
                <w:rFonts w:ascii="Times New Roman" w:hAnsi="Times New Roman" w:cs="Times New Roman"/>
                <w:b/>
                <w:lang w:val="id-ID"/>
              </w:rPr>
            </w:pPr>
            <w:r w:rsidRPr="006E7073">
              <w:rPr>
                <w:rFonts w:ascii="Times New Roman" w:hAnsi="Times New Roman" w:cs="Times New Roman"/>
                <w:b/>
              </w:rPr>
              <w:t>NIP</w:t>
            </w:r>
            <w:r w:rsidRPr="006E7073">
              <w:rPr>
                <w:rFonts w:ascii="Times New Roman" w:hAnsi="Times New Roman" w:cs="Times New Roman"/>
                <w:b/>
                <w:lang w:val="id-ID"/>
              </w:rPr>
              <w:t>. 19720806 199512 1 001</w:t>
            </w:r>
          </w:p>
          <w:p w14:paraId="15455569" w14:textId="77777777" w:rsidR="006E7073" w:rsidRPr="006E7073" w:rsidRDefault="006E7073" w:rsidP="004125F6">
            <w:pPr>
              <w:jc w:val="center"/>
              <w:rPr>
                <w:rFonts w:ascii="Times New Roman" w:hAnsi="Times New Roman" w:cs="Times New Roman"/>
                <w:b/>
                <w:lang w:val="id-ID"/>
              </w:rPr>
            </w:pPr>
          </w:p>
        </w:tc>
        <w:tc>
          <w:tcPr>
            <w:tcW w:w="3402" w:type="dxa"/>
          </w:tcPr>
          <w:p w14:paraId="1FEA48FB" w14:textId="77777777" w:rsidR="006E7073" w:rsidRPr="006E7073" w:rsidRDefault="006E7073" w:rsidP="004125F6">
            <w:pPr>
              <w:jc w:val="center"/>
              <w:rPr>
                <w:rFonts w:ascii="Times New Roman" w:hAnsi="Times New Roman" w:cs="Times New Roman"/>
                <w:b/>
                <w:lang w:val="id-ID"/>
              </w:rPr>
            </w:pPr>
            <w:r w:rsidRPr="006E7073">
              <w:rPr>
                <w:rFonts w:ascii="Times New Roman" w:hAnsi="Times New Roman" w:cs="Times New Roman"/>
                <w:b/>
              </w:rPr>
              <w:t>Pembimbing I</w:t>
            </w:r>
            <w:r w:rsidRPr="006E7073">
              <w:rPr>
                <w:rFonts w:ascii="Times New Roman" w:hAnsi="Times New Roman" w:cs="Times New Roman"/>
                <w:b/>
                <w:lang w:val="id-ID"/>
              </w:rPr>
              <w:t>I</w:t>
            </w:r>
          </w:p>
          <w:p w14:paraId="79FE829F" w14:textId="77777777" w:rsidR="006E7073" w:rsidRPr="006E7073" w:rsidRDefault="006E7073" w:rsidP="004125F6">
            <w:pPr>
              <w:jc w:val="center"/>
              <w:rPr>
                <w:rFonts w:ascii="Times New Roman" w:hAnsi="Times New Roman" w:cs="Times New Roman"/>
                <w:b/>
              </w:rPr>
            </w:pPr>
          </w:p>
          <w:p w14:paraId="33E60BDE" w14:textId="77777777" w:rsidR="006E7073" w:rsidRPr="006E7073" w:rsidRDefault="006E7073" w:rsidP="004125F6">
            <w:pPr>
              <w:jc w:val="center"/>
              <w:rPr>
                <w:rFonts w:ascii="Times New Roman" w:hAnsi="Times New Roman" w:cs="Times New Roman"/>
                <w:b/>
              </w:rPr>
            </w:pPr>
          </w:p>
          <w:p w14:paraId="1B62121A" w14:textId="77777777" w:rsidR="006E7073" w:rsidRPr="006E7073" w:rsidRDefault="006E7073" w:rsidP="004125F6">
            <w:pPr>
              <w:jc w:val="center"/>
              <w:rPr>
                <w:rFonts w:ascii="Times New Roman" w:hAnsi="Times New Roman" w:cs="Times New Roman"/>
                <w:b/>
                <w:lang w:val="id-ID"/>
              </w:rPr>
            </w:pPr>
          </w:p>
          <w:p w14:paraId="1C5D29BE" w14:textId="77777777" w:rsidR="006E7073" w:rsidRPr="006E7073" w:rsidRDefault="006E7073" w:rsidP="006E7073">
            <w:pPr>
              <w:jc w:val="center"/>
              <w:rPr>
                <w:rFonts w:ascii="Times New Roman" w:hAnsi="Times New Roman" w:cs="Times New Roman"/>
                <w:b/>
                <w:lang w:val="id-ID"/>
              </w:rPr>
            </w:pPr>
          </w:p>
          <w:p w14:paraId="3D171DA3" w14:textId="6F59D87C" w:rsidR="006E7073" w:rsidRPr="006E7073" w:rsidRDefault="006E7073" w:rsidP="004125F6">
            <w:pPr>
              <w:jc w:val="center"/>
              <w:rPr>
                <w:rFonts w:ascii="Times New Roman" w:hAnsi="Times New Roman" w:cs="Times New Roman"/>
                <w:b/>
              </w:rPr>
            </w:pPr>
            <w:r w:rsidRPr="006E7073">
              <w:rPr>
                <w:rFonts w:ascii="Times New Roman" w:hAnsi="Times New Roman" w:cs="Times New Roman"/>
                <w:b/>
                <w:u w:val="single"/>
              </w:rPr>
              <w:t xml:space="preserve">Ahmad Nadhir, S.Si., MT., Ph.D. </w:t>
            </w:r>
            <w:r w:rsidRPr="006E7073">
              <w:rPr>
                <w:rFonts w:ascii="Times New Roman" w:hAnsi="Times New Roman" w:cs="Times New Roman"/>
                <w:b/>
              </w:rPr>
              <w:t>NIP.197412031999031002</w:t>
            </w:r>
          </w:p>
          <w:p w14:paraId="3AD8D839" w14:textId="77777777" w:rsidR="006E7073" w:rsidRPr="006E7073" w:rsidRDefault="006E7073" w:rsidP="004125F6">
            <w:pPr>
              <w:jc w:val="center"/>
              <w:rPr>
                <w:rFonts w:ascii="Times New Roman" w:hAnsi="Times New Roman" w:cs="Times New Roman"/>
                <w:b/>
                <w:lang w:val="id-ID"/>
              </w:rPr>
            </w:pPr>
          </w:p>
        </w:tc>
      </w:tr>
      <w:tr w:rsidR="006E7073" w:rsidRPr="006E7073" w14:paraId="2423833A" w14:textId="77777777" w:rsidTr="006E7073">
        <w:tc>
          <w:tcPr>
            <w:tcW w:w="6521" w:type="dxa"/>
            <w:gridSpan w:val="2"/>
          </w:tcPr>
          <w:p w14:paraId="69FC61F9" w14:textId="77777777" w:rsidR="006E7073" w:rsidRPr="006E7073" w:rsidRDefault="006E7073" w:rsidP="004125F6">
            <w:pPr>
              <w:rPr>
                <w:rFonts w:ascii="Times New Roman" w:hAnsi="Times New Roman" w:cs="Times New Roman"/>
                <w:lang w:val="id-ID"/>
              </w:rPr>
            </w:pPr>
          </w:p>
          <w:p w14:paraId="12477F5A" w14:textId="77777777" w:rsidR="006E7073" w:rsidRPr="006E7073" w:rsidRDefault="006E7073" w:rsidP="004125F6">
            <w:pPr>
              <w:rPr>
                <w:rFonts w:ascii="Times New Roman" w:hAnsi="Times New Roman" w:cs="Times New Roman"/>
                <w:lang w:val="id-ID"/>
              </w:rPr>
            </w:pPr>
          </w:p>
          <w:p w14:paraId="5BED56C4" w14:textId="77777777" w:rsidR="006E7073" w:rsidRPr="006E7073" w:rsidRDefault="006E7073" w:rsidP="004125F6">
            <w:pPr>
              <w:jc w:val="center"/>
              <w:rPr>
                <w:rFonts w:ascii="Times New Roman" w:hAnsi="Times New Roman" w:cs="Times New Roman"/>
                <w:b/>
              </w:rPr>
            </w:pPr>
            <w:r w:rsidRPr="006E7073">
              <w:rPr>
                <w:rFonts w:ascii="Times New Roman" w:hAnsi="Times New Roman" w:cs="Times New Roman"/>
                <w:b/>
              </w:rPr>
              <w:t>Mengetahui,</w:t>
            </w:r>
          </w:p>
          <w:p w14:paraId="3B268A73" w14:textId="77777777" w:rsidR="006E7073" w:rsidRPr="006E7073" w:rsidRDefault="006E7073" w:rsidP="004125F6">
            <w:pPr>
              <w:jc w:val="center"/>
              <w:rPr>
                <w:rFonts w:ascii="Times New Roman" w:hAnsi="Times New Roman" w:cs="Times New Roman"/>
                <w:b/>
                <w:lang w:val="id-ID"/>
              </w:rPr>
            </w:pPr>
            <w:r w:rsidRPr="006E7073">
              <w:rPr>
                <w:rFonts w:ascii="Times New Roman" w:hAnsi="Times New Roman" w:cs="Times New Roman"/>
                <w:b/>
              </w:rPr>
              <w:t xml:space="preserve">Ketua Jurusan Fisika </w:t>
            </w:r>
          </w:p>
          <w:p w14:paraId="509A312C" w14:textId="77777777" w:rsidR="006E7073" w:rsidRPr="006E7073" w:rsidRDefault="006E7073" w:rsidP="004125F6">
            <w:pPr>
              <w:jc w:val="center"/>
              <w:rPr>
                <w:rFonts w:ascii="Times New Roman" w:hAnsi="Times New Roman" w:cs="Times New Roman"/>
                <w:b/>
                <w:lang w:val="id-ID"/>
              </w:rPr>
            </w:pPr>
            <w:r w:rsidRPr="006E7073">
              <w:rPr>
                <w:rFonts w:ascii="Times New Roman" w:hAnsi="Times New Roman" w:cs="Times New Roman"/>
                <w:b/>
              </w:rPr>
              <w:t>FMIPA U</w:t>
            </w:r>
            <w:r w:rsidRPr="006E7073">
              <w:rPr>
                <w:rFonts w:ascii="Times New Roman" w:hAnsi="Times New Roman" w:cs="Times New Roman"/>
                <w:b/>
                <w:lang w:val="id-ID"/>
              </w:rPr>
              <w:t xml:space="preserve">niversitas </w:t>
            </w:r>
            <w:r w:rsidRPr="006E7073">
              <w:rPr>
                <w:rFonts w:ascii="Times New Roman" w:hAnsi="Times New Roman" w:cs="Times New Roman"/>
                <w:b/>
              </w:rPr>
              <w:t>B</w:t>
            </w:r>
            <w:r w:rsidRPr="006E7073">
              <w:rPr>
                <w:rFonts w:ascii="Times New Roman" w:hAnsi="Times New Roman" w:cs="Times New Roman"/>
                <w:b/>
                <w:lang w:val="id-ID"/>
              </w:rPr>
              <w:t>rawijaya</w:t>
            </w:r>
          </w:p>
          <w:p w14:paraId="465D4531" w14:textId="77777777" w:rsidR="006E7073" w:rsidRPr="006E7073" w:rsidRDefault="006E7073" w:rsidP="004125F6">
            <w:pPr>
              <w:jc w:val="center"/>
              <w:rPr>
                <w:rFonts w:ascii="Times New Roman" w:hAnsi="Times New Roman" w:cs="Times New Roman"/>
                <w:b/>
              </w:rPr>
            </w:pPr>
          </w:p>
          <w:p w14:paraId="03344B56" w14:textId="52BFEA42" w:rsidR="006E7073" w:rsidRDefault="006E7073" w:rsidP="004125F6">
            <w:pPr>
              <w:jc w:val="center"/>
              <w:rPr>
                <w:rFonts w:ascii="Times New Roman" w:hAnsi="Times New Roman" w:cs="Times New Roman"/>
                <w:b/>
                <w:lang w:val="id-ID"/>
              </w:rPr>
            </w:pPr>
          </w:p>
          <w:p w14:paraId="278AC822" w14:textId="77777777" w:rsidR="006E7073" w:rsidRPr="006E7073" w:rsidRDefault="006E7073" w:rsidP="004125F6">
            <w:pPr>
              <w:jc w:val="center"/>
              <w:rPr>
                <w:rFonts w:ascii="Times New Roman" w:hAnsi="Times New Roman" w:cs="Times New Roman"/>
                <w:b/>
                <w:lang w:val="id-ID"/>
              </w:rPr>
            </w:pPr>
          </w:p>
          <w:p w14:paraId="083AD040" w14:textId="77777777" w:rsidR="006E7073" w:rsidRPr="006E7073" w:rsidRDefault="006E7073" w:rsidP="004125F6">
            <w:pPr>
              <w:jc w:val="center"/>
              <w:rPr>
                <w:rFonts w:ascii="Times New Roman" w:hAnsi="Times New Roman" w:cs="Times New Roman"/>
                <w:b/>
                <w:lang w:val="id-ID"/>
              </w:rPr>
            </w:pPr>
          </w:p>
          <w:p w14:paraId="5353EEF5" w14:textId="77777777" w:rsidR="006E7073" w:rsidRPr="006E7073" w:rsidRDefault="006E7073" w:rsidP="004125F6">
            <w:pPr>
              <w:jc w:val="center"/>
              <w:rPr>
                <w:rFonts w:ascii="Times New Roman" w:hAnsi="Times New Roman" w:cs="Times New Roman"/>
                <w:b/>
                <w:u w:val="single"/>
              </w:rPr>
            </w:pPr>
            <w:r w:rsidRPr="006E7073">
              <w:rPr>
                <w:rFonts w:ascii="Times New Roman" w:hAnsi="Times New Roman" w:cs="Times New Roman"/>
                <w:b/>
                <w:u w:val="single"/>
                <w:lang w:val="id-ID"/>
              </w:rPr>
              <w:t>Prof.Dr.rer.nat.Muhammad Nurhuda</w:t>
            </w:r>
          </w:p>
          <w:p w14:paraId="56031751" w14:textId="77777777" w:rsidR="006E7073" w:rsidRPr="006E7073" w:rsidRDefault="006E7073" w:rsidP="004125F6">
            <w:pPr>
              <w:jc w:val="center"/>
              <w:rPr>
                <w:rFonts w:ascii="Times New Roman" w:hAnsi="Times New Roman" w:cs="Times New Roman"/>
                <w:b/>
                <w:lang w:val="id-ID"/>
              </w:rPr>
            </w:pPr>
            <w:r w:rsidRPr="006E7073">
              <w:rPr>
                <w:rFonts w:ascii="Times New Roman" w:hAnsi="Times New Roman" w:cs="Times New Roman"/>
                <w:b/>
              </w:rPr>
              <w:t>NIP</w:t>
            </w:r>
            <w:r w:rsidRPr="006E7073">
              <w:rPr>
                <w:rFonts w:ascii="Times New Roman" w:hAnsi="Times New Roman" w:cs="Times New Roman"/>
                <w:b/>
                <w:lang w:val="id-ID"/>
              </w:rPr>
              <w:t>. 196409101990021001</w:t>
            </w:r>
          </w:p>
          <w:p w14:paraId="4FA265AD" w14:textId="77777777" w:rsidR="006E7073" w:rsidRPr="006E7073" w:rsidRDefault="006E7073" w:rsidP="004125F6">
            <w:pPr>
              <w:jc w:val="center"/>
              <w:rPr>
                <w:rFonts w:ascii="Times New Roman" w:hAnsi="Times New Roman" w:cs="Times New Roman"/>
                <w:b/>
                <w:lang w:val="id-ID"/>
              </w:rPr>
            </w:pPr>
          </w:p>
        </w:tc>
      </w:tr>
    </w:tbl>
    <w:p w14:paraId="696E8FD7" w14:textId="77777777" w:rsidR="00954A20" w:rsidRDefault="00954A20" w:rsidP="00954A20">
      <w:pPr>
        <w:pStyle w:val="SkripsiNormal"/>
      </w:pPr>
    </w:p>
    <w:p w14:paraId="484B91FA" w14:textId="77777777" w:rsidR="00954A20" w:rsidRDefault="00954A20">
      <w:pPr>
        <w:rPr>
          <w:rFonts w:ascii="Times New Roman" w:eastAsia="Times New Roman" w:hAnsi="Times New Roman" w:cs="Times New Roman"/>
          <w:b/>
          <w:bCs/>
          <w:sz w:val="24"/>
          <w:szCs w:val="24"/>
        </w:rPr>
      </w:pPr>
      <w:r>
        <w:br w:type="page"/>
      </w:r>
    </w:p>
    <w:p w14:paraId="4C296BEE" w14:textId="5191252A" w:rsidR="767CCCA7" w:rsidRDefault="767CCCA7" w:rsidP="00954A20">
      <w:pPr>
        <w:pStyle w:val="SkripsiHeader"/>
      </w:pPr>
      <w:bookmarkStart w:id="1" w:name="_Toc513807038"/>
      <w:r w:rsidRPr="767CCCA7">
        <w:lastRenderedPageBreak/>
        <w:t>LEMBAR PERNYATAAN</w:t>
      </w:r>
      <w:bookmarkEnd w:id="1"/>
    </w:p>
    <w:p w14:paraId="492F0F65" w14:textId="75B7DDDB" w:rsidR="00954A20" w:rsidRPr="00954A20" w:rsidRDefault="00954A20" w:rsidP="00954A20">
      <w:pPr>
        <w:pStyle w:val="SkripsiNormal"/>
      </w:pPr>
    </w:p>
    <w:p w14:paraId="7B3F0F04" w14:textId="77777777" w:rsidR="00954A20" w:rsidRPr="00F0456A" w:rsidRDefault="00954A20" w:rsidP="00F0456A">
      <w:pPr>
        <w:pStyle w:val="SkripsiNormal"/>
        <w:rPr>
          <w:b/>
        </w:rPr>
      </w:pPr>
      <w:r w:rsidRPr="00F0456A">
        <w:rPr>
          <w:b/>
        </w:rPr>
        <w:t>Saya yang bertanda tangan di bawah ini :</w:t>
      </w:r>
    </w:p>
    <w:p w14:paraId="3D2FF461" w14:textId="334E6EC8" w:rsidR="00954A20" w:rsidRPr="00F0456A" w:rsidRDefault="00954A20" w:rsidP="00F0456A">
      <w:pPr>
        <w:pStyle w:val="SkripsiNormal"/>
        <w:rPr>
          <w:b/>
        </w:rPr>
      </w:pPr>
      <w:r w:rsidRPr="00F0456A">
        <w:rPr>
          <w:b/>
        </w:rPr>
        <w:t>Nama</w:t>
      </w:r>
      <w:r w:rsidRPr="00F0456A">
        <w:rPr>
          <w:b/>
        </w:rPr>
        <w:tab/>
      </w:r>
      <w:r w:rsidRPr="00F0456A">
        <w:rPr>
          <w:b/>
        </w:rPr>
        <w:tab/>
      </w:r>
      <w:r w:rsidRPr="00F0456A">
        <w:rPr>
          <w:b/>
          <w:lang w:val="id-ID"/>
        </w:rPr>
        <w:tab/>
        <w:t xml:space="preserve">    </w:t>
      </w:r>
      <w:r w:rsidRPr="00F0456A">
        <w:rPr>
          <w:b/>
        </w:rPr>
        <w:t>: Adwi Arifin</w:t>
      </w:r>
    </w:p>
    <w:p w14:paraId="73BF04AD" w14:textId="422ED56E" w:rsidR="00954A20" w:rsidRPr="00F0456A" w:rsidRDefault="00954A20" w:rsidP="00F0456A">
      <w:pPr>
        <w:pStyle w:val="SkripsiNormal"/>
        <w:rPr>
          <w:b/>
        </w:rPr>
      </w:pPr>
      <w:r w:rsidRPr="00F0456A">
        <w:rPr>
          <w:b/>
        </w:rPr>
        <w:t xml:space="preserve">NIM </w:t>
      </w:r>
      <w:r w:rsidRPr="00F0456A">
        <w:rPr>
          <w:b/>
        </w:rPr>
        <w:tab/>
      </w:r>
      <w:r w:rsidRPr="00F0456A">
        <w:rPr>
          <w:b/>
        </w:rPr>
        <w:tab/>
      </w:r>
      <w:r w:rsidRPr="00F0456A">
        <w:rPr>
          <w:b/>
          <w:lang w:val="id-ID"/>
        </w:rPr>
        <w:tab/>
        <w:t xml:space="preserve">    </w:t>
      </w:r>
      <w:r w:rsidRPr="00F0456A">
        <w:rPr>
          <w:b/>
        </w:rPr>
        <w:t>: 115090300111008</w:t>
      </w:r>
    </w:p>
    <w:p w14:paraId="02236014" w14:textId="77777777" w:rsidR="00954A20" w:rsidRPr="00F0456A" w:rsidRDefault="00954A20" w:rsidP="00F0456A">
      <w:pPr>
        <w:pStyle w:val="SkripsiNormal"/>
        <w:rPr>
          <w:b/>
        </w:rPr>
      </w:pPr>
      <w:r w:rsidRPr="00F0456A">
        <w:rPr>
          <w:b/>
        </w:rPr>
        <w:t xml:space="preserve">Jurusan </w:t>
      </w:r>
      <w:r w:rsidRPr="00F0456A">
        <w:rPr>
          <w:b/>
        </w:rPr>
        <w:tab/>
      </w:r>
      <w:r w:rsidRPr="00F0456A">
        <w:rPr>
          <w:b/>
          <w:lang w:val="id-ID"/>
        </w:rPr>
        <w:tab/>
        <w:t xml:space="preserve">    </w:t>
      </w:r>
      <w:r w:rsidRPr="00F0456A">
        <w:rPr>
          <w:b/>
        </w:rPr>
        <w:t>: Fisika</w:t>
      </w:r>
    </w:p>
    <w:p w14:paraId="2229A33A" w14:textId="77777777" w:rsidR="00954A20" w:rsidRPr="00F0456A" w:rsidRDefault="00954A20" w:rsidP="00F0456A">
      <w:pPr>
        <w:pStyle w:val="SkripsiNormal"/>
        <w:rPr>
          <w:b/>
          <w:lang w:val="id-ID"/>
        </w:rPr>
      </w:pPr>
      <w:r w:rsidRPr="00F0456A">
        <w:rPr>
          <w:b/>
        </w:rPr>
        <w:t xml:space="preserve">Penulis Skripsi Berjudul </w:t>
      </w:r>
      <w:r w:rsidRPr="00F0456A">
        <w:rPr>
          <w:b/>
          <w:lang w:val="id-ID"/>
        </w:rPr>
        <w:t xml:space="preserve"> </w:t>
      </w:r>
      <w:r w:rsidRPr="00F0456A">
        <w:rPr>
          <w:b/>
        </w:rPr>
        <w:t>:</w:t>
      </w:r>
    </w:p>
    <w:p w14:paraId="3267B83F" w14:textId="77777777" w:rsidR="00954A20" w:rsidRPr="00F0456A" w:rsidRDefault="00954A20" w:rsidP="00F0456A">
      <w:pPr>
        <w:pStyle w:val="SkripsiNormal"/>
        <w:rPr>
          <w:b/>
          <w:lang w:val="id-ID"/>
        </w:rPr>
      </w:pPr>
    </w:p>
    <w:p w14:paraId="50142100" w14:textId="77344700" w:rsidR="00954A20" w:rsidRPr="00F0456A" w:rsidRDefault="00F0456A" w:rsidP="00F0456A">
      <w:pPr>
        <w:pStyle w:val="SkripsiNormal"/>
        <w:rPr>
          <w:b/>
        </w:rPr>
      </w:pPr>
      <w:r w:rsidRPr="00F0456A">
        <w:rPr>
          <w:b/>
        </w:rPr>
        <w:t>RANCANG BANGUN MODEL DEEP LEARNING UNTUK SIMULATOR SELF DRIVING CAR YANG DIOPTIMASI MENGGUNAKAN GPU</w:t>
      </w:r>
    </w:p>
    <w:p w14:paraId="3BA82FFB" w14:textId="77777777" w:rsidR="00F83B1C" w:rsidRPr="00F0456A" w:rsidRDefault="00F83B1C" w:rsidP="00F0456A">
      <w:pPr>
        <w:pStyle w:val="SkripsiNormal"/>
        <w:rPr>
          <w:b/>
          <w:lang w:val="id-ID"/>
        </w:rPr>
      </w:pPr>
    </w:p>
    <w:p w14:paraId="2F42EE38" w14:textId="77777777" w:rsidR="00954A20" w:rsidRPr="00F0456A" w:rsidRDefault="00954A20" w:rsidP="00F0456A">
      <w:pPr>
        <w:pStyle w:val="SkripsiNormal"/>
        <w:rPr>
          <w:b/>
          <w:lang w:val="id-ID"/>
        </w:rPr>
      </w:pPr>
      <w:r w:rsidRPr="00F0456A">
        <w:rPr>
          <w:b/>
        </w:rPr>
        <w:t>Dengan ini menyatakan bahwa :</w:t>
      </w:r>
    </w:p>
    <w:p w14:paraId="35B99F6E" w14:textId="77777777" w:rsidR="00954A20" w:rsidRPr="00F0456A" w:rsidRDefault="00954A20" w:rsidP="00F0456A">
      <w:pPr>
        <w:pStyle w:val="SkripsiNormal"/>
        <w:rPr>
          <w:b/>
          <w:lang w:val="id-ID"/>
        </w:rPr>
      </w:pPr>
    </w:p>
    <w:p w14:paraId="2D260492" w14:textId="63B2E46A" w:rsidR="00954A20" w:rsidRPr="00F0456A" w:rsidRDefault="00954A20" w:rsidP="00F0456A">
      <w:pPr>
        <w:pStyle w:val="SkripsiNormal"/>
        <w:numPr>
          <w:ilvl w:val="0"/>
          <w:numId w:val="19"/>
        </w:numPr>
        <w:rPr>
          <w:b/>
        </w:rPr>
      </w:pPr>
      <w:r w:rsidRPr="00F0456A">
        <w:rPr>
          <w:b/>
        </w:rPr>
        <w:t>Isi dari proposal skripsi yang saya tulis dan saya buat adalah benar-benar karya saya sendiri dan tidak menjipliak karya orang lain, selain nama-nama yang termaktub di isi dan tertulis di daftar pustaka dalam proposal skripsi ini.</w:t>
      </w:r>
    </w:p>
    <w:p w14:paraId="268A2510" w14:textId="555CCCB5" w:rsidR="00954A20" w:rsidRPr="00F0456A" w:rsidRDefault="00954A20" w:rsidP="00F0456A">
      <w:pPr>
        <w:pStyle w:val="SkripsiNormal"/>
        <w:numPr>
          <w:ilvl w:val="0"/>
          <w:numId w:val="19"/>
        </w:numPr>
        <w:rPr>
          <w:b/>
        </w:rPr>
      </w:pPr>
      <w:r w:rsidRPr="00F0456A">
        <w:rPr>
          <w:b/>
        </w:rPr>
        <w:t>Apabila di kemudian hari ternyata proposal skripsi yang saya tulis terbukti hasil menjiplak, maka saya akan bersedia menanggung segala resiko yang akan saya terima.</w:t>
      </w:r>
    </w:p>
    <w:p w14:paraId="43C3F2A1" w14:textId="77777777" w:rsidR="00F0456A" w:rsidRDefault="00F0456A" w:rsidP="00F0456A">
      <w:pPr>
        <w:pStyle w:val="SkripsiNormal"/>
        <w:rPr>
          <w:b/>
        </w:rPr>
      </w:pPr>
    </w:p>
    <w:p w14:paraId="1CBCB05B" w14:textId="1CA36770" w:rsidR="00954A20" w:rsidRPr="00F0456A" w:rsidRDefault="00954A20" w:rsidP="00F0456A">
      <w:pPr>
        <w:pStyle w:val="SkripsiNormal"/>
        <w:rPr>
          <w:b/>
        </w:rPr>
      </w:pPr>
      <w:r w:rsidRPr="00F0456A">
        <w:rPr>
          <w:b/>
        </w:rPr>
        <w:t xml:space="preserve">Demikian pernyataan ini dibuat dengan segala kesadaran. </w:t>
      </w:r>
    </w:p>
    <w:p w14:paraId="3D752515" w14:textId="2B94D47F" w:rsidR="004125F6" w:rsidRDefault="004125F6" w:rsidP="00954A20">
      <w:pPr>
        <w:pStyle w:val="ListParagraph"/>
        <w:spacing w:after="0"/>
        <w:ind w:left="0"/>
        <w:jc w:val="both"/>
        <w:rPr>
          <w:rFonts w:ascii="Times New Roman" w:hAnsi="Times New Roman" w:cs="Times New Roman"/>
          <w:b/>
        </w:rPr>
      </w:pPr>
    </w:p>
    <w:p w14:paraId="07A8CB9B" w14:textId="7197A703" w:rsidR="00F0456A" w:rsidRDefault="00F0456A" w:rsidP="00954A20">
      <w:pPr>
        <w:pStyle w:val="ListParagraph"/>
        <w:spacing w:after="0"/>
        <w:ind w:left="0"/>
        <w:jc w:val="both"/>
        <w:rPr>
          <w:rFonts w:ascii="Times New Roman" w:hAnsi="Times New Roman" w:cs="Times New Roman"/>
          <w:b/>
        </w:rPr>
      </w:pPr>
    </w:p>
    <w:p w14:paraId="61EF16A6" w14:textId="2C44C230" w:rsidR="00F0456A" w:rsidRDefault="00F0456A" w:rsidP="00954A20">
      <w:pPr>
        <w:pStyle w:val="ListParagraph"/>
        <w:spacing w:after="0"/>
        <w:ind w:left="0"/>
        <w:jc w:val="both"/>
        <w:rPr>
          <w:rFonts w:ascii="Times New Roman" w:hAnsi="Times New Roman" w:cs="Times New Roman"/>
          <w:b/>
        </w:rPr>
      </w:pPr>
    </w:p>
    <w:p w14:paraId="64DA63C8" w14:textId="2932E046" w:rsidR="00F0456A" w:rsidRDefault="00F0456A" w:rsidP="00954A20">
      <w:pPr>
        <w:pStyle w:val="ListParagraph"/>
        <w:spacing w:after="0"/>
        <w:ind w:left="0"/>
        <w:jc w:val="both"/>
        <w:rPr>
          <w:rFonts w:ascii="Times New Roman" w:hAnsi="Times New Roman" w:cs="Times New Roman"/>
          <w:b/>
        </w:rPr>
      </w:pPr>
    </w:p>
    <w:p w14:paraId="1FD2B77F" w14:textId="77777777" w:rsidR="00F0456A" w:rsidRDefault="00F0456A" w:rsidP="00954A20">
      <w:pPr>
        <w:pStyle w:val="ListParagraph"/>
        <w:spacing w:after="0"/>
        <w:ind w:left="0"/>
        <w:jc w:val="both"/>
        <w:rPr>
          <w:rFonts w:ascii="Times New Roman" w:hAnsi="Times New Roman" w:cs="Times New Roman"/>
          <w:b/>
        </w:rPr>
      </w:pPr>
    </w:p>
    <w:p w14:paraId="2994ABF0" w14:textId="2F538722" w:rsidR="004125F6" w:rsidRDefault="004125F6" w:rsidP="00FF51A8">
      <w:pPr>
        <w:pStyle w:val="ListParagraph"/>
        <w:spacing w:after="0"/>
        <w:ind w:left="3402"/>
        <w:jc w:val="center"/>
        <w:rPr>
          <w:rFonts w:ascii="Times New Roman" w:hAnsi="Times New Roman" w:cs="Times New Roman"/>
          <w:b/>
        </w:rPr>
      </w:pPr>
      <w:r>
        <w:rPr>
          <w:rFonts w:ascii="Times New Roman" w:hAnsi="Times New Roman" w:cs="Times New Roman"/>
          <w:b/>
        </w:rPr>
        <w:t xml:space="preserve">Malang, </w:t>
      </w:r>
      <w:r w:rsidR="00FF51A8">
        <w:rPr>
          <w:rFonts w:ascii="Times New Roman" w:hAnsi="Times New Roman" w:cs="Times New Roman"/>
          <w:b/>
        </w:rPr>
        <w:t>……………………</w:t>
      </w:r>
    </w:p>
    <w:p w14:paraId="327401B0" w14:textId="4705D112" w:rsidR="00FF51A8" w:rsidRDefault="00FF51A8" w:rsidP="00FF51A8">
      <w:pPr>
        <w:pStyle w:val="ListParagraph"/>
        <w:spacing w:after="0"/>
        <w:ind w:left="3402"/>
        <w:jc w:val="center"/>
        <w:rPr>
          <w:rFonts w:ascii="Times New Roman" w:hAnsi="Times New Roman" w:cs="Times New Roman"/>
          <w:b/>
        </w:rPr>
      </w:pPr>
      <w:r>
        <w:rPr>
          <w:rFonts w:ascii="Times New Roman" w:hAnsi="Times New Roman" w:cs="Times New Roman"/>
          <w:b/>
        </w:rPr>
        <w:t>Yang menyatakan,</w:t>
      </w:r>
    </w:p>
    <w:p w14:paraId="3569653A" w14:textId="275D4534" w:rsidR="00FF51A8" w:rsidRDefault="00FF51A8" w:rsidP="00FF51A8">
      <w:pPr>
        <w:pStyle w:val="ListParagraph"/>
        <w:spacing w:after="0"/>
        <w:ind w:left="3402"/>
        <w:jc w:val="center"/>
        <w:rPr>
          <w:rFonts w:ascii="Times New Roman" w:hAnsi="Times New Roman" w:cs="Times New Roman"/>
          <w:b/>
        </w:rPr>
      </w:pPr>
    </w:p>
    <w:p w14:paraId="40349B48" w14:textId="56136F5E" w:rsidR="00FF51A8" w:rsidRDefault="00FF51A8" w:rsidP="00FF51A8">
      <w:pPr>
        <w:pStyle w:val="ListParagraph"/>
        <w:spacing w:after="0"/>
        <w:ind w:left="3402"/>
        <w:jc w:val="center"/>
        <w:rPr>
          <w:rFonts w:ascii="Times New Roman" w:hAnsi="Times New Roman" w:cs="Times New Roman"/>
          <w:b/>
        </w:rPr>
      </w:pPr>
    </w:p>
    <w:p w14:paraId="57CF484B" w14:textId="461548AD" w:rsidR="00FF51A8" w:rsidRDefault="00FF51A8" w:rsidP="00FF51A8">
      <w:pPr>
        <w:pStyle w:val="ListParagraph"/>
        <w:spacing w:after="0"/>
        <w:ind w:left="3402"/>
        <w:jc w:val="center"/>
        <w:rPr>
          <w:rFonts w:ascii="Times New Roman" w:hAnsi="Times New Roman" w:cs="Times New Roman"/>
          <w:b/>
        </w:rPr>
      </w:pPr>
    </w:p>
    <w:p w14:paraId="3991F01C" w14:textId="2EB54527" w:rsidR="00FF51A8" w:rsidRDefault="00FF51A8" w:rsidP="00FF51A8">
      <w:pPr>
        <w:pStyle w:val="ListParagraph"/>
        <w:spacing w:after="0"/>
        <w:ind w:left="3402"/>
        <w:jc w:val="center"/>
        <w:rPr>
          <w:rFonts w:ascii="Times New Roman" w:hAnsi="Times New Roman" w:cs="Times New Roman"/>
          <w:b/>
        </w:rPr>
      </w:pPr>
    </w:p>
    <w:p w14:paraId="7B2AC0FB" w14:textId="351DC5A1" w:rsidR="00FF51A8" w:rsidRPr="00FF51A8" w:rsidRDefault="00FF51A8" w:rsidP="00FF51A8">
      <w:pPr>
        <w:pStyle w:val="ListParagraph"/>
        <w:spacing w:after="0"/>
        <w:ind w:left="3402"/>
        <w:jc w:val="center"/>
        <w:rPr>
          <w:rFonts w:ascii="Times New Roman" w:hAnsi="Times New Roman" w:cs="Times New Roman"/>
          <w:b/>
          <w:u w:val="single"/>
        </w:rPr>
      </w:pPr>
      <w:r w:rsidRPr="00FF51A8">
        <w:rPr>
          <w:rFonts w:ascii="Times New Roman" w:hAnsi="Times New Roman" w:cs="Times New Roman"/>
          <w:b/>
          <w:u w:val="single"/>
        </w:rPr>
        <w:t>Adwi Arifin</w:t>
      </w:r>
    </w:p>
    <w:p w14:paraId="52338F4C" w14:textId="744F1F58" w:rsidR="00FF51A8" w:rsidRPr="00954A20" w:rsidRDefault="00FF51A8" w:rsidP="00FF51A8">
      <w:pPr>
        <w:pStyle w:val="ListParagraph"/>
        <w:spacing w:after="0"/>
        <w:ind w:left="3402"/>
        <w:jc w:val="center"/>
        <w:rPr>
          <w:rFonts w:ascii="Times New Roman" w:hAnsi="Times New Roman" w:cs="Times New Roman"/>
          <w:b/>
        </w:rPr>
      </w:pPr>
      <w:r>
        <w:rPr>
          <w:rFonts w:ascii="Times New Roman" w:hAnsi="Times New Roman" w:cs="Times New Roman"/>
          <w:b/>
        </w:rPr>
        <w:t>115090300111008</w:t>
      </w:r>
    </w:p>
    <w:p w14:paraId="0A433715" w14:textId="0126134C" w:rsidR="00F83B1C" w:rsidRDefault="00F83B1C" w:rsidP="00FF51A8">
      <w:pPr>
        <w:pStyle w:val="SkripsiNormal"/>
      </w:pPr>
      <w:r>
        <w:lastRenderedPageBreak/>
        <w:br w:type="page"/>
      </w:r>
    </w:p>
    <w:p w14:paraId="58BA81EC" w14:textId="314A36D2" w:rsidR="00D631A4" w:rsidRPr="00D631A4" w:rsidRDefault="00D631A4" w:rsidP="00D631A4">
      <w:pPr>
        <w:pStyle w:val="SkripsiNormal"/>
        <w:jc w:val="center"/>
        <w:rPr>
          <w:b/>
        </w:rPr>
      </w:pPr>
      <w:r w:rsidRPr="00D631A4">
        <w:rPr>
          <w:b/>
        </w:rPr>
        <w:lastRenderedPageBreak/>
        <w:t>RANCANG BANGUN MODEL DEEP LEARNING UNTUK SIMULATOR SELF DRIVING CAR YANG DIOPTIMASI MENGGUNAKAN GPU</w:t>
      </w:r>
    </w:p>
    <w:p w14:paraId="3DFA52EC" w14:textId="77777777" w:rsidR="00D631A4" w:rsidRPr="00D631A4" w:rsidRDefault="00D631A4" w:rsidP="00D631A4">
      <w:pPr>
        <w:pStyle w:val="SkripsiNormal"/>
        <w:jc w:val="center"/>
        <w:rPr>
          <w:b/>
        </w:rPr>
      </w:pPr>
    </w:p>
    <w:p w14:paraId="5BB779F8" w14:textId="0617112B" w:rsidR="767CCCA7" w:rsidRDefault="767CCCA7" w:rsidP="00F83B1C">
      <w:pPr>
        <w:pStyle w:val="SkripsiHeader"/>
      </w:pPr>
      <w:bookmarkStart w:id="2" w:name="_Toc513807039"/>
      <w:r w:rsidRPr="767CCCA7">
        <w:t>ABSTRAK</w:t>
      </w:r>
      <w:bookmarkEnd w:id="2"/>
    </w:p>
    <w:p w14:paraId="02F0CFE5" w14:textId="0725F201" w:rsidR="00F83B1C" w:rsidRDefault="00F83B1C" w:rsidP="767CCCA7">
      <w:pPr>
        <w:pStyle w:val="NoSpacing"/>
        <w:rPr>
          <w:rFonts w:ascii="Times New Roman" w:eastAsia="Times New Roman" w:hAnsi="Times New Roman" w:cs="Times New Roman"/>
          <w:b/>
          <w:bCs/>
          <w:sz w:val="24"/>
          <w:szCs w:val="24"/>
        </w:rPr>
      </w:pPr>
    </w:p>
    <w:p w14:paraId="55C1D06D" w14:textId="76041AEE" w:rsidR="00D631A4" w:rsidRDefault="00D631A4" w:rsidP="00D631A4">
      <w:pPr>
        <w:pStyle w:val="SkripsiNormal"/>
      </w:pPr>
      <w:r w:rsidRPr="00D631A4">
        <w:t>Perkembangan self-driving car semakin lama semakin baik, banyak perusahaan berlomba-lomba membuat mobilnya sendiri untuk dapat dikendarai tanpa pengemudi. Hal salah satunya disebabkan oleh kemajuan di bidang teknik Machine Learning, yaitu Deep Learning.</w:t>
      </w:r>
      <w:r>
        <w:t xml:space="preserve"> Pada penelitian ini p</w:t>
      </w:r>
      <w:r w:rsidRPr="00D631A4">
        <w:t>enulis ingin mengusulkan bagaimana pemanfaatan Deep Learning spesifik pada kasus Self Driving Car, namun topik penelitian ini memiliki</w:t>
      </w:r>
      <w:r>
        <w:t xml:space="preserve"> kompleksitas yang tinggi. Oleh karena itu, digunakan simulator mobil untuk menyederhanakan masalah. Metode yang digunakan pada penelitian ini yaitu dengan memanfaatkan convolutional layer, serta fully connected layer yang ditumpuk sedemikian rupa, jumlah hidden layer yang digunakan sebanyak 10 hidden layer. Loss function yang digunakan yait</w:t>
      </w:r>
      <w:r w:rsidR="00E5759D">
        <w:t>u Mean Squared Error (MSE). Algoritma Optimasi yang digunakan yaitu Adam Optimizer. Hasil penelitian menunjukkan bahwa model yang dibuat lebih efisien ketika menggunakan GPU dibanding CPU. Untuk data dengan 10 epoch, memiliki jeda yang cukup besar antara data training dan data testing. Untuk data dengan 100 epoch, memiliki data jeda yang cukup kecil, namun untuk data testing trend yang dihasilkan hanya menurun pada 20 epoch pertama saja selanjutnya berfluktuatif pada nilai yang sama. Saat dilakukan pengujian secara visual, mobil dapat bergerak secara mandiri dan mendapatkan pinalti 1 kali setiap putaran kecuali pada putaran pertama.</w:t>
      </w:r>
    </w:p>
    <w:p w14:paraId="168A1519" w14:textId="4A5824A4" w:rsidR="00E5759D" w:rsidRDefault="00E5759D" w:rsidP="00D631A4">
      <w:pPr>
        <w:pStyle w:val="SkripsiNormal"/>
      </w:pPr>
    </w:p>
    <w:p w14:paraId="32828923" w14:textId="6D2FD4A9" w:rsidR="00E5759D" w:rsidRPr="00D631A4" w:rsidRDefault="00E5759D" w:rsidP="00D631A4">
      <w:pPr>
        <w:pStyle w:val="SkripsiNormal"/>
      </w:pPr>
      <w:r w:rsidRPr="008F2A36">
        <w:rPr>
          <w:b/>
        </w:rPr>
        <w:t>Kata kunci</w:t>
      </w:r>
      <w:r>
        <w:t xml:space="preserve">: </w:t>
      </w:r>
      <w:r w:rsidR="00C11AA3">
        <w:t xml:space="preserve">Machine Learning, </w:t>
      </w:r>
      <w:r>
        <w:t xml:space="preserve">Deep Learning, Self-Driving Car, </w:t>
      </w:r>
      <w:r w:rsidR="00C11AA3">
        <w:t>Convolutional, Fully Connected</w:t>
      </w:r>
    </w:p>
    <w:p w14:paraId="00E613B6" w14:textId="77777777" w:rsidR="00F83B1C" w:rsidRDefault="00F83B1C">
      <w:pP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br w:type="page"/>
      </w:r>
    </w:p>
    <w:p w14:paraId="23DB0973" w14:textId="77777777" w:rsidR="00F83B1C" w:rsidRDefault="00F83B1C">
      <w:pP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lastRenderedPageBreak/>
        <w:br w:type="page"/>
      </w:r>
    </w:p>
    <w:p w14:paraId="5C47C00C" w14:textId="11E56C53" w:rsidR="00C11AA3" w:rsidRPr="00D631A4" w:rsidRDefault="00C11AA3" w:rsidP="00C11AA3">
      <w:pPr>
        <w:pStyle w:val="SkripsiNormal"/>
        <w:jc w:val="center"/>
        <w:rPr>
          <w:b/>
        </w:rPr>
      </w:pPr>
      <w:r>
        <w:rPr>
          <w:b/>
        </w:rPr>
        <w:lastRenderedPageBreak/>
        <w:t>DESIGN OF DEEP LEARNING MODEL FOR SELF DRIVING CAR SIMULATOR OPTIMIZED WITH GPU</w:t>
      </w:r>
    </w:p>
    <w:p w14:paraId="4865AC9B" w14:textId="77777777" w:rsidR="00C11AA3" w:rsidRDefault="00C11AA3" w:rsidP="00C11AA3">
      <w:pPr>
        <w:pStyle w:val="SkripsiNormal"/>
      </w:pPr>
    </w:p>
    <w:p w14:paraId="7CDDD4DE" w14:textId="479F6154" w:rsidR="767CCCA7" w:rsidRDefault="767CCCA7" w:rsidP="00F83B1C">
      <w:pPr>
        <w:pStyle w:val="SkripsiHeader"/>
      </w:pPr>
      <w:bookmarkStart w:id="3" w:name="_Toc513807040"/>
      <w:r w:rsidRPr="767CCCA7">
        <w:t>ABSTRACT</w:t>
      </w:r>
      <w:bookmarkEnd w:id="3"/>
    </w:p>
    <w:p w14:paraId="7A4780C3" w14:textId="61E7B979" w:rsidR="00F83B1C" w:rsidRDefault="00F83B1C" w:rsidP="00C11AA3">
      <w:pPr>
        <w:pStyle w:val="SkripsiNormal"/>
      </w:pPr>
    </w:p>
    <w:p w14:paraId="2F8A5E58" w14:textId="3CF9EBE6" w:rsidR="00A93D98" w:rsidRDefault="00C11AA3" w:rsidP="00A93D98">
      <w:pPr>
        <w:pStyle w:val="SkripsiNormal"/>
      </w:pPr>
      <w:r>
        <w:t>The development of self-driving car become more popular and every year got better, many company compete to make its own self-driving car capable. Its development cased by advance in Machine Learning, especially Deep Learning. In this study, author would like to propose utilization of Deep Learning specific to Self-Driving Car Problem, but this study have high complexity. Therefore, simulator is used instead of real Car. Mehotds used in this study is utilize convolutional layer to extract feature and fully connected layer to classify output to control vehicle.</w:t>
      </w:r>
      <w:r w:rsidR="00A93D98">
        <w:t xml:space="preserve"> Total 10 hidden layer is used to compose the model. Loss function used in this study is Mean Squared Error (MSE). Algorithm to optimize the weights is Adam Optimize. The result shown by this study, training model with GPU is faster than CPU. Result with 10 epoch, have large difference between training set and testing set. Result with 100 epoch, have small difference between training set and testing set, but at the testing set loss value decreased at first 20 epoch, after that fluctuative at fixed value. Visual Testing used to verify if the model can be used to drive the vehicle. Result shown that in this study vehicle pinaltized 1 each lap except in the first lap.</w:t>
      </w:r>
    </w:p>
    <w:p w14:paraId="70356A3F" w14:textId="4C39F0B1" w:rsidR="00A93D98" w:rsidRDefault="00A93D98" w:rsidP="00A93D98">
      <w:pPr>
        <w:pStyle w:val="SkripsiNormal"/>
      </w:pPr>
    </w:p>
    <w:p w14:paraId="7806BFC2" w14:textId="51358E7A" w:rsidR="007136DA" w:rsidRPr="00D631A4" w:rsidRDefault="007136DA" w:rsidP="007136DA">
      <w:pPr>
        <w:pStyle w:val="SkripsiNormal"/>
      </w:pPr>
      <w:r w:rsidRPr="008F2A36">
        <w:rPr>
          <w:b/>
        </w:rPr>
        <w:t>Keywords</w:t>
      </w:r>
      <w:r>
        <w:t>: Machine Learning, Deep Learning, Self-Driving Car, Convolutional, Fully Connected</w:t>
      </w:r>
    </w:p>
    <w:p w14:paraId="65D38F3D" w14:textId="77777777" w:rsidR="00A93D98" w:rsidRPr="00C11AA3" w:rsidRDefault="00A93D98" w:rsidP="00A93D98">
      <w:pPr>
        <w:pStyle w:val="SkripsiNormal"/>
      </w:pPr>
    </w:p>
    <w:p w14:paraId="11C33B10" w14:textId="77777777" w:rsidR="00C11AA3" w:rsidRDefault="00C11AA3" w:rsidP="767CCCA7">
      <w:pPr>
        <w:pStyle w:val="NoSpacing"/>
        <w:rPr>
          <w:rFonts w:ascii="Times New Roman" w:eastAsia="Times New Roman" w:hAnsi="Times New Roman" w:cs="Times New Roman"/>
          <w:b/>
          <w:bCs/>
          <w:sz w:val="24"/>
          <w:szCs w:val="24"/>
        </w:rPr>
      </w:pPr>
    </w:p>
    <w:p w14:paraId="060224F1" w14:textId="77777777" w:rsidR="00F83B1C" w:rsidRDefault="00F83B1C">
      <w:pP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br w:type="page"/>
      </w:r>
    </w:p>
    <w:p w14:paraId="60DBC8B1" w14:textId="77777777" w:rsidR="00F83B1C" w:rsidRDefault="00F83B1C">
      <w:pP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lastRenderedPageBreak/>
        <w:br w:type="page"/>
      </w:r>
    </w:p>
    <w:p w14:paraId="24403DB5" w14:textId="1B4FD645" w:rsidR="767CCCA7" w:rsidRDefault="767CCCA7" w:rsidP="00F83B1C">
      <w:pPr>
        <w:pStyle w:val="SkripsiHeader"/>
      </w:pPr>
      <w:bookmarkStart w:id="4" w:name="_Toc513807041"/>
      <w:r w:rsidRPr="767CCCA7">
        <w:lastRenderedPageBreak/>
        <w:t>KATA PENGANTAR</w:t>
      </w:r>
      <w:bookmarkEnd w:id="4"/>
    </w:p>
    <w:p w14:paraId="58B574CA" w14:textId="465C18E6" w:rsidR="00F83B1C" w:rsidRDefault="00F83B1C" w:rsidP="00C45030">
      <w:pPr>
        <w:pStyle w:val="SkripsiNormal"/>
      </w:pPr>
    </w:p>
    <w:p w14:paraId="56341635" w14:textId="45D0FC67" w:rsidR="00C45030" w:rsidRDefault="00C45030" w:rsidP="00C45030">
      <w:pPr>
        <w:pStyle w:val="SkripsiNormal"/>
      </w:pPr>
      <w:r>
        <w:t>Puji syukur penulis panjatkan ke hadirat Allah SWT atas limpahan rahmat dan karunia-Nya sehingga penulis dapat menyelesaikan skripsi yang berjudul “</w:t>
      </w:r>
      <w:r w:rsidRPr="00C45030">
        <w:rPr>
          <w:b/>
        </w:rPr>
        <w:t>RANCANG BANGUN MODEL DEEP LEARNING UNTUK SIMULATOR SELF DRIVING CAR YANG DIOPTIMASI MENGGUNAKAN GPU</w:t>
      </w:r>
      <w:r>
        <w:t>” sebagai salah satu syarat untuk memperoleh gelar Sarjana Sains dalam bidang Fisika. Oleh karena itu, penulis mengucapkan rasa hormat dan terimakasih kepada:</w:t>
      </w:r>
    </w:p>
    <w:p w14:paraId="7D6FC7D7" w14:textId="1CF3BFF2" w:rsidR="00C45030" w:rsidRDefault="00C45030" w:rsidP="00C45030">
      <w:pPr>
        <w:pStyle w:val="SkripsiNormal"/>
        <w:numPr>
          <w:ilvl w:val="0"/>
          <w:numId w:val="24"/>
        </w:numPr>
      </w:pPr>
      <w:r>
        <w:t>Allah SWT atas nikmat dan karunia-Nya yang tak pernah putus sebagai pemilik ilmu.</w:t>
      </w:r>
    </w:p>
    <w:p w14:paraId="4E17639B" w14:textId="7A306DDB" w:rsidR="00C45030" w:rsidRDefault="00C45030" w:rsidP="00C45030">
      <w:pPr>
        <w:pStyle w:val="SkripsiNormal"/>
        <w:numPr>
          <w:ilvl w:val="0"/>
          <w:numId w:val="24"/>
        </w:numPr>
      </w:pPr>
      <w:r>
        <w:t>Kedua orang tua penulis, Nugroho Priyo Santoso dan Siti Khilmiyah, yang selalu memberi doa, motivasi dan saran sehingga penulis dapat menyelesaikan skripsi.</w:t>
      </w:r>
    </w:p>
    <w:p w14:paraId="2EF374A7" w14:textId="2F439879" w:rsidR="00C45030" w:rsidRDefault="00C45030" w:rsidP="00C45030">
      <w:pPr>
        <w:pStyle w:val="SkripsiNormal"/>
        <w:numPr>
          <w:ilvl w:val="0"/>
          <w:numId w:val="24"/>
        </w:numPr>
      </w:pPr>
      <w:r w:rsidRPr="00C45030">
        <w:t>Dr. Eng. Agus Naba,S.Si.,MT</w:t>
      </w:r>
      <w:r>
        <w:t xml:space="preserve">, sebagai dosen pembimbing I dan </w:t>
      </w:r>
      <w:r w:rsidRPr="00C45030">
        <w:t>Ahmad Nadhir, S.Si., MT., Ph.D</w:t>
      </w:r>
      <w:r>
        <w:t>., sebagai dosen pembimbing II yang telah memberikan pengarahan dan masukan kepada penulis selama penyusunan skripsi.</w:t>
      </w:r>
    </w:p>
    <w:p w14:paraId="4F3D3837" w14:textId="4E69503D" w:rsidR="00C45030" w:rsidRDefault="00C45030" w:rsidP="00C45030">
      <w:pPr>
        <w:pStyle w:val="SkripsiNormal"/>
        <w:numPr>
          <w:ilvl w:val="0"/>
          <w:numId w:val="24"/>
        </w:numPr>
      </w:pPr>
      <w:r w:rsidRPr="00C45030">
        <w:t>Prof.Dr.rer.nat.Muhammad Nurhuda</w:t>
      </w:r>
      <w:r>
        <w:t xml:space="preserve"> selaku ketua jurusan Fisika Universitas Brawijaya</w:t>
      </w:r>
    </w:p>
    <w:p w14:paraId="39382022" w14:textId="5214DB22" w:rsidR="00C45030" w:rsidRDefault="00C45030" w:rsidP="00C45030">
      <w:pPr>
        <w:pStyle w:val="SkripsiNormal"/>
        <w:numPr>
          <w:ilvl w:val="0"/>
          <w:numId w:val="24"/>
        </w:numPr>
      </w:pPr>
      <w:r>
        <w:t>Bapak dan Ibu dosen, laboran, serta karyawan jurusan Fisika atas didikan dan bantuan selama proses perkuliahan.</w:t>
      </w:r>
    </w:p>
    <w:p w14:paraId="05279773" w14:textId="1E7C26EA" w:rsidR="00C45030" w:rsidRDefault="00C45030" w:rsidP="00C45030">
      <w:pPr>
        <w:pStyle w:val="SkripsiNormal"/>
        <w:numPr>
          <w:ilvl w:val="0"/>
          <w:numId w:val="24"/>
        </w:numPr>
      </w:pPr>
      <w:r>
        <w:t xml:space="preserve">Medium, Hackernoon, StackOverflow, Siraj Raval, Udacity, Prof Andrew Ng, </w:t>
      </w:r>
      <w:r w:rsidR="00D631A4">
        <w:t>Coursera, Youtube, Google, serta Mendeley karena telah menunjang penulisan skripsi ini.</w:t>
      </w:r>
    </w:p>
    <w:p w14:paraId="6D454592" w14:textId="58CF744B" w:rsidR="00C45030" w:rsidRDefault="00C45030" w:rsidP="00C45030">
      <w:pPr>
        <w:pStyle w:val="SkripsiNormal"/>
        <w:numPr>
          <w:ilvl w:val="0"/>
          <w:numId w:val="24"/>
        </w:numPr>
      </w:pPr>
      <w:r>
        <w:t>Teman-teman seperjuangan fisika, teman-teman Phy-Ro-C, dan semua sahabat saya serta semua pihak-pihak yang tidak dapat penulis sebutkan satu per satu atas kebersamaan, dorongan dan bantuan kepada penulis.</w:t>
      </w:r>
    </w:p>
    <w:p w14:paraId="29AD3458" w14:textId="464AEA0F" w:rsidR="00C45030" w:rsidRDefault="00C45030" w:rsidP="00C45030">
      <w:pPr>
        <w:pStyle w:val="SkripsiNormal"/>
        <w:numPr>
          <w:ilvl w:val="0"/>
          <w:numId w:val="24"/>
        </w:numPr>
      </w:pPr>
      <w:r>
        <w:t>Pembaca yang telah meluangkan waktunya untuk membaca laporan skripsi ini.</w:t>
      </w:r>
    </w:p>
    <w:p w14:paraId="43021D50" w14:textId="432B5410" w:rsidR="00C45030" w:rsidRDefault="00C45030" w:rsidP="00C45030">
      <w:pPr>
        <w:pStyle w:val="SkripsiNormal"/>
      </w:pPr>
    </w:p>
    <w:p w14:paraId="7044C705" w14:textId="1BEDB208" w:rsidR="00C45030" w:rsidRDefault="00C45030" w:rsidP="00C45030">
      <w:pPr>
        <w:pStyle w:val="SkripsiNormal"/>
      </w:pPr>
      <w:r>
        <w:t>Penulis memohon maaf apabila didapati kekurangan dalam penyusunan skripsi ini. Diharapkan skripsi ini dapat bermanfaat bagi kita semua.</w:t>
      </w:r>
    </w:p>
    <w:p w14:paraId="08D39A47" w14:textId="38D24034" w:rsidR="00D631A4" w:rsidRDefault="00D631A4" w:rsidP="00C45030">
      <w:pPr>
        <w:pStyle w:val="SkripsiNormal"/>
      </w:pPr>
    </w:p>
    <w:p w14:paraId="74F5DD62" w14:textId="6831735B" w:rsidR="00D631A4" w:rsidRDefault="00D631A4" w:rsidP="00D631A4">
      <w:pPr>
        <w:pStyle w:val="SkripsiNormal"/>
        <w:jc w:val="right"/>
      </w:pPr>
      <w:r>
        <w:t>Penulis</w:t>
      </w:r>
    </w:p>
    <w:p w14:paraId="0D94A3EB" w14:textId="77777777" w:rsidR="00F83B1C" w:rsidRDefault="00F83B1C">
      <w:pP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br w:type="page"/>
      </w:r>
    </w:p>
    <w:p w14:paraId="7093C0BA" w14:textId="444E5EB8" w:rsidR="00CC75B9" w:rsidRDefault="00CC75B9">
      <w:pP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lastRenderedPageBreak/>
        <w:br w:type="page"/>
      </w:r>
    </w:p>
    <w:p w14:paraId="593AFBB4" w14:textId="3EF8F9CB" w:rsidR="767CCCA7" w:rsidRDefault="767CCCA7" w:rsidP="00CC75B9">
      <w:pPr>
        <w:pStyle w:val="SkripsiHeader"/>
      </w:pPr>
      <w:bookmarkStart w:id="5" w:name="_Toc513807042"/>
      <w:r w:rsidRPr="767CCCA7">
        <w:lastRenderedPageBreak/>
        <w:t>DAFTAR ISI</w:t>
      </w:r>
      <w:bookmarkEnd w:id="5"/>
    </w:p>
    <w:p w14:paraId="19B9FDC4" w14:textId="77777777" w:rsidR="00CC75B9" w:rsidRDefault="00CC75B9" w:rsidP="00CC75B9">
      <w:pPr>
        <w:pStyle w:val="SkripsiNormal"/>
      </w:pPr>
    </w:p>
    <w:p w14:paraId="0E3159B0" w14:textId="5B04B3DD" w:rsidR="005D4999" w:rsidRDefault="00CC75B9">
      <w:pPr>
        <w:pStyle w:val="TOC1"/>
        <w:tabs>
          <w:tab w:val="right" w:leader="dot" w:pos="6114"/>
        </w:tabs>
        <w:rPr>
          <w:rFonts w:asciiTheme="minorHAnsi" w:eastAsiaTheme="minorEastAsia" w:hAnsiTheme="minorHAnsi"/>
          <w:noProof/>
        </w:rPr>
      </w:pPr>
      <w:r>
        <w:fldChar w:fldCharType="begin"/>
      </w:r>
      <w:r>
        <w:instrText xml:space="preserve"> TOC \h \z \t "Skripsi Header,1,Skripsi Sub Level 1,2,Skripsi Sub Level 2,3" </w:instrText>
      </w:r>
      <w:r>
        <w:fldChar w:fldCharType="separate"/>
      </w:r>
      <w:hyperlink w:anchor="_Toc513807037" w:history="1">
        <w:r w:rsidR="005D4999" w:rsidRPr="00693BDD">
          <w:rPr>
            <w:rStyle w:val="Hyperlink"/>
            <w:noProof/>
          </w:rPr>
          <w:t>LEMBAR PENGESAHAN SKRIPSI</w:t>
        </w:r>
        <w:r w:rsidR="005D4999">
          <w:rPr>
            <w:noProof/>
            <w:webHidden/>
          </w:rPr>
          <w:tab/>
        </w:r>
        <w:r w:rsidR="005D4999">
          <w:rPr>
            <w:noProof/>
            <w:webHidden/>
          </w:rPr>
          <w:fldChar w:fldCharType="begin"/>
        </w:r>
        <w:r w:rsidR="005D4999">
          <w:rPr>
            <w:noProof/>
            <w:webHidden/>
          </w:rPr>
          <w:instrText xml:space="preserve"> PAGEREF _Toc513807037 \h </w:instrText>
        </w:r>
        <w:r w:rsidR="005D4999">
          <w:rPr>
            <w:noProof/>
            <w:webHidden/>
          </w:rPr>
        </w:r>
        <w:r w:rsidR="005D4999">
          <w:rPr>
            <w:noProof/>
            <w:webHidden/>
          </w:rPr>
          <w:fldChar w:fldCharType="separate"/>
        </w:r>
        <w:r w:rsidR="005D4999">
          <w:rPr>
            <w:noProof/>
            <w:webHidden/>
          </w:rPr>
          <w:t>iii</w:t>
        </w:r>
        <w:r w:rsidR="005D4999">
          <w:rPr>
            <w:noProof/>
            <w:webHidden/>
          </w:rPr>
          <w:fldChar w:fldCharType="end"/>
        </w:r>
      </w:hyperlink>
    </w:p>
    <w:p w14:paraId="164A6D83" w14:textId="279E4021" w:rsidR="005D4999" w:rsidRDefault="005D4999">
      <w:pPr>
        <w:pStyle w:val="TOC1"/>
        <w:tabs>
          <w:tab w:val="right" w:leader="dot" w:pos="6114"/>
        </w:tabs>
        <w:rPr>
          <w:rFonts w:asciiTheme="minorHAnsi" w:eastAsiaTheme="minorEastAsia" w:hAnsiTheme="minorHAnsi"/>
          <w:noProof/>
        </w:rPr>
      </w:pPr>
      <w:hyperlink w:anchor="_Toc513807038" w:history="1">
        <w:r w:rsidRPr="00693BDD">
          <w:rPr>
            <w:rStyle w:val="Hyperlink"/>
            <w:noProof/>
          </w:rPr>
          <w:t>LEMBAR PERNYATAAN</w:t>
        </w:r>
        <w:r>
          <w:rPr>
            <w:noProof/>
            <w:webHidden/>
          </w:rPr>
          <w:tab/>
        </w:r>
        <w:r>
          <w:rPr>
            <w:noProof/>
            <w:webHidden/>
          </w:rPr>
          <w:fldChar w:fldCharType="begin"/>
        </w:r>
        <w:r>
          <w:rPr>
            <w:noProof/>
            <w:webHidden/>
          </w:rPr>
          <w:instrText xml:space="preserve"> PAGEREF _Toc513807038 \h </w:instrText>
        </w:r>
        <w:r>
          <w:rPr>
            <w:noProof/>
            <w:webHidden/>
          </w:rPr>
        </w:r>
        <w:r>
          <w:rPr>
            <w:noProof/>
            <w:webHidden/>
          </w:rPr>
          <w:fldChar w:fldCharType="separate"/>
        </w:r>
        <w:r>
          <w:rPr>
            <w:noProof/>
            <w:webHidden/>
          </w:rPr>
          <w:t>v</w:t>
        </w:r>
        <w:r>
          <w:rPr>
            <w:noProof/>
            <w:webHidden/>
          </w:rPr>
          <w:fldChar w:fldCharType="end"/>
        </w:r>
      </w:hyperlink>
    </w:p>
    <w:p w14:paraId="4057F363" w14:textId="748F4D76" w:rsidR="005D4999" w:rsidRDefault="005D4999">
      <w:pPr>
        <w:pStyle w:val="TOC1"/>
        <w:tabs>
          <w:tab w:val="right" w:leader="dot" w:pos="6114"/>
        </w:tabs>
        <w:rPr>
          <w:rFonts w:asciiTheme="minorHAnsi" w:eastAsiaTheme="minorEastAsia" w:hAnsiTheme="minorHAnsi"/>
          <w:noProof/>
        </w:rPr>
      </w:pPr>
      <w:hyperlink w:anchor="_Toc513807039" w:history="1">
        <w:r w:rsidRPr="00693BDD">
          <w:rPr>
            <w:rStyle w:val="Hyperlink"/>
            <w:noProof/>
          </w:rPr>
          <w:t>ABSTRAK</w:t>
        </w:r>
        <w:r>
          <w:rPr>
            <w:noProof/>
            <w:webHidden/>
          </w:rPr>
          <w:tab/>
        </w:r>
        <w:r>
          <w:rPr>
            <w:noProof/>
            <w:webHidden/>
          </w:rPr>
          <w:fldChar w:fldCharType="begin"/>
        </w:r>
        <w:r>
          <w:rPr>
            <w:noProof/>
            <w:webHidden/>
          </w:rPr>
          <w:instrText xml:space="preserve"> PAGEREF _Toc513807039 \h </w:instrText>
        </w:r>
        <w:r>
          <w:rPr>
            <w:noProof/>
            <w:webHidden/>
          </w:rPr>
        </w:r>
        <w:r>
          <w:rPr>
            <w:noProof/>
            <w:webHidden/>
          </w:rPr>
          <w:fldChar w:fldCharType="separate"/>
        </w:r>
        <w:r>
          <w:rPr>
            <w:noProof/>
            <w:webHidden/>
          </w:rPr>
          <w:t>vii</w:t>
        </w:r>
        <w:r>
          <w:rPr>
            <w:noProof/>
            <w:webHidden/>
          </w:rPr>
          <w:fldChar w:fldCharType="end"/>
        </w:r>
      </w:hyperlink>
    </w:p>
    <w:p w14:paraId="0920EAAB" w14:textId="42836021" w:rsidR="005D4999" w:rsidRDefault="005D4999">
      <w:pPr>
        <w:pStyle w:val="TOC1"/>
        <w:tabs>
          <w:tab w:val="right" w:leader="dot" w:pos="6114"/>
        </w:tabs>
        <w:rPr>
          <w:rFonts w:asciiTheme="minorHAnsi" w:eastAsiaTheme="minorEastAsia" w:hAnsiTheme="minorHAnsi"/>
          <w:noProof/>
        </w:rPr>
      </w:pPr>
      <w:hyperlink w:anchor="_Toc513807040" w:history="1">
        <w:r w:rsidRPr="00693BDD">
          <w:rPr>
            <w:rStyle w:val="Hyperlink"/>
            <w:noProof/>
          </w:rPr>
          <w:t>ABSTRACT</w:t>
        </w:r>
        <w:r>
          <w:rPr>
            <w:noProof/>
            <w:webHidden/>
          </w:rPr>
          <w:tab/>
        </w:r>
        <w:r>
          <w:rPr>
            <w:noProof/>
            <w:webHidden/>
          </w:rPr>
          <w:fldChar w:fldCharType="begin"/>
        </w:r>
        <w:r>
          <w:rPr>
            <w:noProof/>
            <w:webHidden/>
          </w:rPr>
          <w:instrText xml:space="preserve"> PAGEREF _Toc513807040 \h </w:instrText>
        </w:r>
        <w:r>
          <w:rPr>
            <w:noProof/>
            <w:webHidden/>
          </w:rPr>
        </w:r>
        <w:r>
          <w:rPr>
            <w:noProof/>
            <w:webHidden/>
          </w:rPr>
          <w:fldChar w:fldCharType="separate"/>
        </w:r>
        <w:r>
          <w:rPr>
            <w:noProof/>
            <w:webHidden/>
          </w:rPr>
          <w:t>ix</w:t>
        </w:r>
        <w:r>
          <w:rPr>
            <w:noProof/>
            <w:webHidden/>
          </w:rPr>
          <w:fldChar w:fldCharType="end"/>
        </w:r>
      </w:hyperlink>
    </w:p>
    <w:p w14:paraId="4ED76375" w14:textId="06E27971" w:rsidR="005D4999" w:rsidRDefault="005D4999">
      <w:pPr>
        <w:pStyle w:val="TOC1"/>
        <w:tabs>
          <w:tab w:val="right" w:leader="dot" w:pos="6114"/>
        </w:tabs>
        <w:rPr>
          <w:rFonts w:asciiTheme="minorHAnsi" w:eastAsiaTheme="minorEastAsia" w:hAnsiTheme="minorHAnsi"/>
          <w:noProof/>
        </w:rPr>
      </w:pPr>
      <w:hyperlink w:anchor="_Toc513807041" w:history="1">
        <w:r w:rsidRPr="00693BDD">
          <w:rPr>
            <w:rStyle w:val="Hyperlink"/>
            <w:noProof/>
          </w:rPr>
          <w:t>KATA PENGANTAR</w:t>
        </w:r>
        <w:r>
          <w:rPr>
            <w:noProof/>
            <w:webHidden/>
          </w:rPr>
          <w:tab/>
        </w:r>
        <w:r>
          <w:rPr>
            <w:noProof/>
            <w:webHidden/>
          </w:rPr>
          <w:fldChar w:fldCharType="begin"/>
        </w:r>
        <w:r>
          <w:rPr>
            <w:noProof/>
            <w:webHidden/>
          </w:rPr>
          <w:instrText xml:space="preserve"> PAGEREF _Toc513807041 \h </w:instrText>
        </w:r>
        <w:r>
          <w:rPr>
            <w:noProof/>
            <w:webHidden/>
          </w:rPr>
        </w:r>
        <w:r>
          <w:rPr>
            <w:noProof/>
            <w:webHidden/>
          </w:rPr>
          <w:fldChar w:fldCharType="separate"/>
        </w:r>
        <w:r>
          <w:rPr>
            <w:noProof/>
            <w:webHidden/>
          </w:rPr>
          <w:t>xi</w:t>
        </w:r>
        <w:r>
          <w:rPr>
            <w:noProof/>
            <w:webHidden/>
          </w:rPr>
          <w:fldChar w:fldCharType="end"/>
        </w:r>
      </w:hyperlink>
    </w:p>
    <w:p w14:paraId="380F6854" w14:textId="00855D37" w:rsidR="005D4999" w:rsidRDefault="005D4999">
      <w:pPr>
        <w:pStyle w:val="TOC1"/>
        <w:tabs>
          <w:tab w:val="right" w:leader="dot" w:pos="6114"/>
        </w:tabs>
        <w:rPr>
          <w:rFonts w:asciiTheme="minorHAnsi" w:eastAsiaTheme="minorEastAsia" w:hAnsiTheme="minorHAnsi"/>
          <w:noProof/>
        </w:rPr>
      </w:pPr>
      <w:hyperlink w:anchor="_Toc513807042" w:history="1">
        <w:r w:rsidRPr="00693BDD">
          <w:rPr>
            <w:rStyle w:val="Hyperlink"/>
            <w:noProof/>
          </w:rPr>
          <w:t>DAFTAR ISI</w:t>
        </w:r>
        <w:r>
          <w:rPr>
            <w:noProof/>
            <w:webHidden/>
          </w:rPr>
          <w:tab/>
        </w:r>
        <w:r>
          <w:rPr>
            <w:noProof/>
            <w:webHidden/>
          </w:rPr>
          <w:fldChar w:fldCharType="begin"/>
        </w:r>
        <w:r>
          <w:rPr>
            <w:noProof/>
            <w:webHidden/>
          </w:rPr>
          <w:instrText xml:space="preserve"> PAGEREF _Toc513807042 \h </w:instrText>
        </w:r>
        <w:r>
          <w:rPr>
            <w:noProof/>
            <w:webHidden/>
          </w:rPr>
        </w:r>
        <w:r>
          <w:rPr>
            <w:noProof/>
            <w:webHidden/>
          </w:rPr>
          <w:fldChar w:fldCharType="separate"/>
        </w:r>
        <w:r>
          <w:rPr>
            <w:noProof/>
            <w:webHidden/>
          </w:rPr>
          <w:t>xiii</w:t>
        </w:r>
        <w:r>
          <w:rPr>
            <w:noProof/>
            <w:webHidden/>
          </w:rPr>
          <w:fldChar w:fldCharType="end"/>
        </w:r>
      </w:hyperlink>
    </w:p>
    <w:p w14:paraId="42223CC7" w14:textId="069A79E9" w:rsidR="005D4999" w:rsidRDefault="005D4999">
      <w:pPr>
        <w:pStyle w:val="TOC1"/>
        <w:tabs>
          <w:tab w:val="right" w:leader="dot" w:pos="6114"/>
        </w:tabs>
        <w:rPr>
          <w:rFonts w:asciiTheme="minorHAnsi" w:eastAsiaTheme="minorEastAsia" w:hAnsiTheme="minorHAnsi"/>
          <w:noProof/>
        </w:rPr>
      </w:pPr>
      <w:hyperlink w:anchor="_Toc513807043" w:history="1">
        <w:r w:rsidRPr="00693BDD">
          <w:rPr>
            <w:rStyle w:val="Hyperlink"/>
            <w:noProof/>
          </w:rPr>
          <w:t>DAFTAR GAMBAR</w:t>
        </w:r>
        <w:r>
          <w:rPr>
            <w:noProof/>
            <w:webHidden/>
          </w:rPr>
          <w:tab/>
        </w:r>
        <w:r>
          <w:rPr>
            <w:noProof/>
            <w:webHidden/>
          </w:rPr>
          <w:fldChar w:fldCharType="begin"/>
        </w:r>
        <w:r>
          <w:rPr>
            <w:noProof/>
            <w:webHidden/>
          </w:rPr>
          <w:instrText xml:space="preserve"> PAGEREF _Toc513807043 \h </w:instrText>
        </w:r>
        <w:r>
          <w:rPr>
            <w:noProof/>
            <w:webHidden/>
          </w:rPr>
        </w:r>
        <w:r>
          <w:rPr>
            <w:noProof/>
            <w:webHidden/>
          </w:rPr>
          <w:fldChar w:fldCharType="separate"/>
        </w:r>
        <w:r>
          <w:rPr>
            <w:noProof/>
            <w:webHidden/>
          </w:rPr>
          <w:t>xvi</w:t>
        </w:r>
        <w:r>
          <w:rPr>
            <w:noProof/>
            <w:webHidden/>
          </w:rPr>
          <w:fldChar w:fldCharType="end"/>
        </w:r>
      </w:hyperlink>
    </w:p>
    <w:p w14:paraId="3682651A" w14:textId="1A9D2981" w:rsidR="005D4999" w:rsidRDefault="005D4999">
      <w:pPr>
        <w:pStyle w:val="TOC1"/>
        <w:tabs>
          <w:tab w:val="right" w:leader="dot" w:pos="6114"/>
        </w:tabs>
        <w:rPr>
          <w:rFonts w:asciiTheme="minorHAnsi" w:eastAsiaTheme="minorEastAsia" w:hAnsiTheme="minorHAnsi"/>
          <w:noProof/>
        </w:rPr>
      </w:pPr>
      <w:hyperlink w:anchor="_Toc513807044" w:history="1">
        <w:r w:rsidRPr="00693BDD">
          <w:rPr>
            <w:rStyle w:val="Hyperlink"/>
            <w:noProof/>
          </w:rPr>
          <w:t>DAFTAR TABEL</w:t>
        </w:r>
        <w:r>
          <w:rPr>
            <w:noProof/>
            <w:webHidden/>
          </w:rPr>
          <w:tab/>
        </w:r>
        <w:r>
          <w:rPr>
            <w:noProof/>
            <w:webHidden/>
          </w:rPr>
          <w:fldChar w:fldCharType="begin"/>
        </w:r>
        <w:r>
          <w:rPr>
            <w:noProof/>
            <w:webHidden/>
          </w:rPr>
          <w:instrText xml:space="preserve"> PAGEREF _Toc513807044 \h </w:instrText>
        </w:r>
        <w:r>
          <w:rPr>
            <w:noProof/>
            <w:webHidden/>
          </w:rPr>
        </w:r>
        <w:r>
          <w:rPr>
            <w:noProof/>
            <w:webHidden/>
          </w:rPr>
          <w:fldChar w:fldCharType="separate"/>
        </w:r>
        <w:r>
          <w:rPr>
            <w:noProof/>
            <w:webHidden/>
          </w:rPr>
          <w:t>xvii</w:t>
        </w:r>
        <w:r>
          <w:rPr>
            <w:noProof/>
            <w:webHidden/>
          </w:rPr>
          <w:fldChar w:fldCharType="end"/>
        </w:r>
      </w:hyperlink>
    </w:p>
    <w:p w14:paraId="436D62DF" w14:textId="4ABF3121" w:rsidR="005D4999" w:rsidRDefault="005D4999">
      <w:pPr>
        <w:pStyle w:val="TOC1"/>
        <w:tabs>
          <w:tab w:val="right" w:leader="dot" w:pos="6114"/>
        </w:tabs>
        <w:rPr>
          <w:rFonts w:asciiTheme="minorHAnsi" w:eastAsiaTheme="minorEastAsia" w:hAnsiTheme="minorHAnsi"/>
          <w:noProof/>
        </w:rPr>
      </w:pPr>
      <w:hyperlink w:anchor="_Toc513807045" w:history="1">
        <w:r w:rsidRPr="00693BDD">
          <w:rPr>
            <w:rStyle w:val="Hyperlink"/>
            <w:noProof/>
          </w:rPr>
          <w:t>BAB I PENDAHULUAN</w:t>
        </w:r>
        <w:r>
          <w:rPr>
            <w:noProof/>
            <w:webHidden/>
          </w:rPr>
          <w:tab/>
        </w:r>
        <w:r>
          <w:rPr>
            <w:noProof/>
            <w:webHidden/>
          </w:rPr>
          <w:fldChar w:fldCharType="begin"/>
        </w:r>
        <w:r>
          <w:rPr>
            <w:noProof/>
            <w:webHidden/>
          </w:rPr>
          <w:instrText xml:space="preserve"> PAGEREF _Toc513807045 \h </w:instrText>
        </w:r>
        <w:r>
          <w:rPr>
            <w:noProof/>
            <w:webHidden/>
          </w:rPr>
        </w:r>
        <w:r>
          <w:rPr>
            <w:noProof/>
            <w:webHidden/>
          </w:rPr>
          <w:fldChar w:fldCharType="separate"/>
        </w:r>
        <w:r>
          <w:rPr>
            <w:noProof/>
            <w:webHidden/>
          </w:rPr>
          <w:t>18</w:t>
        </w:r>
        <w:r>
          <w:rPr>
            <w:noProof/>
            <w:webHidden/>
          </w:rPr>
          <w:fldChar w:fldCharType="end"/>
        </w:r>
      </w:hyperlink>
    </w:p>
    <w:p w14:paraId="5676E957" w14:textId="2F717094" w:rsidR="005D4999" w:rsidRDefault="005D4999">
      <w:pPr>
        <w:pStyle w:val="TOC2"/>
        <w:tabs>
          <w:tab w:val="left" w:pos="880"/>
          <w:tab w:val="right" w:leader="dot" w:pos="6114"/>
        </w:tabs>
        <w:rPr>
          <w:rFonts w:asciiTheme="minorHAnsi" w:eastAsiaTheme="minorEastAsia" w:hAnsiTheme="minorHAnsi"/>
          <w:noProof/>
        </w:rPr>
      </w:pPr>
      <w:hyperlink w:anchor="_Toc513807046" w:history="1">
        <w:r w:rsidRPr="00693BDD">
          <w:rPr>
            <w:rStyle w:val="Hyperlink"/>
            <w:noProof/>
          </w:rPr>
          <w:t>1.1</w:t>
        </w:r>
        <w:r>
          <w:rPr>
            <w:rFonts w:asciiTheme="minorHAnsi" w:eastAsiaTheme="minorEastAsia" w:hAnsiTheme="minorHAnsi"/>
            <w:noProof/>
          </w:rPr>
          <w:tab/>
        </w:r>
        <w:r w:rsidRPr="00693BDD">
          <w:rPr>
            <w:rStyle w:val="Hyperlink"/>
            <w:noProof/>
          </w:rPr>
          <w:t>Latar Belakang</w:t>
        </w:r>
        <w:r>
          <w:rPr>
            <w:noProof/>
            <w:webHidden/>
          </w:rPr>
          <w:tab/>
        </w:r>
        <w:r>
          <w:rPr>
            <w:noProof/>
            <w:webHidden/>
          </w:rPr>
          <w:fldChar w:fldCharType="begin"/>
        </w:r>
        <w:r>
          <w:rPr>
            <w:noProof/>
            <w:webHidden/>
          </w:rPr>
          <w:instrText xml:space="preserve"> PAGEREF _Toc513807046 \h </w:instrText>
        </w:r>
        <w:r>
          <w:rPr>
            <w:noProof/>
            <w:webHidden/>
          </w:rPr>
        </w:r>
        <w:r>
          <w:rPr>
            <w:noProof/>
            <w:webHidden/>
          </w:rPr>
          <w:fldChar w:fldCharType="separate"/>
        </w:r>
        <w:r>
          <w:rPr>
            <w:noProof/>
            <w:webHidden/>
          </w:rPr>
          <w:t>18</w:t>
        </w:r>
        <w:r>
          <w:rPr>
            <w:noProof/>
            <w:webHidden/>
          </w:rPr>
          <w:fldChar w:fldCharType="end"/>
        </w:r>
      </w:hyperlink>
    </w:p>
    <w:p w14:paraId="2AE290C3" w14:textId="27F502AA" w:rsidR="005D4999" w:rsidRDefault="005D4999">
      <w:pPr>
        <w:pStyle w:val="TOC2"/>
        <w:tabs>
          <w:tab w:val="left" w:pos="880"/>
          <w:tab w:val="right" w:leader="dot" w:pos="6114"/>
        </w:tabs>
        <w:rPr>
          <w:rFonts w:asciiTheme="minorHAnsi" w:eastAsiaTheme="minorEastAsia" w:hAnsiTheme="minorHAnsi"/>
          <w:noProof/>
        </w:rPr>
      </w:pPr>
      <w:hyperlink w:anchor="_Toc513807047" w:history="1">
        <w:r w:rsidRPr="00693BDD">
          <w:rPr>
            <w:rStyle w:val="Hyperlink"/>
            <w:noProof/>
          </w:rPr>
          <w:t>1.2</w:t>
        </w:r>
        <w:r>
          <w:rPr>
            <w:rFonts w:asciiTheme="minorHAnsi" w:eastAsiaTheme="minorEastAsia" w:hAnsiTheme="minorHAnsi"/>
            <w:noProof/>
          </w:rPr>
          <w:tab/>
        </w:r>
        <w:r w:rsidRPr="00693BDD">
          <w:rPr>
            <w:rStyle w:val="Hyperlink"/>
            <w:noProof/>
          </w:rPr>
          <w:t>Rumusan Masalah Penelitian</w:t>
        </w:r>
        <w:r>
          <w:rPr>
            <w:noProof/>
            <w:webHidden/>
          </w:rPr>
          <w:tab/>
        </w:r>
        <w:r>
          <w:rPr>
            <w:noProof/>
            <w:webHidden/>
          </w:rPr>
          <w:fldChar w:fldCharType="begin"/>
        </w:r>
        <w:r>
          <w:rPr>
            <w:noProof/>
            <w:webHidden/>
          </w:rPr>
          <w:instrText xml:space="preserve"> PAGEREF _Toc513807047 \h </w:instrText>
        </w:r>
        <w:r>
          <w:rPr>
            <w:noProof/>
            <w:webHidden/>
          </w:rPr>
        </w:r>
        <w:r>
          <w:rPr>
            <w:noProof/>
            <w:webHidden/>
          </w:rPr>
          <w:fldChar w:fldCharType="separate"/>
        </w:r>
        <w:r>
          <w:rPr>
            <w:noProof/>
            <w:webHidden/>
          </w:rPr>
          <w:t>19</w:t>
        </w:r>
        <w:r>
          <w:rPr>
            <w:noProof/>
            <w:webHidden/>
          </w:rPr>
          <w:fldChar w:fldCharType="end"/>
        </w:r>
      </w:hyperlink>
    </w:p>
    <w:p w14:paraId="50D860BB" w14:textId="05E827E2" w:rsidR="005D4999" w:rsidRDefault="005D4999">
      <w:pPr>
        <w:pStyle w:val="TOC2"/>
        <w:tabs>
          <w:tab w:val="left" w:pos="880"/>
          <w:tab w:val="right" w:leader="dot" w:pos="6114"/>
        </w:tabs>
        <w:rPr>
          <w:rFonts w:asciiTheme="minorHAnsi" w:eastAsiaTheme="minorEastAsia" w:hAnsiTheme="minorHAnsi"/>
          <w:noProof/>
        </w:rPr>
      </w:pPr>
      <w:hyperlink w:anchor="_Toc513807048" w:history="1">
        <w:r w:rsidRPr="00693BDD">
          <w:rPr>
            <w:rStyle w:val="Hyperlink"/>
            <w:noProof/>
          </w:rPr>
          <w:t>1.3</w:t>
        </w:r>
        <w:r>
          <w:rPr>
            <w:rFonts w:asciiTheme="minorHAnsi" w:eastAsiaTheme="minorEastAsia" w:hAnsiTheme="minorHAnsi"/>
            <w:noProof/>
          </w:rPr>
          <w:tab/>
        </w:r>
        <w:r w:rsidRPr="00693BDD">
          <w:rPr>
            <w:rStyle w:val="Hyperlink"/>
            <w:noProof/>
          </w:rPr>
          <w:t>Batasan Masalah</w:t>
        </w:r>
        <w:r>
          <w:rPr>
            <w:noProof/>
            <w:webHidden/>
          </w:rPr>
          <w:tab/>
        </w:r>
        <w:r>
          <w:rPr>
            <w:noProof/>
            <w:webHidden/>
          </w:rPr>
          <w:fldChar w:fldCharType="begin"/>
        </w:r>
        <w:r>
          <w:rPr>
            <w:noProof/>
            <w:webHidden/>
          </w:rPr>
          <w:instrText xml:space="preserve"> PAGEREF _Toc513807048 \h </w:instrText>
        </w:r>
        <w:r>
          <w:rPr>
            <w:noProof/>
            <w:webHidden/>
          </w:rPr>
        </w:r>
        <w:r>
          <w:rPr>
            <w:noProof/>
            <w:webHidden/>
          </w:rPr>
          <w:fldChar w:fldCharType="separate"/>
        </w:r>
        <w:r>
          <w:rPr>
            <w:noProof/>
            <w:webHidden/>
          </w:rPr>
          <w:t>19</w:t>
        </w:r>
        <w:r>
          <w:rPr>
            <w:noProof/>
            <w:webHidden/>
          </w:rPr>
          <w:fldChar w:fldCharType="end"/>
        </w:r>
      </w:hyperlink>
    </w:p>
    <w:p w14:paraId="1803C23F" w14:textId="0A601455" w:rsidR="005D4999" w:rsidRDefault="005D4999">
      <w:pPr>
        <w:pStyle w:val="TOC2"/>
        <w:tabs>
          <w:tab w:val="left" w:pos="880"/>
          <w:tab w:val="right" w:leader="dot" w:pos="6114"/>
        </w:tabs>
        <w:rPr>
          <w:rFonts w:asciiTheme="minorHAnsi" w:eastAsiaTheme="minorEastAsia" w:hAnsiTheme="minorHAnsi"/>
          <w:noProof/>
        </w:rPr>
      </w:pPr>
      <w:hyperlink w:anchor="_Toc513807049" w:history="1">
        <w:r w:rsidRPr="00693BDD">
          <w:rPr>
            <w:rStyle w:val="Hyperlink"/>
            <w:noProof/>
          </w:rPr>
          <w:t>1.4</w:t>
        </w:r>
        <w:r>
          <w:rPr>
            <w:rFonts w:asciiTheme="minorHAnsi" w:eastAsiaTheme="minorEastAsia" w:hAnsiTheme="minorHAnsi"/>
            <w:noProof/>
          </w:rPr>
          <w:tab/>
        </w:r>
        <w:r w:rsidRPr="00693BDD">
          <w:rPr>
            <w:rStyle w:val="Hyperlink"/>
            <w:noProof/>
          </w:rPr>
          <w:t>Tujuan Penelitian</w:t>
        </w:r>
        <w:r>
          <w:rPr>
            <w:noProof/>
            <w:webHidden/>
          </w:rPr>
          <w:tab/>
        </w:r>
        <w:r>
          <w:rPr>
            <w:noProof/>
            <w:webHidden/>
          </w:rPr>
          <w:fldChar w:fldCharType="begin"/>
        </w:r>
        <w:r>
          <w:rPr>
            <w:noProof/>
            <w:webHidden/>
          </w:rPr>
          <w:instrText xml:space="preserve"> PAGEREF _Toc513807049 \h </w:instrText>
        </w:r>
        <w:r>
          <w:rPr>
            <w:noProof/>
            <w:webHidden/>
          </w:rPr>
        </w:r>
        <w:r>
          <w:rPr>
            <w:noProof/>
            <w:webHidden/>
          </w:rPr>
          <w:fldChar w:fldCharType="separate"/>
        </w:r>
        <w:r>
          <w:rPr>
            <w:noProof/>
            <w:webHidden/>
          </w:rPr>
          <w:t>19</w:t>
        </w:r>
        <w:r>
          <w:rPr>
            <w:noProof/>
            <w:webHidden/>
          </w:rPr>
          <w:fldChar w:fldCharType="end"/>
        </w:r>
      </w:hyperlink>
    </w:p>
    <w:p w14:paraId="633FBC55" w14:textId="7DEE932F" w:rsidR="005D4999" w:rsidRDefault="005D4999">
      <w:pPr>
        <w:pStyle w:val="TOC2"/>
        <w:tabs>
          <w:tab w:val="left" w:pos="880"/>
          <w:tab w:val="right" w:leader="dot" w:pos="6114"/>
        </w:tabs>
        <w:rPr>
          <w:rFonts w:asciiTheme="minorHAnsi" w:eastAsiaTheme="minorEastAsia" w:hAnsiTheme="minorHAnsi"/>
          <w:noProof/>
        </w:rPr>
      </w:pPr>
      <w:hyperlink w:anchor="_Toc513807050" w:history="1">
        <w:r w:rsidRPr="00693BDD">
          <w:rPr>
            <w:rStyle w:val="Hyperlink"/>
            <w:noProof/>
          </w:rPr>
          <w:t>1.5</w:t>
        </w:r>
        <w:r>
          <w:rPr>
            <w:rFonts w:asciiTheme="minorHAnsi" w:eastAsiaTheme="minorEastAsia" w:hAnsiTheme="minorHAnsi"/>
            <w:noProof/>
          </w:rPr>
          <w:tab/>
        </w:r>
        <w:r w:rsidRPr="00693BDD">
          <w:rPr>
            <w:rStyle w:val="Hyperlink"/>
            <w:noProof/>
          </w:rPr>
          <w:t>Manfaat Penelitian</w:t>
        </w:r>
        <w:r>
          <w:rPr>
            <w:noProof/>
            <w:webHidden/>
          </w:rPr>
          <w:tab/>
        </w:r>
        <w:r>
          <w:rPr>
            <w:noProof/>
            <w:webHidden/>
          </w:rPr>
          <w:fldChar w:fldCharType="begin"/>
        </w:r>
        <w:r>
          <w:rPr>
            <w:noProof/>
            <w:webHidden/>
          </w:rPr>
          <w:instrText xml:space="preserve"> PAGEREF _Toc513807050 \h </w:instrText>
        </w:r>
        <w:r>
          <w:rPr>
            <w:noProof/>
            <w:webHidden/>
          </w:rPr>
        </w:r>
        <w:r>
          <w:rPr>
            <w:noProof/>
            <w:webHidden/>
          </w:rPr>
          <w:fldChar w:fldCharType="separate"/>
        </w:r>
        <w:r>
          <w:rPr>
            <w:noProof/>
            <w:webHidden/>
          </w:rPr>
          <w:t>19</w:t>
        </w:r>
        <w:r>
          <w:rPr>
            <w:noProof/>
            <w:webHidden/>
          </w:rPr>
          <w:fldChar w:fldCharType="end"/>
        </w:r>
      </w:hyperlink>
    </w:p>
    <w:p w14:paraId="1F28F3BB" w14:textId="7ACD665D" w:rsidR="005D4999" w:rsidRDefault="005D4999">
      <w:pPr>
        <w:pStyle w:val="TOC1"/>
        <w:tabs>
          <w:tab w:val="right" w:leader="dot" w:pos="6114"/>
        </w:tabs>
        <w:rPr>
          <w:rFonts w:asciiTheme="minorHAnsi" w:eastAsiaTheme="minorEastAsia" w:hAnsiTheme="minorHAnsi"/>
          <w:noProof/>
        </w:rPr>
      </w:pPr>
      <w:hyperlink w:anchor="_Toc513807051" w:history="1">
        <w:r w:rsidRPr="00693BDD">
          <w:rPr>
            <w:rStyle w:val="Hyperlink"/>
            <w:noProof/>
          </w:rPr>
          <w:t>BAB II TINJAUAN PUSTAKA</w:t>
        </w:r>
        <w:r>
          <w:rPr>
            <w:noProof/>
            <w:webHidden/>
          </w:rPr>
          <w:tab/>
        </w:r>
        <w:r>
          <w:rPr>
            <w:noProof/>
            <w:webHidden/>
          </w:rPr>
          <w:fldChar w:fldCharType="begin"/>
        </w:r>
        <w:r>
          <w:rPr>
            <w:noProof/>
            <w:webHidden/>
          </w:rPr>
          <w:instrText xml:space="preserve"> PAGEREF _Toc513807051 \h </w:instrText>
        </w:r>
        <w:r>
          <w:rPr>
            <w:noProof/>
            <w:webHidden/>
          </w:rPr>
        </w:r>
        <w:r>
          <w:rPr>
            <w:noProof/>
            <w:webHidden/>
          </w:rPr>
          <w:fldChar w:fldCharType="separate"/>
        </w:r>
        <w:r>
          <w:rPr>
            <w:noProof/>
            <w:webHidden/>
          </w:rPr>
          <w:t>1</w:t>
        </w:r>
        <w:r>
          <w:rPr>
            <w:noProof/>
            <w:webHidden/>
          </w:rPr>
          <w:fldChar w:fldCharType="end"/>
        </w:r>
      </w:hyperlink>
    </w:p>
    <w:p w14:paraId="011B012A" w14:textId="166A3B5C" w:rsidR="005D4999" w:rsidRDefault="005D4999">
      <w:pPr>
        <w:pStyle w:val="TOC2"/>
        <w:tabs>
          <w:tab w:val="left" w:pos="880"/>
          <w:tab w:val="right" w:leader="dot" w:pos="6114"/>
        </w:tabs>
        <w:rPr>
          <w:rFonts w:asciiTheme="minorHAnsi" w:eastAsiaTheme="minorEastAsia" w:hAnsiTheme="minorHAnsi"/>
          <w:noProof/>
        </w:rPr>
      </w:pPr>
      <w:hyperlink w:anchor="_Toc513807052" w:history="1">
        <w:r w:rsidRPr="00693BDD">
          <w:rPr>
            <w:rStyle w:val="Hyperlink"/>
            <w:noProof/>
          </w:rPr>
          <w:t>2.1</w:t>
        </w:r>
        <w:r>
          <w:rPr>
            <w:rFonts w:asciiTheme="minorHAnsi" w:eastAsiaTheme="minorEastAsia" w:hAnsiTheme="minorHAnsi"/>
            <w:noProof/>
          </w:rPr>
          <w:tab/>
        </w:r>
        <w:r w:rsidRPr="00693BDD">
          <w:rPr>
            <w:rStyle w:val="Hyperlink"/>
            <w:noProof/>
          </w:rPr>
          <w:t>Citra</w:t>
        </w:r>
        <w:r>
          <w:rPr>
            <w:noProof/>
            <w:webHidden/>
          </w:rPr>
          <w:tab/>
        </w:r>
        <w:r>
          <w:rPr>
            <w:noProof/>
            <w:webHidden/>
          </w:rPr>
          <w:fldChar w:fldCharType="begin"/>
        </w:r>
        <w:r>
          <w:rPr>
            <w:noProof/>
            <w:webHidden/>
          </w:rPr>
          <w:instrText xml:space="preserve"> PAGEREF _Toc513807052 \h </w:instrText>
        </w:r>
        <w:r>
          <w:rPr>
            <w:noProof/>
            <w:webHidden/>
          </w:rPr>
        </w:r>
        <w:r>
          <w:rPr>
            <w:noProof/>
            <w:webHidden/>
          </w:rPr>
          <w:fldChar w:fldCharType="separate"/>
        </w:r>
        <w:r>
          <w:rPr>
            <w:noProof/>
            <w:webHidden/>
          </w:rPr>
          <w:t>1</w:t>
        </w:r>
        <w:r>
          <w:rPr>
            <w:noProof/>
            <w:webHidden/>
          </w:rPr>
          <w:fldChar w:fldCharType="end"/>
        </w:r>
      </w:hyperlink>
    </w:p>
    <w:p w14:paraId="04084C87" w14:textId="47901E7C" w:rsidR="005D4999" w:rsidRDefault="005D4999">
      <w:pPr>
        <w:pStyle w:val="TOC2"/>
        <w:tabs>
          <w:tab w:val="left" w:pos="880"/>
          <w:tab w:val="right" w:leader="dot" w:pos="6114"/>
        </w:tabs>
        <w:rPr>
          <w:rFonts w:asciiTheme="minorHAnsi" w:eastAsiaTheme="minorEastAsia" w:hAnsiTheme="minorHAnsi"/>
          <w:noProof/>
        </w:rPr>
      </w:pPr>
      <w:hyperlink w:anchor="_Toc513807053" w:history="1">
        <w:r w:rsidRPr="00693BDD">
          <w:rPr>
            <w:rStyle w:val="Hyperlink"/>
            <w:noProof/>
          </w:rPr>
          <w:t>2.2</w:t>
        </w:r>
        <w:r>
          <w:rPr>
            <w:rFonts w:asciiTheme="minorHAnsi" w:eastAsiaTheme="minorEastAsia" w:hAnsiTheme="minorHAnsi"/>
            <w:noProof/>
          </w:rPr>
          <w:tab/>
        </w:r>
        <w:r w:rsidRPr="00693BDD">
          <w:rPr>
            <w:rStyle w:val="Hyperlink"/>
            <w:noProof/>
          </w:rPr>
          <w:t>Model Warna RGB</w:t>
        </w:r>
        <w:r>
          <w:rPr>
            <w:noProof/>
            <w:webHidden/>
          </w:rPr>
          <w:tab/>
        </w:r>
        <w:r>
          <w:rPr>
            <w:noProof/>
            <w:webHidden/>
          </w:rPr>
          <w:fldChar w:fldCharType="begin"/>
        </w:r>
        <w:r>
          <w:rPr>
            <w:noProof/>
            <w:webHidden/>
          </w:rPr>
          <w:instrText xml:space="preserve"> PAGEREF _Toc513807053 \h </w:instrText>
        </w:r>
        <w:r>
          <w:rPr>
            <w:noProof/>
            <w:webHidden/>
          </w:rPr>
        </w:r>
        <w:r>
          <w:rPr>
            <w:noProof/>
            <w:webHidden/>
          </w:rPr>
          <w:fldChar w:fldCharType="separate"/>
        </w:r>
        <w:r>
          <w:rPr>
            <w:noProof/>
            <w:webHidden/>
          </w:rPr>
          <w:t>2</w:t>
        </w:r>
        <w:r>
          <w:rPr>
            <w:noProof/>
            <w:webHidden/>
          </w:rPr>
          <w:fldChar w:fldCharType="end"/>
        </w:r>
      </w:hyperlink>
    </w:p>
    <w:p w14:paraId="4D6C8739" w14:textId="6F317C81" w:rsidR="005D4999" w:rsidRDefault="005D4999">
      <w:pPr>
        <w:pStyle w:val="TOC2"/>
        <w:tabs>
          <w:tab w:val="left" w:pos="880"/>
          <w:tab w:val="right" w:leader="dot" w:pos="6114"/>
        </w:tabs>
        <w:rPr>
          <w:rFonts w:asciiTheme="minorHAnsi" w:eastAsiaTheme="minorEastAsia" w:hAnsiTheme="minorHAnsi"/>
          <w:noProof/>
        </w:rPr>
      </w:pPr>
      <w:hyperlink w:anchor="_Toc513807054" w:history="1">
        <w:r w:rsidRPr="00693BDD">
          <w:rPr>
            <w:rStyle w:val="Hyperlink"/>
            <w:noProof/>
          </w:rPr>
          <w:t>2.3</w:t>
        </w:r>
        <w:r>
          <w:rPr>
            <w:rFonts w:asciiTheme="minorHAnsi" w:eastAsiaTheme="minorEastAsia" w:hAnsiTheme="minorHAnsi"/>
            <w:noProof/>
          </w:rPr>
          <w:tab/>
        </w:r>
        <w:r w:rsidRPr="00693BDD">
          <w:rPr>
            <w:rStyle w:val="Hyperlink"/>
            <w:noProof/>
          </w:rPr>
          <w:t>Artificial Intelegence</w:t>
        </w:r>
        <w:r>
          <w:rPr>
            <w:noProof/>
            <w:webHidden/>
          </w:rPr>
          <w:tab/>
        </w:r>
        <w:r>
          <w:rPr>
            <w:noProof/>
            <w:webHidden/>
          </w:rPr>
          <w:fldChar w:fldCharType="begin"/>
        </w:r>
        <w:r>
          <w:rPr>
            <w:noProof/>
            <w:webHidden/>
          </w:rPr>
          <w:instrText xml:space="preserve"> PAGEREF _Toc513807054 \h </w:instrText>
        </w:r>
        <w:r>
          <w:rPr>
            <w:noProof/>
            <w:webHidden/>
          </w:rPr>
        </w:r>
        <w:r>
          <w:rPr>
            <w:noProof/>
            <w:webHidden/>
          </w:rPr>
          <w:fldChar w:fldCharType="separate"/>
        </w:r>
        <w:r>
          <w:rPr>
            <w:noProof/>
            <w:webHidden/>
          </w:rPr>
          <w:t>3</w:t>
        </w:r>
        <w:r>
          <w:rPr>
            <w:noProof/>
            <w:webHidden/>
          </w:rPr>
          <w:fldChar w:fldCharType="end"/>
        </w:r>
      </w:hyperlink>
    </w:p>
    <w:p w14:paraId="578C732D" w14:textId="5D79700D" w:rsidR="005D4999" w:rsidRDefault="005D4999">
      <w:pPr>
        <w:pStyle w:val="TOC2"/>
        <w:tabs>
          <w:tab w:val="left" w:pos="880"/>
          <w:tab w:val="right" w:leader="dot" w:pos="6114"/>
        </w:tabs>
        <w:rPr>
          <w:rFonts w:asciiTheme="minorHAnsi" w:eastAsiaTheme="minorEastAsia" w:hAnsiTheme="minorHAnsi"/>
          <w:noProof/>
        </w:rPr>
      </w:pPr>
      <w:hyperlink w:anchor="_Toc513807055" w:history="1">
        <w:r w:rsidRPr="00693BDD">
          <w:rPr>
            <w:rStyle w:val="Hyperlink"/>
            <w:noProof/>
          </w:rPr>
          <w:t>2.4</w:t>
        </w:r>
        <w:r>
          <w:rPr>
            <w:rFonts w:asciiTheme="minorHAnsi" w:eastAsiaTheme="minorEastAsia" w:hAnsiTheme="minorHAnsi"/>
            <w:noProof/>
          </w:rPr>
          <w:tab/>
        </w:r>
        <w:r w:rsidRPr="00693BDD">
          <w:rPr>
            <w:rStyle w:val="Hyperlink"/>
            <w:noProof/>
          </w:rPr>
          <w:t>Machine Learning</w:t>
        </w:r>
        <w:r>
          <w:rPr>
            <w:noProof/>
            <w:webHidden/>
          </w:rPr>
          <w:tab/>
        </w:r>
        <w:r>
          <w:rPr>
            <w:noProof/>
            <w:webHidden/>
          </w:rPr>
          <w:fldChar w:fldCharType="begin"/>
        </w:r>
        <w:r>
          <w:rPr>
            <w:noProof/>
            <w:webHidden/>
          </w:rPr>
          <w:instrText xml:space="preserve"> PAGEREF _Toc513807055 \h </w:instrText>
        </w:r>
        <w:r>
          <w:rPr>
            <w:noProof/>
            <w:webHidden/>
          </w:rPr>
        </w:r>
        <w:r>
          <w:rPr>
            <w:noProof/>
            <w:webHidden/>
          </w:rPr>
          <w:fldChar w:fldCharType="separate"/>
        </w:r>
        <w:r>
          <w:rPr>
            <w:noProof/>
            <w:webHidden/>
          </w:rPr>
          <w:t>4</w:t>
        </w:r>
        <w:r>
          <w:rPr>
            <w:noProof/>
            <w:webHidden/>
          </w:rPr>
          <w:fldChar w:fldCharType="end"/>
        </w:r>
      </w:hyperlink>
    </w:p>
    <w:p w14:paraId="422B5B4A" w14:textId="61A7ED42" w:rsidR="005D4999" w:rsidRDefault="005D4999">
      <w:pPr>
        <w:pStyle w:val="TOC2"/>
        <w:tabs>
          <w:tab w:val="left" w:pos="880"/>
          <w:tab w:val="right" w:leader="dot" w:pos="6114"/>
        </w:tabs>
        <w:rPr>
          <w:rFonts w:asciiTheme="minorHAnsi" w:eastAsiaTheme="minorEastAsia" w:hAnsiTheme="minorHAnsi"/>
          <w:noProof/>
        </w:rPr>
      </w:pPr>
      <w:hyperlink w:anchor="_Toc513807056" w:history="1">
        <w:r w:rsidRPr="00693BDD">
          <w:rPr>
            <w:rStyle w:val="Hyperlink"/>
            <w:noProof/>
          </w:rPr>
          <w:t>2.5</w:t>
        </w:r>
        <w:r>
          <w:rPr>
            <w:rFonts w:asciiTheme="minorHAnsi" w:eastAsiaTheme="minorEastAsia" w:hAnsiTheme="minorHAnsi"/>
            <w:noProof/>
          </w:rPr>
          <w:tab/>
        </w:r>
        <w:r w:rsidRPr="00693BDD">
          <w:rPr>
            <w:rStyle w:val="Hyperlink"/>
            <w:noProof/>
          </w:rPr>
          <w:t>Artificial Neural Network</w:t>
        </w:r>
        <w:r>
          <w:rPr>
            <w:noProof/>
            <w:webHidden/>
          </w:rPr>
          <w:tab/>
        </w:r>
        <w:r>
          <w:rPr>
            <w:noProof/>
            <w:webHidden/>
          </w:rPr>
          <w:fldChar w:fldCharType="begin"/>
        </w:r>
        <w:r>
          <w:rPr>
            <w:noProof/>
            <w:webHidden/>
          </w:rPr>
          <w:instrText xml:space="preserve"> PAGEREF _Toc513807056 \h </w:instrText>
        </w:r>
        <w:r>
          <w:rPr>
            <w:noProof/>
            <w:webHidden/>
          </w:rPr>
        </w:r>
        <w:r>
          <w:rPr>
            <w:noProof/>
            <w:webHidden/>
          </w:rPr>
          <w:fldChar w:fldCharType="separate"/>
        </w:r>
        <w:r>
          <w:rPr>
            <w:noProof/>
            <w:webHidden/>
          </w:rPr>
          <w:t>4</w:t>
        </w:r>
        <w:r>
          <w:rPr>
            <w:noProof/>
            <w:webHidden/>
          </w:rPr>
          <w:fldChar w:fldCharType="end"/>
        </w:r>
      </w:hyperlink>
    </w:p>
    <w:p w14:paraId="145A0CD6" w14:textId="167E42F0" w:rsidR="005D4999" w:rsidRDefault="005D4999">
      <w:pPr>
        <w:pStyle w:val="TOC2"/>
        <w:tabs>
          <w:tab w:val="left" w:pos="880"/>
          <w:tab w:val="right" w:leader="dot" w:pos="6114"/>
        </w:tabs>
        <w:rPr>
          <w:rFonts w:asciiTheme="minorHAnsi" w:eastAsiaTheme="minorEastAsia" w:hAnsiTheme="minorHAnsi"/>
          <w:noProof/>
        </w:rPr>
      </w:pPr>
      <w:hyperlink w:anchor="_Toc513807057" w:history="1">
        <w:r w:rsidRPr="00693BDD">
          <w:rPr>
            <w:rStyle w:val="Hyperlink"/>
            <w:noProof/>
          </w:rPr>
          <w:t>2.6</w:t>
        </w:r>
        <w:r>
          <w:rPr>
            <w:rFonts w:asciiTheme="minorHAnsi" w:eastAsiaTheme="minorEastAsia" w:hAnsiTheme="minorHAnsi"/>
            <w:noProof/>
          </w:rPr>
          <w:tab/>
        </w:r>
        <w:r w:rsidRPr="00693BDD">
          <w:rPr>
            <w:rStyle w:val="Hyperlink"/>
            <w:noProof/>
          </w:rPr>
          <w:t>Deep Learning</w:t>
        </w:r>
        <w:r>
          <w:rPr>
            <w:noProof/>
            <w:webHidden/>
          </w:rPr>
          <w:tab/>
        </w:r>
        <w:r>
          <w:rPr>
            <w:noProof/>
            <w:webHidden/>
          </w:rPr>
          <w:fldChar w:fldCharType="begin"/>
        </w:r>
        <w:r>
          <w:rPr>
            <w:noProof/>
            <w:webHidden/>
          </w:rPr>
          <w:instrText xml:space="preserve"> PAGEREF _Toc513807057 \h </w:instrText>
        </w:r>
        <w:r>
          <w:rPr>
            <w:noProof/>
            <w:webHidden/>
          </w:rPr>
        </w:r>
        <w:r>
          <w:rPr>
            <w:noProof/>
            <w:webHidden/>
          </w:rPr>
          <w:fldChar w:fldCharType="separate"/>
        </w:r>
        <w:r>
          <w:rPr>
            <w:noProof/>
            <w:webHidden/>
          </w:rPr>
          <w:t>5</w:t>
        </w:r>
        <w:r>
          <w:rPr>
            <w:noProof/>
            <w:webHidden/>
          </w:rPr>
          <w:fldChar w:fldCharType="end"/>
        </w:r>
      </w:hyperlink>
    </w:p>
    <w:p w14:paraId="5DAB373F" w14:textId="2E8F27F9" w:rsidR="005D4999" w:rsidRDefault="005D4999">
      <w:pPr>
        <w:pStyle w:val="TOC2"/>
        <w:tabs>
          <w:tab w:val="left" w:pos="880"/>
          <w:tab w:val="right" w:leader="dot" w:pos="6114"/>
        </w:tabs>
        <w:rPr>
          <w:rFonts w:asciiTheme="minorHAnsi" w:eastAsiaTheme="minorEastAsia" w:hAnsiTheme="minorHAnsi"/>
          <w:noProof/>
        </w:rPr>
      </w:pPr>
      <w:hyperlink w:anchor="_Toc513807058" w:history="1">
        <w:r w:rsidRPr="00693BDD">
          <w:rPr>
            <w:rStyle w:val="Hyperlink"/>
            <w:noProof/>
          </w:rPr>
          <w:t>2.7</w:t>
        </w:r>
        <w:r>
          <w:rPr>
            <w:rFonts w:asciiTheme="minorHAnsi" w:eastAsiaTheme="minorEastAsia" w:hAnsiTheme="minorHAnsi"/>
            <w:noProof/>
          </w:rPr>
          <w:tab/>
        </w:r>
        <w:r w:rsidRPr="00693BDD">
          <w:rPr>
            <w:rStyle w:val="Hyperlink"/>
            <w:noProof/>
          </w:rPr>
          <w:t>Loss Function</w:t>
        </w:r>
        <w:r>
          <w:rPr>
            <w:noProof/>
            <w:webHidden/>
          </w:rPr>
          <w:tab/>
        </w:r>
        <w:r>
          <w:rPr>
            <w:noProof/>
            <w:webHidden/>
          </w:rPr>
          <w:fldChar w:fldCharType="begin"/>
        </w:r>
        <w:r>
          <w:rPr>
            <w:noProof/>
            <w:webHidden/>
          </w:rPr>
          <w:instrText xml:space="preserve"> PAGEREF _Toc513807058 \h </w:instrText>
        </w:r>
        <w:r>
          <w:rPr>
            <w:noProof/>
            <w:webHidden/>
          </w:rPr>
        </w:r>
        <w:r>
          <w:rPr>
            <w:noProof/>
            <w:webHidden/>
          </w:rPr>
          <w:fldChar w:fldCharType="separate"/>
        </w:r>
        <w:r>
          <w:rPr>
            <w:noProof/>
            <w:webHidden/>
          </w:rPr>
          <w:t>6</w:t>
        </w:r>
        <w:r>
          <w:rPr>
            <w:noProof/>
            <w:webHidden/>
          </w:rPr>
          <w:fldChar w:fldCharType="end"/>
        </w:r>
      </w:hyperlink>
    </w:p>
    <w:p w14:paraId="0C734CFF" w14:textId="4852228D" w:rsidR="005D4999" w:rsidRDefault="005D4999">
      <w:pPr>
        <w:pStyle w:val="TOC2"/>
        <w:tabs>
          <w:tab w:val="left" w:pos="880"/>
          <w:tab w:val="right" w:leader="dot" w:pos="6114"/>
        </w:tabs>
        <w:rPr>
          <w:rFonts w:asciiTheme="minorHAnsi" w:eastAsiaTheme="minorEastAsia" w:hAnsiTheme="minorHAnsi"/>
          <w:noProof/>
        </w:rPr>
      </w:pPr>
      <w:hyperlink w:anchor="_Toc513807059" w:history="1">
        <w:r w:rsidRPr="00693BDD">
          <w:rPr>
            <w:rStyle w:val="Hyperlink"/>
            <w:noProof/>
          </w:rPr>
          <w:t>2.8</w:t>
        </w:r>
        <w:r>
          <w:rPr>
            <w:rFonts w:asciiTheme="minorHAnsi" w:eastAsiaTheme="minorEastAsia" w:hAnsiTheme="minorHAnsi"/>
            <w:noProof/>
          </w:rPr>
          <w:tab/>
        </w:r>
        <w:r w:rsidRPr="00693BDD">
          <w:rPr>
            <w:rStyle w:val="Hyperlink"/>
            <w:noProof/>
          </w:rPr>
          <w:t>Mean Squared Error</w:t>
        </w:r>
        <w:r>
          <w:rPr>
            <w:noProof/>
            <w:webHidden/>
          </w:rPr>
          <w:tab/>
        </w:r>
        <w:r>
          <w:rPr>
            <w:noProof/>
            <w:webHidden/>
          </w:rPr>
          <w:fldChar w:fldCharType="begin"/>
        </w:r>
        <w:r>
          <w:rPr>
            <w:noProof/>
            <w:webHidden/>
          </w:rPr>
          <w:instrText xml:space="preserve"> PAGEREF _Toc513807059 \h </w:instrText>
        </w:r>
        <w:r>
          <w:rPr>
            <w:noProof/>
            <w:webHidden/>
          </w:rPr>
        </w:r>
        <w:r>
          <w:rPr>
            <w:noProof/>
            <w:webHidden/>
          </w:rPr>
          <w:fldChar w:fldCharType="separate"/>
        </w:r>
        <w:r>
          <w:rPr>
            <w:noProof/>
            <w:webHidden/>
          </w:rPr>
          <w:t>6</w:t>
        </w:r>
        <w:r>
          <w:rPr>
            <w:noProof/>
            <w:webHidden/>
          </w:rPr>
          <w:fldChar w:fldCharType="end"/>
        </w:r>
      </w:hyperlink>
    </w:p>
    <w:p w14:paraId="3E5D95B3" w14:textId="3298AFA1" w:rsidR="005D4999" w:rsidRDefault="005D4999">
      <w:pPr>
        <w:pStyle w:val="TOC2"/>
        <w:tabs>
          <w:tab w:val="left" w:pos="880"/>
          <w:tab w:val="right" w:leader="dot" w:pos="6114"/>
        </w:tabs>
        <w:rPr>
          <w:rFonts w:asciiTheme="minorHAnsi" w:eastAsiaTheme="minorEastAsia" w:hAnsiTheme="minorHAnsi"/>
          <w:noProof/>
        </w:rPr>
      </w:pPr>
      <w:hyperlink w:anchor="_Toc513807060" w:history="1">
        <w:r w:rsidRPr="00693BDD">
          <w:rPr>
            <w:rStyle w:val="Hyperlink"/>
            <w:noProof/>
          </w:rPr>
          <w:t>2.9</w:t>
        </w:r>
        <w:r>
          <w:rPr>
            <w:rFonts w:asciiTheme="minorHAnsi" w:eastAsiaTheme="minorEastAsia" w:hAnsiTheme="minorHAnsi"/>
            <w:noProof/>
          </w:rPr>
          <w:tab/>
        </w:r>
        <w:r w:rsidRPr="00693BDD">
          <w:rPr>
            <w:rStyle w:val="Hyperlink"/>
            <w:noProof/>
          </w:rPr>
          <w:t>Convolutional Layer</w:t>
        </w:r>
        <w:r>
          <w:rPr>
            <w:noProof/>
            <w:webHidden/>
          </w:rPr>
          <w:tab/>
        </w:r>
        <w:r>
          <w:rPr>
            <w:noProof/>
            <w:webHidden/>
          </w:rPr>
          <w:fldChar w:fldCharType="begin"/>
        </w:r>
        <w:r>
          <w:rPr>
            <w:noProof/>
            <w:webHidden/>
          </w:rPr>
          <w:instrText xml:space="preserve"> PAGEREF _Toc513807060 \h </w:instrText>
        </w:r>
        <w:r>
          <w:rPr>
            <w:noProof/>
            <w:webHidden/>
          </w:rPr>
        </w:r>
        <w:r>
          <w:rPr>
            <w:noProof/>
            <w:webHidden/>
          </w:rPr>
          <w:fldChar w:fldCharType="separate"/>
        </w:r>
        <w:r>
          <w:rPr>
            <w:noProof/>
            <w:webHidden/>
          </w:rPr>
          <w:t>6</w:t>
        </w:r>
        <w:r>
          <w:rPr>
            <w:noProof/>
            <w:webHidden/>
          </w:rPr>
          <w:fldChar w:fldCharType="end"/>
        </w:r>
      </w:hyperlink>
    </w:p>
    <w:p w14:paraId="2744BD4F" w14:textId="47ECD293" w:rsidR="005D4999" w:rsidRDefault="005D4999">
      <w:pPr>
        <w:pStyle w:val="TOC2"/>
        <w:tabs>
          <w:tab w:val="left" w:pos="880"/>
          <w:tab w:val="right" w:leader="dot" w:pos="6114"/>
        </w:tabs>
        <w:rPr>
          <w:rFonts w:asciiTheme="minorHAnsi" w:eastAsiaTheme="minorEastAsia" w:hAnsiTheme="minorHAnsi"/>
          <w:noProof/>
        </w:rPr>
      </w:pPr>
      <w:hyperlink w:anchor="_Toc513807061" w:history="1">
        <w:r w:rsidRPr="00693BDD">
          <w:rPr>
            <w:rStyle w:val="Hyperlink"/>
            <w:noProof/>
          </w:rPr>
          <w:t>2.10</w:t>
        </w:r>
        <w:r>
          <w:rPr>
            <w:rFonts w:asciiTheme="minorHAnsi" w:eastAsiaTheme="minorEastAsia" w:hAnsiTheme="minorHAnsi"/>
            <w:noProof/>
          </w:rPr>
          <w:tab/>
        </w:r>
        <w:r w:rsidRPr="00693BDD">
          <w:rPr>
            <w:rStyle w:val="Hyperlink"/>
            <w:noProof/>
          </w:rPr>
          <w:t>Fully Connected Layer</w:t>
        </w:r>
        <w:r>
          <w:rPr>
            <w:noProof/>
            <w:webHidden/>
          </w:rPr>
          <w:tab/>
        </w:r>
        <w:r>
          <w:rPr>
            <w:noProof/>
            <w:webHidden/>
          </w:rPr>
          <w:fldChar w:fldCharType="begin"/>
        </w:r>
        <w:r>
          <w:rPr>
            <w:noProof/>
            <w:webHidden/>
          </w:rPr>
          <w:instrText xml:space="preserve"> PAGEREF _Toc513807061 \h </w:instrText>
        </w:r>
        <w:r>
          <w:rPr>
            <w:noProof/>
            <w:webHidden/>
          </w:rPr>
        </w:r>
        <w:r>
          <w:rPr>
            <w:noProof/>
            <w:webHidden/>
          </w:rPr>
          <w:fldChar w:fldCharType="separate"/>
        </w:r>
        <w:r>
          <w:rPr>
            <w:noProof/>
            <w:webHidden/>
          </w:rPr>
          <w:t>9</w:t>
        </w:r>
        <w:r>
          <w:rPr>
            <w:noProof/>
            <w:webHidden/>
          </w:rPr>
          <w:fldChar w:fldCharType="end"/>
        </w:r>
      </w:hyperlink>
    </w:p>
    <w:p w14:paraId="131F4BE8" w14:textId="11D20C33" w:rsidR="005D4999" w:rsidRDefault="005D4999">
      <w:pPr>
        <w:pStyle w:val="TOC2"/>
        <w:tabs>
          <w:tab w:val="left" w:pos="880"/>
          <w:tab w:val="right" w:leader="dot" w:pos="6114"/>
        </w:tabs>
        <w:rPr>
          <w:rFonts w:asciiTheme="minorHAnsi" w:eastAsiaTheme="minorEastAsia" w:hAnsiTheme="minorHAnsi"/>
          <w:noProof/>
        </w:rPr>
      </w:pPr>
      <w:hyperlink w:anchor="_Toc513807062" w:history="1">
        <w:r w:rsidRPr="00693BDD">
          <w:rPr>
            <w:rStyle w:val="Hyperlink"/>
            <w:noProof/>
          </w:rPr>
          <w:t>2.11</w:t>
        </w:r>
        <w:r>
          <w:rPr>
            <w:rFonts w:asciiTheme="minorHAnsi" w:eastAsiaTheme="minorEastAsia" w:hAnsiTheme="minorHAnsi"/>
            <w:noProof/>
          </w:rPr>
          <w:tab/>
        </w:r>
        <w:r w:rsidRPr="00693BDD">
          <w:rPr>
            <w:rStyle w:val="Hyperlink"/>
            <w:noProof/>
          </w:rPr>
          <w:t>Adam Optimizer</w:t>
        </w:r>
        <w:r>
          <w:rPr>
            <w:noProof/>
            <w:webHidden/>
          </w:rPr>
          <w:tab/>
        </w:r>
        <w:r>
          <w:rPr>
            <w:noProof/>
            <w:webHidden/>
          </w:rPr>
          <w:fldChar w:fldCharType="begin"/>
        </w:r>
        <w:r>
          <w:rPr>
            <w:noProof/>
            <w:webHidden/>
          </w:rPr>
          <w:instrText xml:space="preserve"> PAGEREF _Toc513807062 \h </w:instrText>
        </w:r>
        <w:r>
          <w:rPr>
            <w:noProof/>
            <w:webHidden/>
          </w:rPr>
        </w:r>
        <w:r>
          <w:rPr>
            <w:noProof/>
            <w:webHidden/>
          </w:rPr>
          <w:fldChar w:fldCharType="separate"/>
        </w:r>
        <w:r>
          <w:rPr>
            <w:noProof/>
            <w:webHidden/>
          </w:rPr>
          <w:t>9</w:t>
        </w:r>
        <w:r>
          <w:rPr>
            <w:noProof/>
            <w:webHidden/>
          </w:rPr>
          <w:fldChar w:fldCharType="end"/>
        </w:r>
      </w:hyperlink>
    </w:p>
    <w:p w14:paraId="32AFAC58" w14:textId="74A76F3B" w:rsidR="005D4999" w:rsidRDefault="005D4999">
      <w:pPr>
        <w:pStyle w:val="TOC2"/>
        <w:tabs>
          <w:tab w:val="left" w:pos="880"/>
          <w:tab w:val="right" w:leader="dot" w:pos="6114"/>
        </w:tabs>
        <w:rPr>
          <w:rFonts w:asciiTheme="minorHAnsi" w:eastAsiaTheme="minorEastAsia" w:hAnsiTheme="minorHAnsi"/>
          <w:noProof/>
        </w:rPr>
      </w:pPr>
      <w:hyperlink w:anchor="_Toc513807063" w:history="1">
        <w:r w:rsidRPr="00693BDD">
          <w:rPr>
            <w:rStyle w:val="Hyperlink"/>
            <w:noProof/>
          </w:rPr>
          <w:t>2.12</w:t>
        </w:r>
        <w:r>
          <w:rPr>
            <w:rFonts w:asciiTheme="minorHAnsi" w:eastAsiaTheme="minorEastAsia" w:hAnsiTheme="minorHAnsi"/>
            <w:noProof/>
          </w:rPr>
          <w:tab/>
        </w:r>
        <w:r w:rsidRPr="00693BDD">
          <w:rPr>
            <w:rStyle w:val="Hyperlink"/>
            <w:noProof/>
          </w:rPr>
          <w:t>Python</w:t>
        </w:r>
        <w:r>
          <w:rPr>
            <w:noProof/>
            <w:webHidden/>
          </w:rPr>
          <w:tab/>
        </w:r>
        <w:r>
          <w:rPr>
            <w:noProof/>
            <w:webHidden/>
          </w:rPr>
          <w:fldChar w:fldCharType="begin"/>
        </w:r>
        <w:r>
          <w:rPr>
            <w:noProof/>
            <w:webHidden/>
          </w:rPr>
          <w:instrText xml:space="preserve"> PAGEREF _Toc513807063 \h </w:instrText>
        </w:r>
        <w:r>
          <w:rPr>
            <w:noProof/>
            <w:webHidden/>
          </w:rPr>
        </w:r>
        <w:r>
          <w:rPr>
            <w:noProof/>
            <w:webHidden/>
          </w:rPr>
          <w:fldChar w:fldCharType="separate"/>
        </w:r>
        <w:r>
          <w:rPr>
            <w:noProof/>
            <w:webHidden/>
          </w:rPr>
          <w:t>10</w:t>
        </w:r>
        <w:r>
          <w:rPr>
            <w:noProof/>
            <w:webHidden/>
          </w:rPr>
          <w:fldChar w:fldCharType="end"/>
        </w:r>
      </w:hyperlink>
    </w:p>
    <w:p w14:paraId="18737421" w14:textId="207FD99B" w:rsidR="005D4999" w:rsidRDefault="005D4999">
      <w:pPr>
        <w:pStyle w:val="TOC2"/>
        <w:tabs>
          <w:tab w:val="left" w:pos="880"/>
          <w:tab w:val="right" w:leader="dot" w:pos="6114"/>
        </w:tabs>
        <w:rPr>
          <w:rFonts w:asciiTheme="minorHAnsi" w:eastAsiaTheme="minorEastAsia" w:hAnsiTheme="minorHAnsi"/>
          <w:noProof/>
        </w:rPr>
      </w:pPr>
      <w:hyperlink w:anchor="_Toc513807064" w:history="1">
        <w:r w:rsidRPr="00693BDD">
          <w:rPr>
            <w:rStyle w:val="Hyperlink"/>
            <w:noProof/>
          </w:rPr>
          <w:t>2.13</w:t>
        </w:r>
        <w:r>
          <w:rPr>
            <w:rFonts w:asciiTheme="minorHAnsi" w:eastAsiaTheme="minorEastAsia" w:hAnsiTheme="minorHAnsi"/>
            <w:noProof/>
          </w:rPr>
          <w:tab/>
        </w:r>
        <w:r w:rsidRPr="00693BDD">
          <w:rPr>
            <w:rStyle w:val="Hyperlink"/>
            <w:noProof/>
          </w:rPr>
          <w:t>Keras</w:t>
        </w:r>
        <w:r>
          <w:rPr>
            <w:noProof/>
            <w:webHidden/>
          </w:rPr>
          <w:tab/>
        </w:r>
        <w:r>
          <w:rPr>
            <w:noProof/>
            <w:webHidden/>
          </w:rPr>
          <w:fldChar w:fldCharType="begin"/>
        </w:r>
        <w:r>
          <w:rPr>
            <w:noProof/>
            <w:webHidden/>
          </w:rPr>
          <w:instrText xml:space="preserve"> PAGEREF _Toc513807064 \h </w:instrText>
        </w:r>
        <w:r>
          <w:rPr>
            <w:noProof/>
            <w:webHidden/>
          </w:rPr>
        </w:r>
        <w:r>
          <w:rPr>
            <w:noProof/>
            <w:webHidden/>
          </w:rPr>
          <w:fldChar w:fldCharType="separate"/>
        </w:r>
        <w:r>
          <w:rPr>
            <w:noProof/>
            <w:webHidden/>
          </w:rPr>
          <w:t>10</w:t>
        </w:r>
        <w:r>
          <w:rPr>
            <w:noProof/>
            <w:webHidden/>
          </w:rPr>
          <w:fldChar w:fldCharType="end"/>
        </w:r>
      </w:hyperlink>
    </w:p>
    <w:p w14:paraId="203AC665" w14:textId="1B0EAAB0" w:rsidR="005D4999" w:rsidRDefault="005D4999">
      <w:pPr>
        <w:pStyle w:val="TOC2"/>
        <w:tabs>
          <w:tab w:val="left" w:pos="880"/>
          <w:tab w:val="right" w:leader="dot" w:pos="6114"/>
        </w:tabs>
        <w:rPr>
          <w:rFonts w:asciiTheme="minorHAnsi" w:eastAsiaTheme="minorEastAsia" w:hAnsiTheme="minorHAnsi"/>
          <w:noProof/>
        </w:rPr>
      </w:pPr>
      <w:hyperlink w:anchor="_Toc513807065" w:history="1">
        <w:r w:rsidRPr="00693BDD">
          <w:rPr>
            <w:rStyle w:val="Hyperlink"/>
            <w:noProof/>
          </w:rPr>
          <w:t>2.14</w:t>
        </w:r>
        <w:r>
          <w:rPr>
            <w:rFonts w:asciiTheme="minorHAnsi" w:eastAsiaTheme="minorEastAsia" w:hAnsiTheme="minorHAnsi"/>
            <w:noProof/>
          </w:rPr>
          <w:tab/>
        </w:r>
        <w:r w:rsidRPr="00693BDD">
          <w:rPr>
            <w:rStyle w:val="Hyperlink"/>
            <w:noProof/>
          </w:rPr>
          <w:t>TensorFlow</w:t>
        </w:r>
        <w:r>
          <w:rPr>
            <w:noProof/>
            <w:webHidden/>
          </w:rPr>
          <w:tab/>
        </w:r>
        <w:r>
          <w:rPr>
            <w:noProof/>
            <w:webHidden/>
          </w:rPr>
          <w:fldChar w:fldCharType="begin"/>
        </w:r>
        <w:r>
          <w:rPr>
            <w:noProof/>
            <w:webHidden/>
          </w:rPr>
          <w:instrText xml:space="preserve"> PAGEREF _Toc513807065 \h </w:instrText>
        </w:r>
        <w:r>
          <w:rPr>
            <w:noProof/>
            <w:webHidden/>
          </w:rPr>
        </w:r>
        <w:r>
          <w:rPr>
            <w:noProof/>
            <w:webHidden/>
          </w:rPr>
          <w:fldChar w:fldCharType="separate"/>
        </w:r>
        <w:r>
          <w:rPr>
            <w:noProof/>
            <w:webHidden/>
          </w:rPr>
          <w:t>11</w:t>
        </w:r>
        <w:r>
          <w:rPr>
            <w:noProof/>
            <w:webHidden/>
          </w:rPr>
          <w:fldChar w:fldCharType="end"/>
        </w:r>
      </w:hyperlink>
    </w:p>
    <w:p w14:paraId="09D9D135" w14:textId="24C0D83B" w:rsidR="005D4999" w:rsidRDefault="005D4999">
      <w:pPr>
        <w:pStyle w:val="TOC2"/>
        <w:tabs>
          <w:tab w:val="left" w:pos="880"/>
          <w:tab w:val="right" w:leader="dot" w:pos="6114"/>
        </w:tabs>
        <w:rPr>
          <w:rFonts w:asciiTheme="minorHAnsi" w:eastAsiaTheme="minorEastAsia" w:hAnsiTheme="minorHAnsi"/>
          <w:noProof/>
        </w:rPr>
      </w:pPr>
      <w:hyperlink w:anchor="_Toc513807066" w:history="1">
        <w:r w:rsidRPr="00693BDD">
          <w:rPr>
            <w:rStyle w:val="Hyperlink"/>
            <w:noProof/>
          </w:rPr>
          <w:t>2.15</w:t>
        </w:r>
        <w:r>
          <w:rPr>
            <w:rFonts w:asciiTheme="minorHAnsi" w:eastAsiaTheme="minorEastAsia" w:hAnsiTheme="minorHAnsi"/>
            <w:noProof/>
          </w:rPr>
          <w:tab/>
        </w:r>
        <w:r w:rsidRPr="00693BDD">
          <w:rPr>
            <w:rStyle w:val="Hyperlink"/>
            <w:noProof/>
          </w:rPr>
          <w:t>CPU</w:t>
        </w:r>
        <w:r>
          <w:rPr>
            <w:noProof/>
            <w:webHidden/>
          </w:rPr>
          <w:tab/>
        </w:r>
        <w:r>
          <w:rPr>
            <w:noProof/>
            <w:webHidden/>
          </w:rPr>
          <w:fldChar w:fldCharType="begin"/>
        </w:r>
        <w:r>
          <w:rPr>
            <w:noProof/>
            <w:webHidden/>
          </w:rPr>
          <w:instrText xml:space="preserve"> PAGEREF _Toc513807066 \h </w:instrText>
        </w:r>
        <w:r>
          <w:rPr>
            <w:noProof/>
            <w:webHidden/>
          </w:rPr>
        </w:r>
        <w:r>
          <w:rPr>
            <w:noProof/>
            <w:webHidden/>
          </w:rPr>
          <w:fldChar w:fldCharType="separate"/>
        </w:r>
        <w:r>
          <w:rPr>
            <w:noProof/>
            <w:webHidden/>
          </w:rPr>
          <w:t>11</w:t>
        </w:r>
        <w:r>
          <w:rPr>
            <w:noProof/>
            <w:webHidden/>
          </w:rPr>
          <w:fldChar w:fldCharType="end"/>
        </w:r>
      </w:hyperlink>
    </w:p>
    <w:p w14:paraId="043BA0CB" w14:textId="50F60634" w:rsidR="005D4999" w:rsidRDefault="005D4999">
      <w:pPr>
        <w:pStyle w:val="TOC2"/>
        <w:tabs>
          <w:tab w:val="left" w:pos="880"/>
          <w:tab w:val="right" w:leader="dot" w:pos="6114"/>
        </w:tabs>
        <w:rPr>
          <w:rFonts w:asciiTheme="minorHAnsi" w:eastAsiaTheme="minorEastAsia" w:hAnsiTheme="minorHAnsi"/>
          <w:noProof/>
        </w:rPr>
      </w:pPr>
      <w:hyperlink w:anchor="_Toc513807067" w:history="1">
        <w:r w:rsidRPr="00693BDD">
          <w:rPr>
            <w:rStyle w:val="Hyperlink"/>
            <w:noProof/>
          </w:rPr>
          <w:t>2.16</w:t>
        </w:r>
        <w:r>
          <w:rPr>
            <w:rFonts w:asciiTheme="minorHAnsi" w:eastAsiaTheme="minorEastAsia" w:hAnsiTheme="minorHAnsi"/>
            <w:noProof/>
          </w:rPr>
          <w:tab/>
        </w:r>
        <w:r w:rsidRPr="00693BDD">
          <w:rPr>
            <w:rStyle w:val="Hyperlink"/>
            <w:noProof/>
          </w:rPr>
          <w:t>GPU</w:t>
        </w:r>
        <w:r>
          <w:rPr>
            <w:noProof/>
            <w:webHidden/>
          </w:rPr>
          <w:tab/>
        </w:r>
        <w:r>
          <w:rPr>
            <w:noProof/>
            <w:webHidden/>
          </w:rPr>
          <w:fldChar w:fldCharType="begin"/>
        </w:r>
        <w:r>
          <w:rPr>
            <w:noProof/>
            <w:webHidden/>
          </w:rPr>
          <w:instrText xml:space="preserve"> PAGEREF _Toc513807067 \h </w:instrText>
        </w:r>
        <w:r>
          <w:rPr>
            <w:noProof/>
            <w:webHidden/>
          </w:rPr>
        </w:r>
        <w:r>
          <w:rPr>
            <w:noProof/>
            <w:webHidden/>
          </w:rPr>
          <w:fldChar w:fldCharType="separate"/>
        </w:r>
        <w:r>
          <w:rPr>
            <w:noProof/>
            <w:webHidden/>
          </w:rPr>
          <w:t>11</w:t>
        </w:r>
        <w:r>
          <w:rPr>
            <w:noProof/>
            <w:webHidden/>
          </w:rPr>
          <w:fldChar w:fldCharType="end"/>
        </w:r>
      </w:hyperlink>
    </w:p>
    <w:p w14:paraId="7E944A9C" w14:textId="4C25AB4C" w:rsidR="005D4999" w:rsidRDefault="005D4999">
      <w:pPr>
        <w:pStyle w:val="TOC1"/>
        <w:tabs>
          <w:tab w:val="right" w:leader="dot" w:pos="6114"/>
        </w:tabs>
        <w:rPr>
          <w:rFonts w:asciiTheme="minorHAnsi" w:eastAsiaTheme="minorEastAsia" w:hAnsiTheme="minorHAnsi"/>
          <w:noProof/>
        </w:rPr>
      </w:pPr>
      <w:hyperlink w:anchor="_Toc513807068" w:history="1">
        <w:r w:rsidRPr="00693BDD">
          <w:rPr>
            <w:rStyle w:val="Hyperlink"/>
            <w:noProof/>
          </w:rPr>
          <w:t>BAB III METODE PENELITIAN</w:t>
        </w:r>
        <w:r>
          <w:rPr>
            <w:noProof/>
            <w:webHidden/>
          </w:rPr>
          <w:tab/>
        </w:r>
        <w:r>
          <w:rPr>
            <w:noProof/>
            <w:webHidden/>
          </w:rPr>
          <w:fldChar w:fldCharType="begin"/>
        </w:r>
        <w:r>
          <w:rPr>
            <w:noProof/>
            <w:webHidden/>
          </w:rPr>
          <w:instrText xml:space="preserve"> PAGEREF _Toc513807068 \h </w:instrText>
        </w:r>
        <w:r>
          <w:rPr>
            <w:noProof/>
            <w:webHidden/>
          </w:rPr>
        </w:r>
        <w:r>
          <w:rPr>
            <w:noProof/>
            <w:webHidden/>
          </w:rPr>
          <w:fldChar w:fldCharType="separate"/>
        </w:r>
        <w:r>
          <w:rPr>
            <w:noProof/>
            <w:webHidden/>
          </w:rPr>
          <w:t>13</w:t>
        </w:r>
        <w:r>
          <w:rPr>
            <w:noProof/>
            <w:webHidden/>
          </w:rPr>
          <w:fldChar w:fldCharType="end"/>
        </w:r>
      </w:hyperlink>
    </w:p>
    <w:p w14:paraId="19FF2BB9" w14:textId="36B1A8A0" w:rsidR="005D4999" w:rsidRDefault="005D4999">
      <w:pPr>
        <w:pStyle w:val="TOC2"/>
        <w:tabs>
          <w:tab w:val="left" w:pos="880"/>
          <w:tab w:val="right" w:leader="dot" w:pos="6114"/>
        </w:tabs>
        <w:rPr>
          <w:rFonts w:asciiTheme="minorHAnsi" w:eastAsiaTheme="minorEastAsia" w:hAnsiTheme="minorHAnsi"/>
          <w:noProof/>
        </w:rPr>
      </w:pPr>
      <w:hyperlink w:anchor="_Toc513807069" w:history="1">
        <w:r w:rsidRPr="00693BDD">
          <w:rPr>
            <w:rStyle w:val="Hyperlink"/>
            <w:noProof/>
          </w:rPr>
          <w:t>3.1</w:t>
        </w:r>
        <w:r>
          <w:rPr>
            <w:rFonts w:asciiTheme="minorHAnsi" w:eastAsiaTheme="minorEastAsia" w:hAnsiTheme="minorHAnsi"/>
            <w:noProof/>
          </w:rPr>
          <w:tab/>
        </w:r>
        <w:r w:rsidRPr="00693BDD">
          <w:rPr>
            <w:rStyle w:val="Hyperlink"/>
            <w:noProof/>
          </w:rPr>
          <w:t>Lokasi dan Waktu</w:t>
        </w:r>
        <w:r>
          <w:rPr>
            <w:noProof/>
            <w:webHidden/>
          </w:rPr>
          <w:tab/>
        </w:r>
        <w:r>
          <w:rPr>
            <w:noProof/>
            <w:webHidden/>
          </w:rPr>
          <w:fldChar w:fldCharType="begin"/>
        </w:r>
        <w:r>
          <w:rPr>
            <w:noProof/>
            <w:webHidden/>
          </w:rPr>
          <w:instrText xml:space="preserve"> PAGEREF _Toc513807069 \h </w:instrText>
        </w:r>
        <w:r>
          <w:rPr>
            <w:noProof/>
            <w:webHidden/>
          </w:rPr>
        </w:r>
        <w:r>
          <w:rPr>
            <w:noProof/>
            <w:webHidden/>
          </w:rPr>
          <w:fldChar w:fldCharType="separate"/>
        </w:r>
        <w:r>
          <w:rPr>
            <w:noProof/>
            <w:webHidden/>
          </w:rPr>
          <w:t>13</w:t>
        </w:r>
        <w:r>
          <w:rPr>
            <w:noProof/>
            <w:webHidden/>
          </w:rPr>
          <w:fldChar w:fldCharType="end"/>
        </w:r>
      </w:hyperlink>
    </w:p>
    <w:p w14:paraId="6D3D2528" w14:textId="10C58CE6" w:rsidR="005D4999" w:rsidRDefault="005D4999">
      <w:pPr>
        <w:pStyle w:val="TOC2"/>
        <w:tabs>
          <w:tab w:val="left" w:pos="880"/>
          <w:tab w:val="right" w:leader="dot" w:pos="6114"/>
        </w:tabs>
        <w:rPr>
          <w:rFonts w:asciiTheme="minorHAnsi" w:eastAsiaTheme="minorEastAsia" w:hAnsiTheme="minorHAnsi"/>
          <w:noProof/>
        </w:rPr>
      </w:pPr>
      <w:hyperlink w:anchor="_Toc513807070" w:history="1">
        <w:r w:rsidRPr="00693BDD">
          <w:rPr>
            <w:rStyle w:val="Hyperlink"/>
            <w:noProof/>
          </w:rPr>
          <w:t>3.2</w:t>
        </w:r>
        <w:r>
          <w:rPr>
            <w:rFonts w:asciiTheme="minorHAnsi" w:eastAsiaTheme="minorEastAsia" w:hAnsiTheme="minorHAnsi"/>
            <w:noProof/>
          </w:rPr>
          <w:tab/>
        </w:r>
        <w:r w:rsidRPr="00693BDD">
          <w:rPr>
            <w:rStyle w:val="Hyperlink"/>
            <w:noProof/>
          </w:rPr>
          <w:t>Alat dan Bahan</w:t>
        </w:r>
        <w:r>
          <w:rPr>
            <w:noProof/>
            <w:webHidden/>
          </w:rPr>
          <w:tab/>
        </w:r>
        <w:r>
          <w:rPr>
            <w:noProof/>
            <w:webHidden/>
          </w:rPr>
          <w:fldChar w:fldCharType="begin"/>
        </w:r>
        <w:r>
          <w:rPr>
            <w:noProof/>
            <w:webHidden/>
          </w:rPr>
          <w:instrText xml:space="preserve"> PAGEREF _Toc513807070 \h </w:instrText>
        </w:r>
        <w:r>
          <w:rPr>
            <w:noProof/>
            <w:webHidden/>
          </w:rPr>
        </w:r>
        <w:r>
          <w:rPr>
            <w:noProof/>
            <w:webHidden/>
          </w:rPr>
          <w:fldChar w:fldCharType="separate"/>
        </w:r>
        <w:r>
          <w:rPr>
            <w:noProof/>
            <w:webHidden/>
          </w:rPr>
          <w:t>13</w:t>
        </w:r>
        <w:r>
          <w:rPr>
            <w:noProof/>
            <w:webHidden/>
          </w:rPr>
          <w:fldChar w:fldCharType="end"/>
        </w:r>
      </w:hyperlink>
    </w:p>
    <w:p w14:paraId="5DC75E46" w14:textId="43CD0F6A" w:rsidR="005D4999" w:rsidRDefault="005D4999">
      <w:pPr>
        <w:pStyle w:val="TOC2"/>
        <w:tabs>
          <w:tab w:val="left" w:pos="880"/>
          <w:tab w:val="right" w:leader="dot" w:pos="6114"/>
        </w:tabs>
        <w:rPr>
          <w:rFonts w:asciiTheme="minorHAnsi" w:eastAsiaTheme="minorEastAsia" w:hAnsiTheme="minorHAnsi"/>
          <w:noProof/>
        </w:rPr>
      </w:pPr>
      <w:hyperlink w:anchor="_Toc513807071" w:history="1">
        <w:r w:rsidRPr="00693BDD">
          <w:rPr>
            <w:rStyle w:val="Hyperlink"/>
            <w:noProof/>
          </w:rPr>
          <w:t>3.3</w:t>
        </w:r>
        <w:r>
          <w:rPr>
            <w:rFonts w:asciiTheme="minorHAnsi" w:eastAsiaTheme="minorEastAsia" w:hAnsiTheme="minorHAnsi"/>
            <w:noProof/>
          </w:rPr>
          <w:tab/>
        </w:r>
        <w:r w:rsidRPr="00693BDD">
          <w:rPr>
            <w:rStyle w:val="Hyperlink"/>
            <w:noProof/>
          </w:rPr>
          <w:t>Tahapan Penelitian</w:t>
        </w:r>
        <w:r>
          <w:rPr>
            <w:noProof/>
            <w:webHidden/>
          </w:rPr>
          <w:tab/>
        </w:r>
        <w:r>
          <w:rPr>
            <w:noProof/>
            <w:webHidden/>
          </w:rPr>
          <w:fldChar w:fldCharType="begin"/>
        </w:r>
        <w:r>
          <w:rPr>
            <w:noProof/>
            <w:webHidden/>
          </w:rPr>
          <w:instrText xml:space="preserve"> PAGEREF _Toc513807071 \h </w:instrText>
        </w:r>
        <w:r>
          <w:rPr>
            <w:noProof/>
            <w:webHidden/>
          </w:rPr>
        </w:r>
        <w:r>
          <w:rPr>
            <w:noProof/>
            <w:webHidden/>
          </w:rPr>
          <w:fldChar w:fldCharType="separate"/>
        </w:r>
        <w:r>
          <w:rPr>
            <w:noProof/>
            <w:webHidden/>
          </w:rPr>
          <w:t>13</w:t>
        </w:r>
        <w:r>
          <w:rPr>
            <w:noProof/>
            <w:webHidden/>
          </w:rPr>
          <w:fldChar w:fldCharType="end"/>
        </w:r>
      </w:hyperlink>
    </w:p>
    <w:p w14:paraId="44788F40" w14:textId="32552F0D" w:rsidR="005D4999" w:rsidRDefault="005D4999">
      <w:pPr>
        <w:pStyle w:val="TOC3"/>
        <w:tabs>
          <w:tab w:val="left" w:pos="1320"/>
          <w:tab w:val="right" w:leader="dot" w:pos="6114"/>
        </w:tabs>
        <w:rPr>
          <w:rFonts w:asciiTheme="minorHAnsi" w:eastAsiaTheme="minorEastAsia" w:hAnsiTheme="minorHAnsi"/>
          <w:noProof/>
        </w:rPr>
      </w:pPr>
      <w:hyperlink w:anchor="_Toc513807072" w:history="1">
        <w:r w:rsidRPr="00693BDD">
          <w:rPr>
            <w:rStyle w:val="Hyperlink"/>
            <w:noProof/>
          </w:rPr>
          <w:t>3.3.1.</w:t>
        </w:r>
        <w:r>
          <w:rPr>
            <w:rFonts w:asciiTheme="minorHAnsi" w:eastAsiaTheme="minorEastAsia" w:hAnsiTheme="minorHAnsi"/>
            <w:noProof/>
          </w:rPr>
          <w:tab/>
        </w:r>
        <w:r w:rsidRPr="00693BDD">
          <w:rPr>
            <w:rStyle w:val="Hyperlink"/>
            <w:noProof/>
          </w:rPr>
          <w:t>Install Software</w:t>
        </w:r>
        <w:r>
          <w:rPr>
            <w:noProof/>
            <w:webHidden/>
          </w:rPr>
          <w:tab/>
        </w:r>
        <w:r>
          <w:rPr>
            <w:noProof/>
            <w:webHidden/>
          </w:rPr>
          <w:fldChar w:fldCharType="begin"/>
        </w:r>
        <w:r>
          <w:rPr>
            <w:noProof/>
            <w:webHidden/>
          </w:rPr>
          <w:instrText xml:space="preserve"> PAGEREF _Toc513807072 \h </w:instrText>
        </w:r>
        <w:r>
          <w:rPr>
            <w:noProof/>
            <w:webHidden/>
          </w:rPr>
        </w:r>
        <w:r>
          <w:rPr>
            <w:noProof/>
            <w:webHidden/>
          </w:rPr>
          <w:fldChar w:fldCharType="separate"/>
        </w:r>
        <w:r>
          <w:rPr>
            <w:noProof/>
            <w:webHidden/>
          </w:rPr>
          <w:t>14</w:t>
        </w:r>
        <w:r>
          <w:rPr>
            <w:noProof/>
            <w:webHidden/>
          </w:rPr>
          <w:fldChar w:fldCharType="end"/>
        </w:r>
      </w:hyperlink>
    </w:p>
    <w:p w14:paraId="601C72B3" w14:textId="697C47E2" w:rsidR="005D4999" w:rsidRDefault="005D4999">
      <w:pPr>
        <w:pStyle w:val="TOC3"/>
        <w:tabs>
          <w:tab w:val="left" w:pos="1320"/>
          <w:tab w:val="right" w:leader="dot" w:pos="6114"/>
        </w:tabs>
        <w:rPr>
          <w:rFonts w:asciiTheme="minorHAnsi" w:eastAsiaTheme="minorEastAsia" w:hAnsiTheme="minorHAnsi"/>
          <w:noProof/>
        </w:rPr>
      </w:pPr>
      <w:hyperlink w:anchor="_Toc513807073" w:history="1">
        <w:r w:rsidRPr="00693BDD">
          <w:rPr>
            <w:rStyle w:val="Hyperlink"/>
            <w:noProof/>
          </w:rPr>
          <w:t>3.3.2.</w:t>
        </w:r>
        <w:r>
          <w:rPr>
            <w:rFonts w:asciiTheme="minorHAnsi" w:eastAsiaTheme="minorEastAsia" w:hAnsiTheme="minorHAnsi"/>
            <w:noProof/>
          </w:rPr>
          <w:tab/>
        </w:r>
        <w:r w:rsidRPr="00693BDD">
          <w:rPr>
            <w:rStyle w:val="Hyperlink"/>
            <w:noProof/>
          </w:rPr>
          <w:t>Generate Data</w:t>
        </w:r>
        <w:r>
          <w:rPr>
            <w:noProof/>
            <w:webHidden/>
          </w:rPr>
          <w:tab/>
        </w:r>
        <w:r>
          <w:rPr>
            <w:noProof/>
            <w:webHidden/>
          </w:rPr>
          <w:fldChar w:fldCharType="begin"/>
        </w:r>
        <w:r>
          <w:rPr>
            <w:noProof/>
            <w:webHidden/>
          </w:rPr>
          <w:instrText xml:space="preserve"> PAGEREF _Toc513807073 \h </w:instrText>
        </w:r>
        <w:r>
          <w:rPr>
            <w:noProof/>
            <w:webHidden/>
          </w:rPr>
        </w:r>
        <w:r>
          <w:rPr>
            <w:noProof/>
            <w:webHidden/>
          </w:rPr>
          <w:fldChar w:fldCharType="separate"/>
        </w:r>
        <w:r>
          <w:rPr>
            <w:noProof/>
            <w:webHidden/>
          </w:rPr>
          <w:t>15</w:t>
        </w:r>
        <w:r>
          <w:rPr>
            <w:noProof/>
            <w:webHidden/>
          </w:rPr>
          <w:fldChar w:fldCharType="end"/>
        </w:r>
      </w:hyperlink>
    </w:p>
    <w:p w14:paraId="3E691ECF" w14:textId="55955794" w:rsidR="005D4999" w:rsidRDefault="005D4999">
      <w:pPr>
        <w:pStyle w:val="TOC3"/>
        <w:tabs>
          <w:tab w:val="left" w:pos="1320"/>
          <w:tab w:val="right" w:leader="dot" w:pos="6114"/>
        </w:tabs>
        <w:rPr>
          <w:rFonts w:asciiTheme="minorHAnsi" w:eastAsiaTheme="minorEastAsia" w:hAnsiTheme="minorHAnsi"/>
          <w:noProof/>
        </w:rPr>
      </w:pPr>
      <w:hyperlink w:anchor="_Toc513807074" w:history="1">
        <w:r w:rsidRPr="00693BDD">
          <w:rPr>
            <w:rStyle w:val="Hyperlink"/>
            <w:noProof/>
          </w:rPr>
          <w:t>3.3.3.</w:t>
        </w:r>
        <w:r>
          <w:rPr>
            <w:rFonts w:asciiTheme="minorHAnsi" w:eastAsiaTheme="minorEastAsia" w:hAnsiTheme="minorHAnsi"/>
            <w:noProof/>
          </w:rPr>
          <w:tab/>
        </w:r>
        <w:r w:rsidRPr="00693BDD">
          <w:rPr>
            <w:rStyle w:val="Hyperlink"/>
            <w:noProof/>
          </w:rPr>
          <w:t>Training</w:t>
        </w:r>
        <w:r>
          <w:rPr>
            <w:noProof/>
            <w:webHidden/>
          </w:rPr>
          <w:tab/>
        </w:r>
        <w:r>
          <w:rPr>
            <w:noProof/>
            <w:webHidden/>
          </w:rPr>
          <w:fldChar w:fldCharType="begin"/>
        </w:r>
        <w:r>
          <w:rPr>
            <w:noProof/>
            <w:webHidden/>
          </w:rPr>
          <w:instrText xml:space="preserve"> PAGEREF _Toc513807074 \h </w:instrText>
        </w:r>
        <w:r>
          <w:rPr>
            <w:noProof/>
            <w:webHidden/>
          </w:rPr>
        </w:r>
        <w:r>
          <w:rPr>
            <w:noProof/>
            <w:webHidden/>
          </w:rPr>
          <w:fldChar w:fldCharType="separate"/>
        </w:r>
        <w:r>
          <w:rPr>
            <w:noProof/>
            <w:webHidden/>
          </w:rPr>
          <w:t>18</w:t>
        </w:r>
        <w:r>
          <w:rPr>
            <w:noProof/>
            <w:webHidden/>
          </w:rPr>
          <w:fldChar w:fldCharType="end"/>
        </w:r>
      </w:hyperlink>
    </w:p>
    <w:p w14:paraId="61CFC69C" w14:textId="38566D3A" w:rsidR="005D4999" w:rsidRDefault="005D4999">
      <w:pPr>
        <w:pStyle w:val="TOC3"/>
        <w:tabs>
          <w:tab w:val="left" w:pos="1320"/>
          <w:tab w:val="right" w:leader="dot" w:pos="6114"/>
        </w:tabs>
        <w:rPr>
          <w:rFonts w:asciiTheme="minorHAnsi" w:eastAsiaTheme="minorEastAsia" w:hAnsiTheme="minorHAnsi"/>
          <w:noProof/>
        </w:rPr>
      </w:pPr>
      <w:hyperlink w:anchor="_Toc513807075" w:history="1">
        <w:r w:rsidRPr="00693BDD">
          <w:rPr>
            <w:rStyle w:val="Hyperlink"/>
            <w:noProof/>
          </w:rPr>
          <w:t>3.3.4.</w:t>
        </w:r>
        <w:r>
          <w:rPr>
            <w:rFonts w:asciiTheme="minorHAnsi" w:eastAsiaTheme="minorEastAsia" w:hAnsiTheme="minorHAnsi"/>
            <w:noProof/>
          </w:rPr>
          <w:tab/>
        </w:r>
        <w:r w:rsidRPr="00693BDD">
          <w:rPr>
            <w:rStyle w:val="Hyperlink"/>
            <w:noProof/>
          </w:rPr>
          <w:t>Testing</w:t>
        </w:r>
        <w:r>
          <w:rPr>
            <w:noProof/>
            <w:webHidden/>
          </w:rPr>
          <w:tab/>
        </w:r>
        <w:r>
          <w:rPr>
            <w:noProof/>
            <w:webHidden/>
          </w:rPr>
          <w:fldChar w:fldCharType="begin"/>
        </w:r>
        <w:r>
          <w:rPr>
            <w:noProof/>
            <w:webHidden/>
          </w:rPr>
          <w:instrText xml:space="preserve"> PAGEREF _Toc513807075 \h </w:instrText>
        </w:r>
        <w:r>
          <w:rPr>
            <w:noProof/>
            <w:webHidden/>
          </w:rPr>
        </w:r>
        <w:r>
          <w:rPr>
            <w:noProof/>
            <w:webHidden/>
          </w:rPr>
          <w:fldChar w:fldCharType="separate"/>
        </w:r>
        <w:r>
          <w:rPr>
            <w:noProof/>
            <w:webHidden/>
          </w:rPr>
          <w:t>22</w:t>
        </w:r>
        <w:r>
          <w:rPr>
            <w:noProof/>
            <w:webHidden/>
          </w:rPr>
          <w:fldChar w:fldCharType="end"/>
        </w:r>
      </w:hyperlink>
    </w:p>
    <w:p w14:paraId="7B033F96" w14:textId="15D90A3E" w:rsidR="005D4999" w:rsidRDefault="005D4999">
      <w:pPr>
        <w:pStyle w:val="TOC1"/>
        <w:tabs>
          <w:tab w:val="right" w:leader="dot" w:pos="6114"/>
        </w:tabs>
        <w:rPr>
          <w:rFonts w:asciiTheme="minorHAnsi" w:eastAsiaTheme="minorEastAsia" w:hAnsiTheme="minorHAnsi"/>
          <w:noProof/>
        </w:rPr>
      </w:pPr>
      <w:hyperlink w:anchor="_Toc513807076" w:history="1">
        <w:r w:rsidRPr="00693BDD">
          <w:rPr>
            <w:rStyle w:val="Hyperlink"/>
            <w:noProof/>
          </w:rPr>
          <w:t>BAB IV HASIL DAN PEMBAHASAN</w:t>
        </w:r>
        <w:r>
          <w:rPr>
            <w:noProof/>
            <w:webHidden/>
          </w:rPr>
          <w:tab/>
        </w:r>
        <w:r>
          <w:rPr>
            <w:noProof/>
            <w:webHidden/>
          </w:rPr>
          <w:fldChar w:fldCharType="begin"/>
        </w:r>
        <w:r>
          <w:rPr>
            <w:noProof/>
            <w:webHidden/>
          </w:rPr>
          <w:instrText xml:space="preserve"> PAGEREF _Toc513807076 \h </w:instrText>
        </w:r>
        <w:r>
          <w:rPr>
            <w:noProof/>
            <w:webHidden/>
          </w:rPr>
        </w:r>
        <w:r>
          <w:rPr>
            <w:noProof/>
            <w:webHidden/>
          </w:rPr>
          <w:fldChar w:fldCharType="separate"/>
        </w:r>
        <w:r>
          <w:rPr>
            <w:noProof/>
            <w:webHidden/>
          </w:rPr>
          <w:t>25</w:t>
        </w:r>
        <w:r>
          <w:rPr>
            <w:noProof/>
            <w:webHidden/>
          </w:rPr>
          <w:fldChar w:fldCharType="end"/>
        </w:r>
      </w:hyperlink>
    </w:p>
    <w:p w14:paraId="46AB536E" w14:textId="7666E23C" w:rsidR="005D4999" w:rsidRDefault="005D4999">
      <w:pPr>
        <w:pStyle w:val="TOC2"/>
        <w:tabs>
          <w:tab w:val="left" w:pos="880"/>
          <w:tab w:val="right" w:leader="dot" w:pos="6114"/>
        </w:tabs>
        <w:rPr>
          <w:rFonts w:asciiTheme="minorHAnsi" w:eastAsiaTheme="minorEastAsia" w:hAnsiTheme="minorHAnsi"/>
          <w:noProof/>
        </w:rPr>
      </w:pPr>
      <w:hyperlink w:anchor="_Toc513807077" w:history="1">
        <w:r w:rsidRPr="00693BDD">
          <w:rPr>
            <w:rStyle w:val="Hyperlink"/>
            <w:noProof/>
          </w:rPr>
          <w:t>4.1</w:t>
        </w:r>
        <w:r>
          <w:rPr>
            <w:rFonts w:asciiTheme="minorHAnsi" w:eastAsiaTheme="minorEastAsia" w:hAnsiTheme="minorHAnsi"/>
            <w:noProof/>
          </w:rPr>
          <w:tab/>
        </w:r>
        <w:r w:rsidRPr="00693BDD">
          <w:rPr>
            <w:rStyle w:val="Hyperlink"/>
            <w:noProof/>
          </w:rPr>
          <w:t>Hasil Generate Data</w:t>
        </w:r>
        <w:r>
          <w:rPr>
            <w:noProof/>
            <w:webHidden/>
          </w:rPr>
          <w:tab/>
        </w:r>
        <w:r>
          <w:rPr>
            <w:noProof/>
            <w:webHidden/>
          </w:rPr>
          <w:fldChar w:fldCharType="begin"/>
        </w:r>
        <w:r>
          <w:rPr>
            <w:noProof/>
            <w:webHidden/>
          </w:rPr>
          <w:instrText xml:space="preserve"> PAGEREF _Toc513807077 \h </w:instrText>
        </w:r>
        <w:r>
          <w:rPr>
            <w:noProof/>
            <w:webHidden/>
          </w:rPr>
        </w:r>
        <w:r>
          <w:rPr>
            <w:noProof/>
            <w:webHidden/>
          </w:rPr>
          <w:fldChar w:fldCharType="separate"/>
        </w:r>
        <w:r>
          <w:rPr>
            <w:noProof/>
            <w:webHidden/>
          </w:rPr>
          <w:t>25</w:t>
        </w:r>
        <w:r>
          <w:rPr>
            <w:noProof/>
            <w:webHidden/>
          </w:rPr>
          <w:fldChar w:fldCharType="end"/>
        </w:r>
      </w:hyperlink>
    </w:p>
    <w:p w14:paraId="35AC7934" w14:textId="317E56D1" w:rsidR="005D4999" w:rsidRDefault="005D4999">
      <w:pPr>
        <w:pStyle w:val="TOC2"/>
        <w:tabs>
          <w:tab w:val="left" w:pos="880"/>
          <w:tab w:val="right" w:leader="dot" w:pos="6114"/>
        </w:tabs>
        <w:rPr>
          <w:rFonts w:asciiTheme="minorHAnsi" w:eastAsiaTheme="minorEastAsia" w:hAnsiTheme="minorHAnsi"/>
          <w:noProof/>
        </w:rPr>
      </w:pPr>
      <w:hyperlink w:anchor="_Toc513807078" w:history="1">
        <w:r w:rsidRPr="00693BDD">
          <w:rPr>
            <w:rStyle w:val="Hyperlink"/>
            <w:noProof/>
          </w:rPr>
          <w:t>4.2</w:t>
        </w:r>
        <w:r>
          <w:rPr>
            <w:rFonts w:asciiTheme="minorHAnsi" w:eastAsiaTheme="minorEastAsia" w:hAnsiTheme="minorHAnsi"/>
            <w:noProof/>
          </w:rPr>
          <w:tab/>
        </w:r>
        <w:r w:rsidRPr="00693BDD">
          <w:rPr>
            <w:rStyle w:val="Hyperlink"/>
            <w:noProof/>
          </w:rPr>
          <w:t>Hasil Proses Training</w:t>
        </w:r>
        <w:r>
          <w:rPr>
            <w:noProof/>
            <w:webHidden/>
          </w:rPr>
          <w:tab/>
        </w:r>
        <w:r>
          <w:rPr>
            <w:noProof/>
            <w:webHidden/>
          </w:rPr>
          <w:fldChar w:fldCharType="begin"/>
        </w:r>
        <w:r>
          <w:rPr>
            <w:noProof/>
            <w:webHidden/>
          </w:rPr>
          <w:instrText xml:space="preserve"> PAGEREF _Toc513807078 \h </w:instrText>
        </w:r>
        <w:r>
          <w:rPr>
            <w:noProof/>
            <w:webHidden/>
          </w:rPr>
        </w:r>
        <w:r>
          <w:rPr>
            <w:noProof/>
            <w:webHidden/>
          </w:rPr>
          <w:fldChar w:fldCharType="separate"/>
        </w:r>
        <w:r>
          <w:rPr>
            <w:noProof/>
            <w:webHidden/>
          </w:rPr>
          <w:t>26</w:t>
        </w:r>
        <w:r>
          <w:rPr>
            <w:noProof/>
            <w:webHidden/>
          </w:rPr>
          <w:fldChar w:fldCharType="end"/>
        </w:r>
      </w:hyperlink>
    </w:p>
    <w:p w14:paraId="34B29C5A" w14:textId="173F8A37" w:rsidR="005D4999" w:rsidRDefault="005D4999">
      <w:pPr>
        <w:pStyle w:val="TOC3"/>
        <w:tabs>
          <w:tab w:val="left" w:pos="1320"/>
          <w:tab w:val="right" w:leader="dot" w:pos="6114"/>
        </w:tabs>
        <w:rPr>
          <w:rFonts w:asciiTheme="minorHAnsi" w:eastAsiaTheme="minorEastAsia" w:hAnsiTheme="minorHAnsi"/>
          <w:noProof/>
        </w:rPr>
      </w:pPr>
      <w:hyperlink w:anchor="_Toc513807079" w:history="1">
        <w:r w:rsidRPr="00693BDD">
          <w:rPr>
            <w:rStyle w:val="Hyperlink"/>
            <w:noProof/>
          </w:rPr>
          <w:t>4.2.1.</w:t>
        </w:r>
        <w:r>
          <w:rPr>
            <w:rFonts w:asciiTheme="minorHAnsi" w:eastAsiaTheme="minorEastAsia" w:hAnsiTheme="minorHAnsi"/>
            <w:noProof/>
          </w:rPr>
          <w:tab/>
        </w:r>
        <w:r w:rsidRPr="00693BDD">
          <w:rPr>
            <w:rStyle w:val="Hyperlink"/>
            <w:noProof/>
          </w:rPr>
          <w:t>Training dengan GPU</w:t>
        </w:r>
        <w:r>
          <w:rPr>
            <w:noProof/>
            <w:webHidden/>
          </w:rPr>
          <w:tab/>
        </w:r>
        <w:r>
          <w:rPr>
            <w:noProof/>
            <w:webHidden/>
          </w:rPr>
          <w:fldChar w:fldCharType="begin"/>
        </w:r>
        <w:r>
          <w:rPr>
            <w:noProof/>
            <w:webHidden/>
          </w:rPr>
          <w:instrText xml:space="preserve"> PAGEREF _Toc513807079 \h </w:instrText>
        </w:r>
        <w:r>
          <w:rPr>
            <w:noProof/>
            <w:webHidden/>
          </w:rPr>
        </w:r>
        <w:r>
          <w:rPr>
            <w:noProof/>
            <w:webHidden/>
          </w:rPr>
          <w:fldChar w:fldCharType="separate"/>
        </w:r>
        <w:r>
          <w:rPr>
            <w:noProof/>
            <w:webHidden/>
          </w:rPr>
          <w:t>27</w:t>
        </w:r>
        <w:r>
          <w:rPr>
            <w:noProof/>
            <w:webHidden/>
          </w:rPr>
          <w:fldChar w:fldCharType="end"/>
        </w:r>
      </w:hyperlink>
    </w:p>
    <w:p w14:paraId="43250814" w14:textId="76A57D7F" w:rsidR="005D4999" w:rsidRDefault="005D4999">
      <w:pPr>
        <w:pStyle w:val="TOC3"/>
        <w:tabs>
          <w:tab w:val="left" w:pos="1320"/>
          <w:tab w:val="right" w:leader="dot" w:pos="6114"/>
        </w:tabs>
        <w:rPr>
          <w:rFonts w:asciiTheme="minorHAnsi" w:eastAsiaTheme="minorEastAsia" w:hAnsiTheme="minorHAnsi"/>
          <w:noProof/>
        </w:rPr>
      </w:pPr>
      <w:hyperlink w:anchor="_Toc513807080" w:history="1">
        <w:r w:rsidRPr="00693BDD">
          <w:rPr>
            <w:rStyle w:val="Hyperlink"/>
            <w:noProof/>
          </w:rPr>
          <w:t>4.2.2.</w:t>
        </w:r>
        <w:r>
          <w:rPr>
            <w:rFonts w:asciiTheme="minorHAnsi" w:eastAsiaTheme="minorEastAsia" w:hAnsiTheme="minorHAnsi"/>
            <w:noProof/>
          </w:rPr>
          <w:tab/>
        </w:r>
        <w:r w:rsidRPr="00693BDD">
          <w:rPr>
            <w:rStyle w:val="Hyperlink"/>
            <w:noProof/>
          </w:rPr>
          <w:t>Training dengan CPU</w:t>
        </w:r>
        <w:r>
          <w:rPr>
            <w:noProof/>
            <w:webHidden/>
          </w:rPr>
          <w:tab/>
        </w:r>
        <w:r>
          <w:rPr>
            <w:noProof/>
            <w:webHidden/>
          </w:rPr>
          <w:fldChar w:fldCharType="begin"/>
        </w:r>
        <w:r>
          <w:rPr>
            <w:noProof/>
            <w:webHidden/>
          </w:rPr>
          <w:instrText xml:space="preserve"> PAGEREF _Toc513807080 \h </w:instrText>
        </w:r>
        <w:r>
          <w:rPr>
            <w:noProof/>
            <w:webHidden/>
          </w:rPr>
        </w:r>
        <w:r>
          <w:rPr>
            <w:noProof/>
            <w:webHidden/>
          </w:rPr>
          <w:fldChar w:fldCharType="separate"/>
        </w:r>
        <w:r>
          <w:rPr>
            <w:noProof/>
            <w:webHidden/>
          </w:rPr>
          <w:t>28</w:t>
        </w:r>
        <w:r>
          <w:rPr>
            <w:noProof/>
            <w:webHidden/>
          </w:rPr>
          <w:fldChar w:fldCharType="end"/>
        </w:r>
      </w:hyperlink>
    </w:p>
    <w:p w14:paraId="7EB3C9DE" w14:textId="6CAEC0BF" w:rsidR="005D4999" w:rsidRDefault="005D4999">
      <w:pPr>
        <w:pStyle w:val="TOC3"/>
        <w:tabs>
          <w:tab w:val="left" w:pos="1320"/>
          <w:tab w:val="right" w:leader="dot" w:pos="6114"/>
        </w:tabs>
        <w:rPr>
          <w:rFonts w:asciiTheme="minorHAnsi" w:eastAsiaTheme="minorEastAsia" w:hAnsiTheme="minorHAnsi"/>
          <w:noProof/>
        </w:rPr>
      </w:pPr>
      <w:hyperlink w:anchor="_Toc513807081" w:history="1">
        <w:r w:rsidRPr="00693BDD">
          <w:rPr>
            <w:rStyle w:val="Hyperlink"/>
            <w:noProof/>
          </w:rPr>
          <w:t>4.2.3.</w:t>
        </w:r>
        <w:r>
          <w:rPr>
            <w:rFonts w:asciiTheme="minorHAnsi" w:eastAsiaTheme="minorEastAsia" w:hAnsiTheme="minorHAnsi"/>
            <w:noProof/>
          </w:rPr>
          <w:tab/>
        </w:r>
        <w:r w:rsidRPr="00693BDD">
          <w:rPr>
            <w:rStyle w:val="Hyperlink"/>
            <w:noProof/>
          </w:rPr>
          <w:t>Perbandingan Training CPU dan GPU</w:t>
        </w:r>
        <w:r>
          <w:rPr>
            <w:noProof/>
            <w:webHidden/>
          </w:rPr>
          <w:tab/>
        </w:r>
        <w:r>
          <w:rPr>
            <w:noProof/>
            <w:webHidden/>
          </w:rPr>
          <w:fldChar w:fldCharType="begin"/>
        </w:r>
        <w:r>
          <w:rPr>
            <w:noProof/>
            <w:webHidden/>
          </w:rPr>
          <w:instrText xml:space="preserve"> PAGEREF _Toc513807081 \h </w:instrText>
        </w:r>
        <w:r>
          <w:rPr>
            <w:noProof/>
            <w:webHidden/>
          </w:rPr>
        </w:r>
        <w:r>
          <w:rPr>
            <w:noProof/>
            <w:webHidden/>
          </w:rPr>
          <w:fldChar w:fldCharType="separate"/>
        </w:r>
        <w:r>
          <w:rPr>
            <w:noProof/>
            <w:webHidden/>
          </w:rPr>
          <w:t>28</w:t>
        </w:r>
        <w:r>
          <w:rPr>
            <w:noProof/>
            <w:webHidden/>
          </w:rPr>
          <w:fldChar w:fldCharType="end"/>
        </w:r>
      </w:hyperlink>
    </w:p>
    <w:p w14:paraId="52544B59" w14:textId="6FFD2DEB" w:rsidR="005D4999" w:rsidRDefault="005D4999">
      <w:pPr>
        <w:pStyle w:val="TOC2"/>
        <w:tabs>
          <w:tab w:val="left" w:pos="880"/>
          <w:tab w:val="right" w:leader="dot" w:pos="6114"/>
        </w:tabs>
        <w:rPr>
          <w:rFonts w:asciiTheme="minorHAnsi" w:eastAsiaTheme="minorEastAsia" w:hAnsiTheme="minorHAnsi"/>
          <w:noProof/>
        </w:rPr>
      </w:pPr>
      <w:hyperlink w:anchor="_Toc513807082" w:history="1">
        <w:r w:rsidRPr="00693BDD">
          <w:rPr>
            <w:rStyle w:val="Hyperlink"/>
            <w:noProof/>
          </w:rPr>
          <w:t>4.3</w:t>
        </w:r>
        <w:r>
          <w:rPr>
            <w:rFonts w:asciiTheme="minorHAnsi" w:eastAsiaTheme="minorEastAsia" w:hAnsiTheme="minorHAnsi"/>
            <w:noProof/>
          </w:rPr>
          <w:tab/>
        </w:r>
        <w:r w:rsidRPr="00693BDD">
          <w:rPr>
            <w:rStyle w:val="Hyperlink"/>
            <w:noProof/>
          </w:rPr>
          <w:t>Hasil Testing</w:t>
        </w:r>
        <w:r>
          <w:rPr>
            <w:noProof/>
            <w:webHidden/>
          </w:rPr>
          <w:tab/>
        </w:r>
        <w:r>
          <w:rPr>
            <w:noProof/>
            <w:webHidden/>
          </w:rPr>
          <w:fldChar w:fldCharType="begin"/>
        </w:r>
        <w:r>
          <w:rPr>
            <w:noProof/>
            <w:webHidden/>
          </w:rPr>
          <w:instrText xml:space="preserve"> PAGEREF _Toc513807082 \h </w:instrText>
        </w:r>
        <w:r>
          <w:rPr>
            <w:noProof/>
            <w:webHidden/>
          </w:rPr>
        </w:r>
        <w:r>
          <w:rPr>
            <w:noProof/>
            <w:webHidden/>
          </w:rPr>
          <w:fldChar w:fldCharType="separate"/>
        </w:r>
        <w:r>
          <w:rPr>
            <w:noProof/>
            <w:webHidden/>
          </w:rPr>
          <w:t>29</w:t>
        </w:r>
        <w:r>
          <w:rPr>
            <w:noProof/>
            <w:webHidden/>
          </w:rPr>
          <w:fldChar w:fldCharType="end"/>
        </w:r>
      </w:hyperlink>
    </w:p>
    <w:p w14:paraId="06DB7F5C" w14:textId="7C981871" w:rsidR="005D4999" w:rsidRDefault="005D4999">
      <w:pPr>
        <w:pStyle w:val="TOC3"/>
        <w:tabs>
          <w:tab w:val="left" w:pos="1320"/>
          <w:tab w:val="right" w:leader="dot" w:pos="6114"/>
        </w:tabs>
        <w:rPr>
          <w:rFonts w:asciiTheme="minorHAnsi" w:eastAsiaTheme="minorEastAsia" w:hAnsiTheme="minorHAnsi"/>
          <w:noProof/>
        </w:rPr>
      </w:pPr>
      <w:hyperlink w:anchor="_Toc513807083" w:history="1">
        <w:r w:rsidRPr="00693BDD">
          <w:rPr>
            <w:rStyle w:val="Hyperlink"/>
            <w:noProof/>
          </w:rPr>
          <w:t>4.3.1.</w:t>
        </w:r>
        <w:r>
          <w:rPr>
            <w:rFonts w:asciiTheme="minorHAnsi" w:eastAsiaTheme="minorEastAsia" w:hAnsiTheme="minorHAnsi"/>
            <w:noProof/>
          </w:rPr>
          <w:tab/>
        </w:r>
        <w:r w:rsidRPr="00693BDD">
          <w:rPr>
            <w:rStyle w:val="Hyperlink"/>
            <w:noProof/>
          </w:rPr>
          <w:t>Data Testing 10 Epoch</w:t>
        </w:r>
        <w:r>
          <w:rPr>
            <w:noProof/>
            <w:webHidden/>
          </w:rPr>
          <w:tab/>
        </w:r>
        <w:r>
          <w:rPr>
            <w:noProof/>
            <w:webHidden/>
          </w:rPr>
          <w:fldChar w:fldCharType="begin"/>
        </w:r>
        <w:r>
          <w:rPr>
            <w:noProof/>
            <w:webHidden/>
          </w:rPr>
          <w:instrText xml:space="preserve"> PAGEREF _Toc513807083 \h </w:instrText>
        </w:r>
        <w:r>
          <w:rPr>
            <w:noProof/>
            <w:webHidden/>
          </w:rPr>
        </w:r>
        <w:r>
          <w:rPr>
            <w:noProof/>
            <w:webHidden/>
          </w:rPr>
          <w:fldChar w:fldCharType="separate"/>
        </w:r>
        <w:r>
          <w:rPr>
            <w:noProof/>
            <w:webHidden/>
          </w:rPr>
          <w:t>29</w:t>
        </w:r>
        <w:r>
          <w:rPr>
            <w:noProof/>
            <w:webHidden/>
          </w:rPr>
          <w:fldChar w:fldCharType="end"/>
        </w:r>
      </w:hyperlink>
    </w:p>
    <w:p w14:paraId="2DB1A0B9" w14:textId="4D0D5272" w:rsidR="005D4999" w:rsidRDefault="005D4999">
      <w:pPr>
        <w:pStyle w:val="TOC3"/>
        <w:tabs>
          <w:tab w:val="left" w:pos="1320"/>
          <w:tab w:val="right" w:leader="dot" w:pos="6114"/>
        </w:tabs>
        <w:rPr>
          <w:rFonts w:asciiTheme="minorHAnsi" w:eastAsiaTheme="minorEastAsia" w:hAnsiTheme="minorHAnsi"/>
          <w:noProof/>
        </w:rPr>
      </w:pPr>
      <w:hyperlink w:anchor="_Toc513807084" w:history="1">
        <w:r w:rsidRPr="00693BDD">
          <w:rPr>
            <w:rStyle w:val="Hyperlink"/>
            <w:noProof/>
          </w:rPr>
          <w:t>4.3.2.</w:t>
        </w:r>
        <w:r>
          <w:rPr>
            <w:rFonts w:asciiTheme="minorHAnsi" w:eastAsiaTheme="minorEastAsia" w:hAnsiTheme="minorHAnsi"/>
            <w:noProof/>
          </w:rPr>
          <w:tab/>
        </w:r>
        <w:r w:rsidRPr="00693BDD">
          <w:rPr>
            <w:rStyle w:val="Hyperlink"/>
            <w:noProof/>
          </w:rPr>
          <w:t>Data Testing GPU 100 Epoch</w:t>
        </w:r>
        <w:r>
          <w:rPr>
            <w:noProof/>
            <w:webHidden/>
          </w:rPr>
          <w:tab/>
        </w:r>
        <w:r>
          <w:rPr>
            <w:noProof/>
            <w:webHidden/>
          </w:rPr>
          <w:fldChar w:fldCharType="begin"/>
        </w:r>
        <w:r>
          <w:rPr>
            <w:noProof/>
            <w:webHidden/>
          </w:rPr>
          <w:instrText xml:space="preserve"> PAGEREF _Toc513807084 \h </w:instrText>
        </w:r>
        <w:r>
          <w:rPr>
            <w:noProof/>
            <w:webHidden/>
          </w:rPr>
        </w:r>
        <w:r>
          <w:rPr>
            <w:noProof/>
            <w:webHidden/>
          </w:rPr>
          <w:fldChar w:fldCharType="separate"/>
        </w:r>
        <w:r>
          <w:rPr>
            <w:noProof/>
            <w:webHidden/>
          </w:rPr>
          <w:t>30</w:t>
        </w:r>
        <w:r>
          <w:rPr>
            <w:noProof/>
            <w:webHidden/>
          </w:rPr>
          <w:fldChar w:fldCharType="end"/>
        </w:r>
      </w:hyperlink>
    </w:p>
    <w:p w14:paraId="126FAACF" w14:textId="7018292C" w:rsidR="005D4999" w:rsidRDefault="005D4999">
      <w:pPr>
        <w:pStyle w:val="TOC3"/>
        <w:tabs>
          <w:tab w:val="left" w:pos="1320"/>
          <w:tab w:val="right" w:leader="dot" w:pos="6114"/>
        </w:tabs>
        <w:rPr>
          <w:rFonts w:asciiTheme="minorHAnsi" w:eastAsiaTheme="minorEastAsia" w:hAnsiTheme="minorHAnsi"/>
          <w:noProof/>
        </w:rPr>
      </w:pPr>
      <w:hyperlink w:anchor="_Toc513807085" w:history="1">
        <w:r w:rsidRPr="00693BDD">
          <w:rPr>
            <w:rStyle w:val="Hyperlink"/>
            <w:noProof/>
          </w:rPr>
          <w:t>4.3.3.</w:t>
        </w:r>
        <w:r>
          <w:rPr>
            <w:rFonts w:asciiTheme="minorHAnsi" w:eastAsiaTheme="minorEastAsia" w:hAnsiTheme="minorHAnsi"/>
            <w:noProof/>
          </w:rPr>
          <w:tab/>
        </w:r>
        <w:r w:rsidRPr="00693BDD">
          <w:rPr>
            <w:rStyle w:val="Hyperlink"/>
            <w:noProof/>
          </w:rPr>
          <w:t>Visual Testing</w:t>
        </w:r>
        <w:r>
          <w:rPr>
            <w:noProof/>
            <w:webHidden/>
          </w:rPr>
          <w:tab/>
        </w:r>
        <w:r>
          <w:rPr>
            <w:noProof/>
            <w:webHidden/>
          </w:rPr>
          <w:fldChar w:fldCharType="begin"/>
        </w:r>
        <w:r>
          <w:rPr>
            <w:noProof/>
            <w:webHidden/>
          </w:rPr>
          <w:instrText xml:space="preserve"> PAGEREF _Toc513807085 \h </w:instrText>
        </w:r>
        <w:r>
          <w:rPr>
            <w:noProof/>
            <w:webHidden/>
          </w:rPr>
        </w:r>
        <w:r>
          <w:rPr>
            <w:noProof/>
            <w:webHidden/>
          </w:rPr>
          <w:fldChar w:fldCharType="separate"/>
        </w:r>
        <w:r>
          <w:rPr>
            <w:noProof/>
            <w:webHidden/>
          </w:rPr>
          <w:t>31</w:t>
        </w:r>
        <w:r>
          <w:rPr>
            <w:noProof/>
            <w:webHidden/>
          </w:rPr>
          <w:fldChar w:fldCharType="end"/>
        </w:r>
      </w:hyperlink>
    </w:p>
    <w:p w14:paraId="60F87341" w14:textId="6A30851E" w:rsidR="005D4999" w:rsidRDefault="005D4999">
      <w:pPr>
        <w:pStyle w:val="TOC1"/>
        <w:tabs>
          <w:tab w:val="right" w:leader="dot" w:pos="6114"/>
        </w:tabs>
        <w:rPr>
          <w:rFonts w:asciiTheme="minorHAnsi" w:eastAsiaTheme="minorEastAsia" w:hAnsiTheme="minorHAnsi"/>
          <w:noProof/>
        </w:rPr>
      </w:pPr>
      <w:hyperlink w:anchor="_Toc513807086" w:history="1">
        <w:r w:rsidRPr="00693BDD">
          <w:rPr>
            <w:rStyle w:val="Hyperlink"/>
            <w:noProof/>
          </w:rPr>
          <w:t>BAB V PENUTUP</w:t>
        </w:r>
        <w:r>
          <w:rPr>
            <w:noProof/>
            <w:webHidden/>
          </w:rPr>
          <w:tab/>
        </w:r>
        <w:r>
          <w:rPr>
            <w:noProof/>
            <w:webHidden/>
          </w:rPr>
          <w:fldChar w:fldCharType="begin"/>
        </w:r>
        <w:r>
          <w:rPr>
            <w:noProof/>
            <w:webHidden/>
          </w:rPr>
          <w:instrText xml:space="preserve"> PAGEREF _Toc513807086 \h </w:instrText>
        </w:r>
        <w:r>
          <w:rPr>
            <w:noProof/>
            <w:webHidden/>
          </w:rPr>
        </w:r>
        <w:r>
          <w:rPr>
            <w:noProof/>
            <w:webHidden/>
          </w:rPr>
          <w:fldChar w:fldCharType="separate"/>
        </w:r>
        <w:r>
          <w:rPr>
            <w:noProof/>
            <w:webHidden/>
          </w:rPr>
          <w:t>33</w:t>
        </w:r>
        <w:r>
          <w:rPr>
            <w:noProof/>
            <w:webHidden/>
          </w:rPr>
          <w:fldChar w:fldCharType="end"/>
        </w:r>
      </w:hyperlink>
    </w:p>
    <w:p w14:paraId="366A7D53" w14:textId="202B9D01" w:rsidR="005D4999" w:rsidRDefault="005D4999">
      <w:pPr>
        <w:pStyle w:val="TOC2"/>
        <w:tabs>
          <w:tab w:val="left" w:pos="880"/>
          <w:tab w:val="right" w:leader="dot" w:pos="6114"/>
        </w:tabs>
        <w:rPr>
          <w:rFonts w:asciiTheme="minorHAnsi" w:eastAsiaTheme="minorEastAsia" w:hAnsiTheme="minorHAnsi"/>
          <w:noProof/>
        </w:rPr>
      </w:pPr>
      <w:hyperlink w:anchor="_Toc513807087" w:history="1">
        <w:r w:rsidRPr="00693BDD">
          <w:rPr>
            <w:rStyle w:val="Hyperlink"/>
            <w:noProof/>
          </w:rPr>
          <w:t>5.1</w:t>
        </w:r>
        <w:r>
          <w:rPr>
            <w:rFonts w:asciiTheme="minorHAnsi" w:eastAsiaTheme="minorEastAsia" w:hAnsiTheme="minorHAnsi"/>
            <w:noProof/>
          </w:rPr>
          <w:tab/>
        </w:r>
        <w:r w:rsidRPr="00693BDD">
          <w:rPr>
            <w:rStyle w:val="Hyperlink"/>
            <w:noProof/>
          </w:rPr>
          <w:t>KESIMPULAN</w:t>
        </w:r>
        <w:r>
          <w:rPr>
            <w:noProof/>
            <w:webHidden/>
          </w:rPr>
          <w:tab/>
        </w:r>
        <w:r>
          <w:rPr>
            <w:noProof/>
            <w:webHidden/>
          </w:rPr>
          <w:fldChar w:fldCharType="begin"/>
        </w:r>
        <w:r>
          <w:rPr>
            <w:noProof/>
            <w:webHidden/>
          </w:rPr>
          <w:instrText xml:space="preserve"> PAGEREF _Toc513807087 \h </w:instrText>
        </w:r>
        <w:r>
          <w:rPr>
            <w:noProof/>
            <w:webHidden/>
          </w:rPr>
        </w:r>
        <w:r>
          <w:rPr>
            <w:noProof/>
            <w:webHidden/>
          </w:rPr>
          <w:fldChar w:fldCharType="separate"/>
        </w:r>
        <w:r>
          <w:rPr>
            <w:noProof/>
            <w:webHidden/>
          </w:rPr>
          <w:t>33</w:t>
        </w:r>
        <w:r>
          <w:rPr>
            <w:noProof/>
            <w:webHidden/>
          </w:rPr>
          <w:fldChar w:fldCharType="end"/>
        </w:r>
      </w:hyperlink>
    </w:p>
    <w:p w14:paraId="2E56A488" w14:textId="24252A62" w:rsidR="005D4999" w:rsidRDefault="005D4999">
      <w:pPr>
        <w:pStyle w:val="TOC2"/>
        <w:tabs>
          <w:tab w:val="left" w:pos="880"/>
          <w:tab w:val="right" w:leader="dot" w:pos="6114"/>
        </w:tabs>
        <w:rPr>
          <w:rFonts w:asciiTheme="minorHAnsi" w:eastAsiaTheme="minorEastAsia" w:hAnsiTheme="minorHAnsi"/>
          <w:noProof/>
        </w:rPr>
      </w:pPr>
      <w:hyperlink w:anchor="_Toc513807088" w:history="1">
        <w:r w:rsidRPr="00693BDD">
          <w:rPr>
            <w:rStyle w:val="Hyperlink"/>
            <w:noProof/>
          </w:rPr>
          <w:t>5.2</w:t>
        </w:r>
        <w:r>
          <w:rPr>
            <w:rFonts w:asciiTheme="minorHAnsi" w:eastAsiaTheme="minorEastAsia" w:hAnsiTheme="minorHAnsi"/>
            <w:noProof/>
          </w:rPr>
          <w:tab/>
        </w:r>
        <w:r w:rsidRPr="00693BDD">
          <w:rPr>
            <w:rStyle w:val="Hyperlink"/>
            <w:noProof/>
          </w:rPr>
          <w:t>SARAN</w:t>
        </w:r>
        <w:r>
          <w:rPr>
            <w:noProof/>
            <w:webHidden/>
          </w:rPr>
          <w:tab/>
        </w:r>
        <w:r>
          <w:rPr>
            <w:noProof/>
            <w:webHidden/>
          </w:rPr>
          <w:fldChar w:fldCharType="begin"/>
        </w:r>
        <w:r>
          <w:rPr>
            <w:noProof/>
            <w:webHidden/>
          </w:rPr>
          <w:instrText xml:space="preserve"> PAGEREF _Toc513807088 \h </w:instrText>
        </w:r>
        <w:r>
          <w:rPr>
            <w:noProof/>
            <w:webHidden/>
          </w:rPr>
        </w:r>
        <w:r>
          <w:rPr>
            <w:noProof/>
            <w:webHidden/>
          </w:rPr>
          <w:fldChar w:fldCharType="separate"/>
        </w:r>
        <w:r>
          <w:rPr>
            <w:noProof/>
            <w:webHidden/>
          </w:rPr>
          <w:t>33</w:t>
        </w:r>
        <w:r>
          <w:rPr>
            <w:noProof/>
            <w:webHidden/>
          </w:rPr>
          <w:fldChar w:fldCharType="end"/>
        </w:r>
      </w:hyperlink>
    </w:p>
    <w:p w14:paraId="4CF2C4E8" w14:textId="772140EC" w:rsidR="005D4999" w:rsidRDefault="005D4999">
      <w:pPr>
        <w:pStyle w:val="TOC1"/>
        <w:tabs>
          <w:tab w:val="right" w:leader="dot" w:pos="6114"/>
        </w:tabs>
        <w:rPr>
          <w:rFonts w:asciiTheme="minorHAnsi" w:eastAsiaTheme="minorEastAsia" w:hAnsiTheme="minorHAnsi"/>
          <w:noProof/>
        </w:rPr>
      </w:pPr>
      <w:hyperlink w:anchor="_Toc513807089" w:history="1">
        <w:r w:rsidRPr="00693BDD">
          <w:rPr>
            <w:rStyle w:val="Hyperlink"/>
            <w:noProof/>
          </w:rPr>
          <w:t>DAFTAR PUSTAKA</w:t>
        </w:r>
        <w:r>
          <w:rPr>
            <w:noProof/>
            <w:webHidden/>
          </w:rPr>
          <w:tab/>
        </w:r>
        <w:r>
          <w:rPr>
            <w:noProof/>
            <w:webHidden/>
          </w:rPr>
          <w:fldChar w:fldCharType="begin"/>
        </w:r>
        <w:r>
          <w:rPr>
            <w:noProof/>
            <w:webHidden/>
          </w:rPr>
          <w:instrText xml:space="preserve"> PAGEREF _Toc513807089 \h </w:instrText>
        </w:r>
        <w:r>
          <w:rPr>
            <w:noProof/>
            <w:webHidden/>
          </w:rPr>
        </w:r>
        <w:r>
          <w:rPr>
            <w:noProof/>
            <w:webHidden/>
          </w:rPr>
          <w:fldChar w:fldCharType="separate"/>
        </w:r>
        <w:r>
          <w:rPr>
            <w:noProof/>
            <w:webHidden/>
          </w:rPr>
          <w:t>35</w:t>
        </w:r>
        <w:r>
          <w:rPr>
            <w:noProof/>
            <w:webHidden/>
          </w:rPr>
          <w:fldChar w:fldCharType="end"/>
        </w:r>
      </w:hyperlink>
    </w:p>
    <w:p w14:paraId="1878C769" w14:textId="44C40F21" w:rsidR="005D4999" w:rsidRDefault="005D4999">
      <w:pPr>
        <w:pStyle w:val="TOC1"/>
        <w:tabs>
          <w:tab w:val="right" w:leader="dot" w:pos="6114"/>
        </w:tabs>
        <w:rPr>
          <w:rFonts w:asciiTheme="minorHAnsi" w:eastAsiaTheme="minorEastAsia" w:hAnsiTheme="minorHAnsi"/>
          <w:noProof/>
        </w:rPr>
      </w:pPr>
      <w:hyperlink w:anchor="_Toc513807090" w:history="1">
        <w:r w:rsidRPr="00693BDD">
          <w:rPr>
            <w:rStyle w:val="Hyperlink"/>
            <w:noProof/>
          </w:rPr>
          <w:t>LAMPIRAN</w:t>
        </w:r>
        <w:r>
          <w:rPr>
            <w:noProof/>
            <w:webHidden/>
          </w:rPr>
          <w:tab/>
        </w:r>
        <w:r>
          <w:rPr>
            <w:noProof/>
            <w:webHidden/>
          </w:rPr>
          <w:fldChar w:fldCharType="begin"/>
        </w:r>
        <w:r>
          <w:rPr>
            <w:noProof/>
            <w:webHidden/>
          </w:rPr>
          <w:instrText xml:space="preserve"> PAGEREF _Toc513807090 \h </w:instrText>
        </w:r>
        <w:r>
          <w:rPr>
            <w:noProof/>
            <w:webHidden/>
          </w:rPr>
        </w:r>
        <w:r>
          <w:rPr>
            <w:noProof/>
            <w:webHidden/>
          </w:rPr>
          <w:fldChar w:fldCharType="separate"/>
        </w:r>
        <w:r>
          <w:rPr>
            <w:noProof/>
            <w:webHidden/>
          </w:rPr>
          <w:t>39</w:t>
        </w:r>
        <w:r>
          <w:rPr>
            <w:noProof/>
            <w:webHidden/>
          </w:rPr>
          <w:fldChar w:fldCharType="end"/>
        </w:r>
      </w:hyperlink>
    </w:p>
    <w:p w14:paraId="410AB5AF" w14:textId="692366F3" w:rsidR="00CC75B9" w:rsidRPr="00CC75B9" w:rsidRDefault="00CC75B9" w:rsidP="004E4520">
      <w:pPr>
        <w:pStyle w:val="SkripsiNormal"/>
        <w:spacing w:after="80"/>
      </w:pPr>
      <w:r>
        <w:fldChar w:fldCharType="end"/>
      </w:r>
      <w:r>
        <w:br w:type="page"/>
      </w:r>
    </w:p>
    <w:p w14:paraId="3E9D46B1" w14:textId="6F55938F" w:rsidR="767CCCA7" w:rsidRDefault="767CCCA7" w:rsidP="00CC75B9">
      <w:pPr>
        <w:pStyle w:val="SkripsiHeader"/>
      </w:pPr>
      <w:bookmarkStart w:id="6" w:name="_Toc513807043"/>
      <w:r w:rsidRPr="767CCCA7">
        <w:lastRenderedPageBreak/>
        <w:t>DAFTAR GAMBAR</w:t>
      </w:r>
      <w:bookmarkEnd w:id="6"/>
    </w:p>
    <w:p w14:paraId="4AE5793F" w14:textId="1DE3F311" w:rsidR="00CC75B9" w:rsidRDefault="00CC75B9" w:rsidP="00CC75B9">
      <w:pPr>
        <w:pStyle w:val="SkripsiNormal"/>
      </w:pPr>
    </w:p>
    <w:p w14:paraId="7915428F" w14:textId="5CA94F58" w:rsidR="00674F35" w:rsidRDefault="008671C5" w:rsidP="004E4520">
      <w:pPr>
        <w:pStyle w:val="TableofFigures"/>
        <w:tabs>
          <w:tab w:val="right" w:leader="dot" w:pos="6114"/>
        </w:tabs>
        <w:spacing w:after="80"/>
        <w:rPr>
          <w:rFonts w:asciiTheme="minorHAnsi" w:eastAsiaTheme="minorEastAsia" w:hAnsiTheme="minorHAnsi"/>
          <w:noProof/>
        </w:rPr>
      </w:pPr>
      <w:r>
        <w:rPr>
          <w:bCs/>
        </w:rPr>
        <w:fldChar w:fldCharType="begin"/>
      </w:r>
      <w:r>
        <w:rPr>
          <w:bCs/>
        </w:rPr>
        <w:instrText xml:space="preserve"> TOC \f F \h \z \t "Skripsi Gambar" \c </w:instrText>
      </w:r>
      <w:r>
        <w:rPr>
          <w:bCs/>
        </w:rPr>
        <w:fldChar w:fldCharType="separate"/>
      </w:r>
      <w:hyperlink w:anchor="_Toc513797802" w:history="1">
        <w:r w:rsidR="00674F35" w:rsidRPr="0003000A">
          <w:rPr>
            <w:rStyle w:val="Hyperlink"/>
            <w:noProof/>
          </w:rPr>
          <w:t>Gambar 2.1 Citra Lena dan citra kapal</w:t>
        </w:r>
        <w:r w:rsidR="00674F35">
          <w:rPr>
            <w:noProof/>
            <w:webHidden/>
          </w:rPr>
          <w:tab/>
        </w:r>
        <w:r w:rsidR="00674F35">
          <w:rPr>
            <w:noProof/>
            <w:webHidden/>
          </w:rPr>
          <w:fldChar w:fldCharType="begin"/>
        </w:r>
        <w:r w:rsidR="00674F35">
          <w:rPr>
            <w:noProof/>
            <w:webHidden/>
          </w:rPr>
          <w:instrText xml:space="preserve"> PAGEREF _Toc513797802 \h </w:instrText>
        </w:r>
        <w:r w:rsidR="00674F35">
          <w:rPr>
            <w:noProof/>
            <w:webHidden/>
          </w:rPr>
        </w:r>
        <w:r w:rsidR="00674F35">
          <w:rPr>
            <w:noProof/>
            <w:webHidden/>
          </w:rPr>
          <w:fldChar w:fldCharType="separate"/>
        </w:r>
        <w:r w:rsidR="00674F35">
          <w:rPr>
            <w:noProof/>
            <w:webHidden/>
          </w:rPr>
          <w:t>1</w:t>
        </w:r>
        <w:r w:rsidR="00674F35">
          <w:rPr>
            <w:noProof/>
            <w:webHidden/>
          </w:rPr>
          <w:fldChar w:fldCharType="end"/>
        </w:r>
      </w:hyperlink>
    </w:p>
    <w:p w14:paraId="3FA74E14" w14:textId="57171B67" w:rsidR="00674F35" w:rsidRDefault="00C45030" w:rsidP="004E4520">
      <w:pPr>
        <w:pStyle w:val="TableofFigures"/>
        <w:tabs>
          <w:tab w:val="right" w:leader="dot" w:pos="6114"/>
        </w:tabs>
        <w:spacing w:after="80"/>
        <w:rPr>
          <w:rFonts w:asciiTheme="minorHAnsi" w:eastAsiaTheme="minorEastAsia" w:hAnsiTheme="minorHAnsi"/>
          <w:noProof/>
        </w:rPr>
      </w:pPr>
      <w:hyperlink w:anchor="_Toc513797803" w:history="1">
        <w:r w:rsidR="00674F35" w:rsidRPr="0003000A">
          <w:rPr>
            <w:rStyle w:val="Hyperlink"/>
            <w:noProof/>
          </w:rPr>
          <w:t>Gambar 2.2 Model Warna RGB</w:t>
        </w:r>
        <w:r w:rsidR="00674F35">
          <w:rPr>
            <w:noProof/>
            <w:webHidden/>
          </w:rPr>
          <w:tab/>
        </w:r>
        <w:r w:rsidR="00674F35">
          <w:rPr>
            <w:noProof/>
            <w:webHidden/>
          </w:rPr>
          <w:fldChar w:fldCharType="begin"/>
        </w:r>
        <w:r w:rsidR="00674F35">
          <w:rPr>
            <w:noProof/>
            <w:webHidden/>
          </w:rPr>
          <w:instrText xml:space="preserve"> PAGEREF _Toc513797803 \h </w:instrText>
        </w:r>
        <w:r w:rsidR="00674F35">
          <w:rPr>
            <w:noProof/>
            <w:webHidden/>
          </w:rPr>
        </w:r>
        <w:r w:rsidR="00674F35">
          <w:rPr>
            <w:noProof/>
            <w:webHidden/>
          </w:rPr>
          <w:fldChar w:fldCharType="separate"/>
        </w:r>
        <w:r w:rsidR="00674F35">
          <w:rPr>
            <w:noProof/>
            <w:webHidden/>
          </w:rPr>
          <w:t>3</w:t>
        </w:r>
        <w:r w:rsidR="00674F35">
          <w:rPr>
            <w:noProof/>
            <w:webHidden/>
          </w:rPr>
          <w:fldChar w:fldCharType="end"/>
        </w:r>
      </w:hyperlink>
    </w:p>
    <w:p w14:paraId="106B1EEC" w14:textId="0C1F3969" w:rsidR="00674F35" w:rsidRDefault="00C45030" w:rsidP="004E4520">
      <w:pPr>
        <w:pStyle w:val="TableofFigures"/>
        <w:tabs>
          <w:tab w:val="right" w:leader="dot" w:pos="6114"/>
        </w:tabs>
        <w:spacing w:after="80"/>
        <w:rPr>
          <w:rFonts w:asciiTheme="minorHAnsi" w:eastAsiaTheme="minorEastAsia" w:hAnsiTheme="minorHAnsi"/>
          <w:noProof/>
        </w:rPr>
      </w:pPr>
      <w:hyperlink w:anchor="_Toc513797804" w:history="1">
        <w:r w:rsidR="00674F35" w:rsidRPr="0003000A">
          <w:rPr>
            <w:rStyle w:val="Hyperlink"/>
            <w:noProof/>
          </w:rPr>
          <w:t>Gambar 2.3 Artificial Neural Network</w:t>
        </w:r>
        <w:r w:rsidR="00674F35">
          <w:rPr>
            <w:noProof/>
            <w:webHidden/>
          </w:rPr>
          <w:tab/>
        </w:r>
        <w:r w:rsidR="00674F35">
          <w:rPr>
            <w:noProof/>
            <w:webHidden/>
          </w:rPr>
          <w:fldChar w:fldCharType="begin"/>
        </w:r>
        <w:r w:rsidR="00674F35">
          <w:rPr>
            <w:noProof/>
            <w:webHidden/>
          </w:rPr>
          <w:instrText xml:space="preserve"> PAGEREF _Toc513797804 \h </w:instrText>
        </w:r>
        <w:r w:rsidR="00674F35">
          <w:rPr>
            <w:noProof/>
            <w:webHidden/>
          </w:rPr>
        </w:r>
        <w:r w:rsidR="00674F35">
          <w:rPr>
            <w:noProof/>
            <w:webHidden/>
          </w:rPr>
          <w:fldChar w:fldCharType="separate"/>
        </w:r>
        <w:r w:rsidR="00674F35">
          <w:rPr>
            <w:noProof/>
            <w:webHidden/>
          </w:rPr>
          <w:t>5</w:t>
        </w:r>
        <w:r w:rsidR="00674F35">
          <w:rPr>
            <w:noProof/>
            <w:webHidden/>
          </w:rPr>
          <w:fldChar w:fldCharType="end"/>
        </w:r>
      </w:hyperlink>
    </w:p>
    <w:p w14:paraId="788E0C69" w14:textId="41175E1E" w:rsidR="00674F35" w:rsidRDefault="00C45030" w:rsidP="004E4520">
      <w:pPr>
        <w:pStyle w:val="TableofFigures"/>
        <w:tabs>
          <w:tab w:val="right" w:leader="dot" w:pos="6114"/>
        </w:tabs>
        <w:spacing w:after="80"/>
        <w:rPr>
          <w:rFonts w:asciiTheme="minorHAnsi" w:eastAsiaTheme="minorEastAsia" w:hAnsiTheme="minorHAnsi"/>
          <w:noProof/>
        </w:rPr>
      </w:pPr>
      <w:hyperlink w:anchor="_Toc513797805" w:history="1">
        <w:r w:rsidR="00674F35" w:rsidRPr="0003000A">
          <w:rPr>
            <w:rStyle w:val="Hyperlink"/>
            <w:noProof/>
          </w:rPr>
          <w:t>Gambar 2.4 Persamaan MSE</w:t>
        </w:r>
        <w:r w:rsidR="00674F35">
          <w:rPr>
            <w:noProof/>
            <w:webHidden/>
          </w:rPr>
          <w:tab/>
        </w:r>
        <w:r w:rsidR="00674F35">
          <w:rPr>
            <w:noProof/>
            <w:webHidden/>
          </w:rPr>
          <w:fldChar w:fldCharType="begin"/>
        </w:r>
        <w:r w:rsidR="00674F35">
          <w:rPr>
            <w:noProof/>
            <w:webHidden/>
          </w:rPr>
          <w:instrText xml:space="preserve"> PAGEREF _Toc513797805 \h </w:instrText>
        </w:r>
        <w:r w:rsidR="00674F35">
          <w:rPr>
            <w:noProof/>
            <w:webHidden/>
          </w:rPr>
        </w:r>
        <w:r w:rsidR="00674F35">
          <w:rPr>
            <w:noProof/>
            <w:webHidden/>
          </w:rPr>
          <w:fldChar w:fldCharType="separate"/>
        </w:r>
        <w:r w:rsidR="00674F35">
          <w:rPr>
            <w:noProof/>
            <w:webHidden/>
          </w:rPr>
          <w:t>6</w:t>
        </w:r>
        <w:r w:rsidR="00674F35">
          <w:rPr>
            <w:noProof/>
            <w:webHidden/>
          </w:rPr>
          <w:fldChar w:fldCharType="end"/>
        </w:r>
      </w:hyperlink>
    </w:p>
    <w:p w14:paraId="7C7F1FB0" w14:textId="34CC57B8" w:rsidR="00674F35" w:rsidRDefault="00C45030" w:rsidP="004E4520">
      <w:pPr>
        <w:pStyle w:val="TableofFigures"/>
        <w:tabs>
          <w:tab w:val="right" w:leader="dot" w:pos="6114"/>
        </w:tabs>
        <w:spacing w:after="80"/>
        <w:rPr>
          <w:rFonts w:asciiTheme="minorHAnsi" w:eastAsiaTheme="minorEastAsia" w:hAnsiTheme="minorHAnsi"/>
          <w:noProof/>
        </w:rPr>
      </w:pPr>
      <w:hyperlink w:anchor="_Toc513797806" w:history="1">
        <w:r w:rsidR="00674F35" w:rsidRPr="0003000A">
          <w:rPr>
            <w:rStyle w:val="Hyperlink"/>
            <w:noProof/>
          </w:rPr>
          <w:t>Gambar 2.5 Convolutional layer</w:t>
        </w:r>
        <w:r w:rsidR="00674F35">
          <w:rPr>
            <w:noProof/>
            <w:webHidden/>
          </w:rPr>
          <w:tab/>
        </w:r>
        <w:r w:rsidR="00674F35">
          <w:rPr>
            <w:noProof/>
            <w:webHidden/>
          </w:rPr>
          <w:fldChar w:fldCharType="begin"/>
        </w:r>
        <w:r w:rsidR="00674F35">
          <w:rPr>
            <w:noProof/>
            <w:webHidden/>
          </w:rPr>
          <w:instrText xml:space="preserve"> PAGEREF _Toc513797806 \h </w:instrText>
        </w:r>
        <w:r w:rsidR="00674F35">
          <w:rPr>
            <w:noProof/>
            <w:webHidden/>
          </w:rPr>
        </w:r>
        <w:r w:rsidR="00674F35">
          <w:rPr>
            <w:noProof/>
            <w:webHidden/>
          </w:rPr>
          <w:fldChar w:fldCharType="separate"/>
        </w:r>
        <w:r w:rsidR="00674F35">
          <w:rPr>
            <w:noProof/>
            <w:webHidden/>
          </w:rPr>
          <w:t>7</w:t>
        </w:r>
        <w:r w:rsidR="00674F35">
          <w:rPr>
            <w:noProof/>
            <w:webHidden/>
          </w:rPr>
          <w:fldChar w:fldCharType="end"/>
        </w:r>
      </w:hyperlink>
    </w:p>
    <w:p w14:paraId="33EF9368" w14:textId="6E0BF49A" w:rsidR="00674F35" w:rsidRDefault="00C45030" w:rsidP="004E4520">
      <w:pPr>
        <w:pStyle w:val="TableofFigures"/>
        <w:tabs>
          <w:tab w:val="right" w:leader="dot" w:pos="6114"/>
        </w:tabs>
        <w:spacing w:after="80"/>
        <w:rPr>
          <w:rFonts w:asciiTheme="minorHAnsi" w:eastAsiaTheme="minorEastAsia" w:hAnsiTheme="minorHAnsi"/>
          <w:noProof/>
        </w:rPr>
      </w:pPr>
      <w:hyperlink w:anchor="_Toc513797807" w:history="1">
        <w:r w:rsidR="00674F35" w:rsidRPr="0003000A">
          <w:rPr>
            <w:rStyle w:val="Hyperlink"/>
            <w:noProof/>
          </w:rPr>
          <w:t>Gambar 2.6 Kepala unta</w:t>
        </w:r>
        <w:r w:rsidR="00674F35">
          <w:rPr>
            <w:noProof/>
            <w:webHidden/>
          </w:rPr>
          <w:tab/>
        </w:r>
        <w:r w:rsidR="00674F35">
          <w:rPr>
            <w:noProof/>
            <w:webHidden/>
          </w:rPr>
          <w:fldChar w:fldCharType="begin"/>
        </w:r>
        <w:r w:rsidR="00674F35">
          <w:rPr>
            <w:noProof/>
            <w:webHidden/>
          </w:rPr>
          <w:instrText xml:space="preserve"> PAGEREF _Toc513797807 \h </w:instrText>
        </w:r>
        <w:r w:rsidR="00674F35">
          <w:rPr>
            <w:noProof/>
            <w:webHidden/>
          </w:rPr>
        </w:r>
        <w:r w:rsidR="00674F35">
          <w:rPr>
            <w:noProof/>
            <w:webHidden/>
          </w:rPr>
          <w:fldChar w:fldCharType="separate"/>
        </w:r>
        <w:r w:rsidR="00674F35">
          <w:rPr>
            <w:noProof/>
            <w:webHidden/>
          </w:rPr>
          <w:t>7</w:t>
        </w:r>
        <w:r w:rsidR="00674F35">
          <w:rPr>
            <w:noProof/>
            <w:webHidden/>
          </w:rPr>
          <w:fldChar w:fldCharType="end"/>
        </w:r>
      </w:hyperlink>
    </w:p>
    <w:p w14:paraId="08F6C8FD" w14:textId="63D00F63" w:rsidR="00674F35" w:rsidRDefault="00C45030" w:rsidP="004E4520">
      <w:pPr>
        <w:pStyle w:val="TableofFigures"/>
        <w:tabs>
          <w:tab w:val="right" w:leader="dot" w:pos="6114"/>
        </w:tabs>
        <w:spacing w:after="80"/>
        <w:rPr>
          <w:rFonts w:asciiTheme="minorHAnsi" w:eastAsiaTheme="minorEastAsia" w:hAnsiTheme="minorHAnsi"/>
          <w:noProof/>
        </w:rPr>
      </w:pPr>
      <w:hyperlink w:anchor="_Toc513797808" w:history="1">
        <w:r w:rsidR="00674F35" w:rsidRPr="0003000A">
          <w:rPr>
            <w:rStyle w:val="Hyperlink"/>
            <w:noProof/>
          </w:rPr>
          <w:t>Gambar 2.7 Operasi konvolusi beserta hasilnya.</w:t>
        </w:r>
        <w:r w:rsidR="00674F35">
          <w:rPr>
            <w:noProof/>
            <w:webHidden/>
          </w:rPr>
          <w:tab/>
        </w:r>
        <w:r w:rsidR="00674F35">
          <w:rPr>
            <w:noProof/>
            <w:webHidden/>
          </w:rPr>
          <w:fldChar w:fldCharType="begin"/>
        </w:r>
        <w:r w:rsidR="00674F35">
          <w:rPr>
            <w:noProof/>
            <w:webHidden/>
          </w:rPr>
          <w:instrText xml:space="preserve"> PAGEREF _Toc513797808 \h </w:instrText>
        </w:r>
        <w:r w:rsidR="00674F35">
          <w:rPr>
            <w:noProof/>
            <w:webHidden/>
          </w:rPr>
        </w:r>
        <w:r w:rsidR="00674F35">
          <w:rPr>
            <w:noProof/>
            <w:webHidden/>
          </w:rPr>
          <w:fldChar w:fldCharType="separate"/>
        </w:r>
        <w:r w:rsidR="00674F35">
          <w:rPr>
            <w:noProof/>
            <w:webHidden/>
          </w:rPr>
          <w:t>8</w:t>
        </w:r>
        <w:r w:rsidR="00674F35">
          <w:rPr>
            <w:noProof/>
            <w:webHidden/>
          </w:rPr>
          <w:fldChar w:fldCharType="end"/>
        </w:r>
      </w:hyperlink>
    </w:p>
    <w:p w14:paraId="7E893AF8" w14:textId="08BF1505" w:rsidR="00674F35" w:rsidRDefault="00C45030" w:rsidP="004E4520">
      <w:pPr>
        <w:pStyle w:val="TableofFigures"/>
        <w:tabs>
          <w:tab w:val="right" w:leader="dot" w:pos="6114"/>
        </w:tabs>
        <w:spacing w:after="80"/>
        <w:rPr>
          <w:rFonts w:asciiTheme="minorHAnsi" w:eastAsiaTheme="minorEastAsia" w:hAnsiTheme="minorHAnsi"/>
          <w:noProof/>
        </w:rPr>
      </w:pPr>
      <w:hyperlink w:anchor="_Toc513797809" w:history="1">
        <w:r w:rsidR="00674F35" w:rsidRPr="0003000A">
          <w:rPr>
            <w:rStyle w:val="Hyperlink"/>
            <w:noProof/>
          </w:rPr>
          <w:t>Gambar 2.8 Fully Connected Layer</w:t>
        </w:r>
        <w:r w:rsidR="00674F35">
          <w:rPr>
            <w:noProof/>
            <w:webHidden/>
          </w:rPr>
          <w:tab/>
        </w:r>
        <w:r w:rsidR="00674F35">
          <w:rPr>
            <w:noProof/>
            <w:webHidden/>
          </w:rPr>
          <w:fldChar w:fldCharType="begin"/>
        </w:r>
        <w:r w:rsidR="00674F35">
          <w:rPr>
            <w:noProof/>
            <w:webHidden/>
          </w:rPr>
          <w:instrText xml:space="preserve"> PAGEREF _Toc513797809 \h </w:instrText>
        </w:r>
        <w:r w:rsidR="00674F35">
          <w:rPr>
            <w:noProof/>
            <w:webHidden/>
          </w:rPr>
        </w:r>
        <w:r w:rsidR="00674F35">
          <w:rPr>
            <w:noProof/>
            <w:webHidden/>
          </w:rPr>
          <w:fldChar w:fldCharType="separate"/>
        </w:r>
        <w:r w:rsidR="00674F35">
          <w:rPr>
            <w:noProof/>
            <w:webHidden/>
          </w:rPr>
          <w:t>9</w:t>
        </w:r>
        <w:r w:rsidR="00674F35">
          <w:rPr>
            <w:noProof/>
            <w:webHidden/>
          </w:rPr>
          <w:fldChar w:fldCharType="end"/>
        </w:r>
      </w:hyperlink>
    </w:p>
    <w:p w14:paraId="71A82A9C" w14:textId="5F768FC9" w:rsidR="00674F35" w:rsidRDefault="00C45030" w:rsidP="004E4520">
      <w:pPr>
        <w:pStyle w:val="TableofFigures"/>
        <w:tabs>
          <w:tab w:val="right" w:leader="dot" w:pos="6114"/>
        </w:tabs>
        <w:spacing w:after="80"/>
        <w:rPr>
          <w:rFonts w:asciiTheme="minorHAnsi" w:eastAsiaTheme="minorEastAsia" w:hAnsiTheme="minorHAnsi"/>
          <w:noProof/>
        </w:rPr>
      </w:pPr>
      <w:hyperlink w:anchor="_Toc513797810" w:history="1">
        <w:r w:rsidR="00674F35" w:rsidRPr="0003000A">
          <w:rPr>
            <w:rStyle w:val="Hyperlink"/>
            <w:noProof/>
          </w:rPr>
          <w:t>Gambar 2.9 Perbandingan algoritma Adam dan algoritma lainnya</w:t>
        </w:r>
        <w:r w:rsidR="00674F35">
          <w:rPr>
            <w:noProof/>
            <w:webHidden/>
          </w:rPr>
          <w:tab/>
        </w:r>
        <w:r w:rsidR="00674F35">
          <w:rPr>
            <w:noProof/>
            <w:webHidden/>
          </w:rPr>
          <w:fldChar w:fldCharType="begin"/>
        </w:r>
        <w:r w:rsidR="00674F35">
          <w:rPr>
            <w:noProof/>
            <w:webHidden/>
          </w:rPr>
          <w:instrText xml:space="preserve"> PAGEREF _Toc513797810 \h </w:instrText>
        </w:r>
        <w:r w:rsidR="00674F35">
          <w:rPr>
            <w:noProof/>
            <w:webHidden/>
          </w:rPr>
        </w:r>
        <w:r w:rsidR="00674F35">
          <w:rPr>
            <w:noProof/>
            <w:webHidden/>
          </w:rPr>
          <w:fldChar w:fldCharType="separate"/>
        </w:r>
        <w:r w:rsidR="00674F35">
          <w:rPr>
            <w:noProof/>
            <w:webHidden/>
          </w:rPr>
          <w:t>10</w:t>
        </w:r>
        <w:r w:rsidR="00674F35">
          <w:rPr>
            <w:noProof/>
            <w:webHidden/>
          </w:rPr>
          <w:fldChar w:fldCharType="end"/>
        </w:r>
      </w:hyperlink>
    </w:p>
    <w:p w14:paraId="5B779FE0" w14:textId="7D154D9B" w:rsidR="00674F35" w:rsidRDefault="00C45030" w:rsidP="004E4520">
      <w:pPr>
        <w:pStyle w:val="TableofFigures"/>
        <w:tabs>
          <w:tab w:val="right" w:leader="dot" w:pos="6114"/>
        </w:tabs>
        <w:spacing w:after="80"/>
        <w:rPr>
          <w:rFonts w:asciiTheme="minorHAnsi" w:eastAsiaTheme="minorEastAsia" w:hAnsiTheme="minorHAnsi"/>
          <w:noProof/>
        </w:rPr>
      </w:pPr>
      <w:hyperlink w:anchor="_Toc513797811" w:history="1">
        <w:r w:rsidR="00674F35" w:rsidRPr="0003000A">
          <w:rPr>
            <w:rStyle w:val="Hyperlink"/>
            <w:noProof/>
          </w:rPr>
          <w:t>Gambar 3.1 Alur Penelitian</w:t>
        </w:r>
        <w:r w:rsidR="00674F35">
          <w:rPr>
            <w:noProof/>
            <w:webHidden/>
          </w:rPr>
          <w:tab/>
        </w:r>
        <w:r w:rsidR="00674F35">
          <w:rPr>
            <w:noProof/>
            <w:webHidden/>
          </w:rPr>
          <w:fldChar w:fldCharType="begin"/>
        </w:r>
        <w:r w:rsidR="00674F35">
          <w:rPr>
            <w:noProof/>
            <w:webHidden/>
          </w:rPr>
          <w:instrText xml:space="preserve"> PAGEREF _Toc513797811 \h </w:instrText>
        </w:r>
        <w:r w:rsidR="00674F35">
          <w:rPr>
            <w:noProof/>
            <w:webHidden/>
          </w:rPr>
        </w:r>
        <w:r w:rsidR="00674F35">
          <w:rPr>
            <w:noProof/>
            <w:webHidden/>
          </w:rPr>
          <w:fldChar w:fldCharType="separate"/>
        </w:r>
        <w:r w:rsidR="00674F35">
          <w:rPr>
            <w:noProof/>
            <w:webHidden/>
          </w:rPr>
          <w:t>14</w:t>
        </w:r>
        <w:r w:rsidR="00674F35">
          <w:rPr>
            <w:noProof/>
            <w:webHidden/>
          </w:rPr>
          <w:fldChar w:fldCharType="end"/>
        </w:r>
      </w:hyperlink>
    </w:p>
    <w:p w14:paraId="173D424C" w14:textId="03565237" w:rsidR="00674F35" w:rsidRDefault="00C45030" w:rsidP="004E4520">
      <w:pPr>
        <w:pStyle w:val="TableofFigures"/>
        <w:tabs>
          <w:tab w:val="right" w:leader="dot" w:pos="6114"/>
        </w:tabs>
        <w:spacing w:after="80"/>
        <w:rPr>
          <w:rFonts w:asciiTheme="minorHAnsi" w:eastAsiaTheme="minorEastAsia" w:hAnsiTheme="minorHAnsi"/>
          <w:noProof/>
        </w:rPr>
      </w:pPr>
      <w:hyperlink w:anchor="_Toc513797812" w:history="1">
        <w:r w:rsidR="00674F35" w:rsidRPr="0003000A">
          <w:rPr>
            <w:rStyle w:val="Hyperlink"/>
            <w:noProof/>
          </w:rPr>
          <w:t>Gambar 3.2. Daftar software yang diinstall, disimpan dalam file environment-gpu.yml</w:t>
        </w:r>
        <w:r w:rsidR="00674F35">
          <w:rPr>
            <w:noProof/>
            <w:webHidden/>
          </w:rPr>
          <w:tab/>
        </w:r>
        <w:r w:rsidR="00674F35">
          <w:rPr>
            <w:noProof/>
            <w:webHidden/>
          </w:rPr>
          <w:fldChar w:fldCharType="begin"/>
        </w:r>
        <w:r w:rsidR="00674F35">
          <w:rPr>
            <w:noProof/>
            <w:webHidden/>
          </w:rPr>
          <w:instrText xml:space="preserve"> PAGEREF _Toc513797812 \h </w:instrText>
        </w:r>
        <w:r w:rsidR="00674F35">
          <w:rPr>
            <w:noProof/>
            <w:webHidden/>
          </w:rPr>
        </w:r>
        <w:r w:rsidR="00674F35">
          <w:rPr>
            <w:noProof/>
            <w:webHidden/>
          </w:rPr>
          <w:fldChar w:fldCharType="separate"/>
        </w:r>
        <w:r w:rsidR="00674F35">
          <w:rPr>
            <w:noProof/>
            <w:webHidden/>
          </w:rPr>
          <w:t>15</w:t>
        </w:r>
        <w:r w:rsidR="00674F35">
          <w:rPr>
            <w:noProof/>
            <w:webHidden/>
          </w:rPr>
          <w:fldChar w:fldCharType="end"/>
        </w:r>
      </w:hyperlink>
    </w:p>
    <w:p w14:paraId="242522FF" w14:textId="248468F8" w:rsidR="00674F35" w:rsidRDefault="00C45030" w:rsidP="004E4520">
      <w:pPr>
        <w:pStyle w:val="TableofFigures"/>
        <w:tabs>
          <w:tab w:val="right" w:leader="dot" w:pos="6114"/>
        </w:tabs>
        <w:spacing w:after="80"/>
        <w:rPr>
          <w:rFonts w:asciiTheme="minorHAnsi" w:eastAsiaTheme="minorEastAsia" w:hAnsiTheme="minorHAnsi"/>
          <w:noProof/>
        </w:rPr>
      </w:pPr>
      <w:hyperlink w:anchor="_Toc513797813" w:history="1">
        <w:r w:rsidR="00674F35" w:rsidRPr="0003000A">
          <w:rPr>
            <w:rStyle w:val="Hyperlink"/>
            <w:noProof/>
          </w:rPr>
          <w:t>Gambar 3.3 Tampilan Program Simulator Self Driving Car</w:t>
        </w:r>
        <w:r w:rsidR="00674F35">
          <w:rPr>
            <w:noProof/>
            <w:webHidden/>
          </w:rPr>
          <w:tab/>
        </w:r>
        <w:r w:rsidR="00674F35">
          <w:rPr>
            <w:noProof/>
            <w:webHidden/>
          </w:rPr>
          <w:fldChar w:fldCharType="begin"/>
        </w:r>
        <w:r w:rsidR="00674F35">
          <w:rPr>
            <w:noProof/>
            <w:webHidden/>
          </w:rPr>
          <w:instrText xml:space="preserve"> PAGEREF _Toc513797813 \h </w:instrText>
        </w:r>
        <w:r w:rsidR="00674F35">
          <w:rPr>
            <w:noProof/>
            <w:webHidden/>
          </w:rPr>
        </w:r>
        <w:r w:rsidR="00674F35">
          <w:rPr>
            <w:noProof/>
            <w:webHidden/>
          </w:rPr>
          <w:fldChar w:fldCharType="separate"/>
        </w:r>
        <w:r w:rsidR="00674F35">
          <w:rPr>
            <w:noProof/>
            <w:webHidden/>
          </w:rPr>
          <w:t>17</w:t>
        </w:r>
        <w:r w:rsidR="00674F35">
          <w:rPr>
            <w:noProof/>
            <w:webHidden/>
          </w:rPr>
          <w:fldChar w:fldCharType="end"/>
        </w:r>
      </w:hyperlink>
    </w:p>
    <w:p w14:paraId="3FBC4BC1" w14:textId="7C5077C3" w:rsidR="00674F35" w:rsidRDefault="00C45030" w:rsidP="004E4520">
      <w:pPr>
        <w:pStyle w:val="TableofFigures"/>
        <w:tabs>
          <w:tab w:val="right" w:leader="dot" w:pos="6114"/>
        </w:tabs>
        <w:spacing w:after="80"/>
        <w:rPr>
          <w:rFonts w:asciiTheme="minorHAnsi" w:eastAsiaTheme="minorEastAsia" w:hAnsiTheme="minorHAnsi"/>
          <w:noProof/>
        </w:rPr>
      </w:pPr>
      <w:hyperlink w:anchor="_Toc513797814" w:history="1">
        <w:r w:rsidR="00674F35" w:rsidRPr="0003000A">
          <w:rPr>
            <w:rStyle w:val="Hyperlink"/>
            <w:noProof/>
          </w:rPr>
          <w:t>Gambar 3.4 Tampilan Pilih Folder</w:t>
        </w:r>
        <w:r w:rsidR="00674F35">
          <w:rPr>
            <w:noProof/>
            <w:webHidden/>
          </w:rPr>
          <w:tab/>
        </w:r>
        <w:r w:rsidR="00674F35">
          <w:rPr>
            <w:noProof/>
            <w:webHidden/>
          </w:rPr>
          <w:fldChar w:fldCharType="begin"/>
        </w:r>
        <w:r w:rsidR="00674F35">
          <w:rPr>
            <w:noProof/>
            <w:webHidden/>
          </w:rPr>
          <w:instrText xml:space="preserve"> PAGEREF _Toc513797814 \h </w:instrText>
        </w:r>
        <w:r w:rsidR="00674F35">
          <w:rPr>
            <w:noProof/>
            <w:webHidden/>
          </w:rPr>
        </w:r>
        <w:r w:rsidR="00674F35">
          <w:rPr>
            <w:noProof/>
            <w:webHidden/>
          </w:rPr>
          <w:fldChar w:fldCharType="separate"/>
        </w:r>
        <w:r w:rsidR="00674F35">
          <w:rPr>
            <w:noProof/>
            <w:webHidden/>
          </w:rPr>
          <w:t>18</w:t>
        </w:r>
        <w:r w:rsidR="00674F35">
          <w:rPr>
            <w:noProof/>
            <w:webHidden/>
          </w:rPr>
          <w:fldChar w:fldCharType="end"/>
        </w:r>
      </w:hyperlink>
    </w:p>
    <w:p w14:paraId="35B31104" w14:textId="7A8B7B5C" w:rsidR="00674F35" w:rsidRDefault="00C45030" w:rsidP="004E4520">
      <w:pPr>
        <w:pStyle w:val="TableofFigures"/>
        <w:tabs>
          <w:tab w:val="right" w:leader="dot" w:pos="6114"/>
        </w:tabs>
        <w:spacing w:after="80"/>
        <w:rPr>
          <w:rFonts w:asciiTheme="minorHAnsi" w:eastAsiaTheme="minorEastAsia" w:hAnsiTheme="minorHAnsi"/>
          <w:noProof/>
        </w:rPr>
      </w:pPr>
      <w:hyperlink w:anchor="_Toc513797815" w:history="1">
        <w:r w:rsidR="00674F35" w:rsidRPr="0003000A">
          <w:rPr>
            <w:rStyle w:val="Hyperlink"/>
            <w:noProof/>
          </w:rPr>
          <w:t>Gambar 3.5 Skema proses training</w:t>
        </w:r>
        <w:r w:rsidR="00674F35">
          <w:rPr>
            <w:noProof/>
            <w:webHidden/>
          </w:rPr>
          <w:tab/>
        </w:r>
        <w:r w:rsidR="00674F35">
          <w:rPr>
            <w:noProof/>
            <w:webHidden/>
          </w:rPr>
          <w:fldChar w:fldCharType="begin"/>
        </w:r>
        <w:r w:rsidR="00674F35">
          <w:rPr>
            <w:noProof/>
            <w:webHidden/>
          </w:rPr>
          <w:instrText xml:space="preserve"> PAGEREF _Toc513797815 \h </w:instrText>
        </w:r>
        <w:r w:rsidR="00674F35">
          <w:rPr>
            <w:noProof/>
            <w:webHidden/>
          </w:rPr>
        </w:r>
        <w:r w:rsidR="00674F35">
          <w:rPr>
            <w:noProof/>
            <w:webHidden/>
          </w:rPr>
          <w:fldChar w:fldCharType="separate"/>
        </w:r>
        <w:r w:rsidR="00674F35">
          <w:rPr>
            <w:noProof/>
            <w:webHidden/>
          </w:rPr>
          <w:t>19</w:t>
        </w:r>
        <w:r w:rsidR="00674F35">
          <w:rPr>
            <w:noProof/>
            <w:webHidden/>
          </w:rPr>
          <w:fldChar w:fldCharType="end"/>
        </w:r>
      </w:hyperlink>
    </w:p>
    <w:p w14:paraId="31A0A17E" w14:textId="1F42D604" w:rsidR="00674F35" w:rsidRDefault="00C45030" w:rsidP="004E4520">
      <w:pPr>
        <w:pStyle w:val="TableofFigures"/>
        <w:tabs>
          <w:tab w:val="right" w:leader="dot" w:pos="6114"/>
        </w:tabs>
        <w:spacing w:after="80"/>
        <w:rPr>
          <w:rFonts w:asciiTheme="minorHAnsi" w:eastAsiaTheme="minorEastAsia" w:hAnsiTheme="minorHAnsi"/>
          <w:noProof/>
        </w:rPr>
      </w:pPr>
      <w:hyperlink w:anchor="_Toc513797816" w:history="1">
        <w:r w:rsidR="00674F35" w:rsidRPr="0003000A">
          <w:rPr>
            <w:rStyle w:val="Hyperlink"/>
            <w:noProof/>
          </w:rPr>
          <w:t>Gambar 3.5 Model Convolutional Neural Network</w:t>
        </w:r>
        <w:r w:rsidR="00674F35">
          <w:rPr>
            <w:noProof/>
            <w:webHidden/>
          </w:rPr>
          <w:tab/>
        </w:r>
        <w:r w:rsidR="00674F35">
          <w:rPr>
            <w:noProof/>
            <w:webHidden/>
          </w:rPr>
          <w:fldChar w:fldCharType="begin"/>
        </w:r>
        <w:r w:rsidR="00674F35">
          <w:rPr>
            <w:noProof/>
            <w:webHidden/>
          </w:rPr>
          <w:instrText xml:space="preserve"> PAGEREF _Toc513797816 \h </w:instrText>
        </w:r>
        <w:r w:rsidR="00674F35">
          <w:rPr>
            <w:noProof/>
            <w:webHidden/>
          </w:rPr>
        </w:r>
        <w:r w:rsidR="00674F35">
          <w:rPr>
            <w:noProof/>
            <w:webHidden/>
          </w:rPr>
          <w:fldChar w:fldCharType="separate"/>
        </w:r>
        <w:r w:rsidR="00674F35">
          <w:rPr>
            <w:noProof/>
            <w:webHidden/>
          </w:rPr>
          <w:t>20</w:t>
        </w:r>
        <w:r w:rsidR="00674F35">
          <w:rPr>
            <w:noProof/>
            <w:webHidden/>
          </w:rPr>
          <w:fldChar w:fldCharType="end"/>
        </w:r>
      </w:hyperlink>
    </w:p>
    <w:p w14:paraId="7A602CD8" w14:textId="6031EA91" w:rsidR="00674F35" w:rsidRDefault="00C45030" w:rsidP="004E4520">
      <w:pPr>
        <w:pStyle w:val="TableofFigures"/>
        <w:tabs>
          <w:tab w:val="right" w:leader="dot" w:pos="6114"/>
        </w:tabs>
        <w:spacing w:after="80"/>
        <w:rPr>
          <w:rFonts w:asciiTheme="minorHAnsi" w:eastAsiaTheme="minorEastAsia" w:hAnsiTheme="minorHAnsi"/>
          <w:noProof/>
        </w:rPr>
      </w:pPr>
      <w:hyperlink w:anchor="_Toc513797817" w:history="1">
        <w:r w:rsidR="00674F35" w:rsidRPr="0003000A">
          <w:rPr>
            <w:rStyle w:val="Hyperlink"/>
            <w:noProof/>
          </w:rPr>
          <w:t>Gambar 3.6 Tampilan Autonomous Drive</w:t>
        </w:r>
        <w:r w:rsidR="00674F35">
          <w:rPr>
            <w:noProof/>
            <w:webHidden/>
          </w:rPr>
          <w:tab/>
        </w:r>
        <w:r w:rsidR="00674F35">
          <w:rPr>
            <w:noProof/>
            <w:webHidden/>
          </w:rPr>
          <w:fldChar w:fldCharType="begin"/>
        </w:r>
        <w:r w:rsidR="00674F35">
          <w:rPr>
            <w:noProof/>
            <w:webHidden/>
          </w:rPr>
          <w:instrText xml:space="preserve"> PAGEREF _Toc513797817 \h </w:instrText>
        </w:r>
        <w:r w:rsidR="00674F35">
          <w:rPr>
            <w:noProof/>
            <w:webHidden/>
          </w:rPr>
        </w:r>
        <w:r w:rsidR="00674F35">
          <w:rPr>
            <w:noProof/>
            <w:webHidden/>
          </w:rPr>
          <w:fldChar w:fldCharType="separate"/>
        </w:r>
        <w:r w:rsidR="00674F35">
          <w:rPr>
            <w:noProof/>
            <w:webHidden/>
          </w:rPr>
          <w:t>22</w:t>
        </w:r>
        <w:r w:rsidR="00674F35">
          <w:rPr>
            <w:noProof/>
            <w:webHidden/>
          </w:rPr>
          <w:fldChar w:fldCharType="end"/>
        </w:r>
      </w:hyperlink>
    </w:p>
    <w:p w14:paraId="56A56503" w14:textId="3CE44561" w:rsidR="00674F35" w:rsidRDefault="00C45030" w:rsidP="004E4520">
      <w:pPr>
        <w:pStyle w:val="TableofFigures"/>
        <w:tabs>
          <w:tab w:val="right" w:leader="dot" w:pos="6114"/>
        </w:tabs>
        <w:spacing w:after="80"/>
        <w:rPr>
          <w:rFonts w:asciiTheme="minorHAnsi" w:eastAsiaTheme="minorEastAsia" w:hAnsiTheme="minorHAnsi"/>
          <w:noProof/>
        </w:rPr>
      </w:pPr>
      <w:hyperlink w:anchor="_Toc513797818" w:history="1">
        <w:r w:rsidR="00674F35" w:rsidRPr="0003000A">
          <w:rPr>
            <w:rStyle w:val="Hyperlink"/>
            <w:noProof/>
          </w:rPr>
          <w:t>Gambar 3.7 Skema pengiriman data</w:t>
        </w:r>
        <w:r w:rsidR="00674F35">
          <w:rPr>
            <w:noProof/>
            <w:webHidden/>
          </w:rPr>
          <w:tab/>
        </w:r>
        <w:r w:rsidR="00674F35">
          <w:rPr>
            <w:noProof/>
            <w:webHidden/>
          </w:rPr>
          <w:fldChar w:fldCharType="begin"/>
        </w:r>
        <w:r w:rsidR="00674F35">
          <w:rPr>
            <w:noProof/>
            <w:webHidden/>
          </w:rPr>
          <w:instrText xml:space="preserve"> PAGEREF _Toc513797818 \h </w:instrText>
        </w:r>
        <w:r w:rsidR="00674F35">
          <w:rPr>
            <w:noProof/>
            <w:webHidden/>
          </w:rPr>
        </w:r>
        <w:r w:rsidR="00674F35">
          <w:rPr>
            <w:noProof/>
            <w:webHidden/>
          </w:rPr>
          <w:fldChar w:fldCharType="separate"/>
        </w:r>
        <w:r w:rsidR="00674F35">
          <w:rPr>
            <w:noProof/>
            <w:webHidden/>
          </w:rPr>
          <w:t>23</w:t>
        </w:r>
        <w:r w:rsidR="00674F35">
          <w:rPr>
            <w:noProof/>
            <w:webHidden/>
          </w:rPr>
          <w:fldChar w:fldCharType="end"/>
        </w:r>
      </w:hyperlink>
    </w:p>
    <w:p w14:paraId="2220F863" w14:textId="26349170" w:rsidR="00674F35" w:rsidRDefault="00C45030" w:rsidP="004E4520">
      <w:pPr>
        <w:pStyle w:val="TableofFigures"/>
        <w:tabs>
          <w:tab w:val="right" w:leader="dot" w:pos="6114"/>
        </w:tabs>
        <w:spacing w:after="80"/>
        <w:rPr>
          <w:rFonts w:asciiTheme="minorHAnsi" w:eastAsiaTheme="minorEastAsia" w:hAnsiTheme="minorHAnsi"/>
          <w:noProof/>
        </w:rPr>
      </w:pPr>
      <w:hyperlink w:anchor="_Toc513797819" w:history="1">
        <w:r w:rsidR="00674F35" w:rsidRPr="0003000A">
          <w:rPr>
            <w:rStyle w:val="Hyperlink"/>
            <w:noProof/>
          </w:rPr>
          <w:t>Gambar 4.1 File CSV hasil training.</w:t>
        </w:r>
        <w:r w:rsidR="00674F35">
          <w:rPr>
            <w:noProof/>
            <w:webHidden/>
          </w:rPr>
          <w:tab/>
        </w:r>
        <w:r w:rsidR="00674F35">
          <w:rPr>
            <w:noProof/>
            <w:webHidden/>
          </w:rPr>
          <w:fldChar w:fldCharType="begin"/>
        </w:r>
        <w:r w:rsidR="00674F35">
          <w:rPr>
            <w:noProof/>
            <w:webHidden/>
          </w:rPr>
          <w:instrText xml:space="preserve"> PAGEREF _Toc513797819 \h </w:instrText>
        </w:r>
        <w:r w:rsidR="00674F35">
          <w:rPr>
            <w:noProof/>
            <w:webHidden/>
          </w:rPr>
        </w:r>
        <w:r w:rsidR="00674F35">
          <w:rPr>
            <w:noProof/>
            <w:webHidden/>
          </w:rPr>
          <w:fldChar w:fldCharType="separate"/>
        </w:r>
        <w:r w:rsidR="00674F35">
          <w:rPr>
            <w:noProof/>
            <w:webHidden/>
          </w:rPr>
          <w:t>25</w:t>
        </w:r>
        <w:r w:rsidR="00674F35">
          <w:rPr>
            <w:noProof/>
            <w:webHidden/>
          </w:rPr>
          <w:fldChar w:fldCharType="end"/>
        </w:r>
      </w:hyperlink>
    </w:p>
    <w:p w14:paraId="65E5AEB3" w14:textId="5E887AFB" w:rsidR="00674F35" w:rsidRDefault="00C45030" w:rsidP="004E4520">
      <w:pPr>
        <w:pStyle w:val="TableofFigures"/>
        <w:tabs>
          <w:tab w:val="right" w:leader="dot" w:pos="6114"/>
        </w:tabs>
        <w:spacing w:after="80"/>
        <w:rPr>
          <w:rFonts w:asciiTheme="minorHAnsi" w:eastAsiaTheme="minorEastAsia" w:hAnsiTheme="minorHAnsi"/>
          <w:noProof/>
        </w:rPr>
      </w:pPr>
      <w:hyperlink w:anchor="_Toc513797820" w:history="1">
        <w:r w:rsidR="00674F35" w:rsidRPr="0003000A">
          <w:rPr>
            <w:rStyle w:val="Hyperlink"/>
            <w:noProof/>
          </w:rPr>
          <w:t>Gambar 4.2 Gambar yang diambil dari tampak</w:t>
        </w:r>
        <w:r w:rsidR="00674F35">
          <w:rPr>
            <w:noProof/>
            <w:webHidden/>
          </w:rPr>
          <w:tab/>
        </w:r>
        <w:r w:rsidR="00674F35">
          <w:rPr>
            <w:noProof/>
            <w:webHidden/>
          </w:rPr>
          <w:fldChar w:fldCharType="begin"/>
        </w:r>
        <w:r w:rsidR="00674F35">
          <w:rPr>
            <w:noProof/>
            <w:webHidden/>
          </w:rPr>
          <w:instrText xml:space="preserve"> PAGEREF _Toc513797820 \h </w:instrText>
        </w:r>
        <w:r w:rsidR="00674F35">
          <w:rPr>
            <w:noProof/>
            <w:webHidden/>
          </w:rPr>
        </w:r>
        <w:r w:rsidR="00674F35">
          <w:rPr>
            <w:noProof/>
            <w:webHidden/>
          </w:rPr>
          <w:fldChar w:fldCharType="separate"/>
        </w:r>
        <w:r w:rsidR="00674F35">
          <w:rPr>
            <w:noProof/>
            <w:webHidden/>
          </w:rPr>
          <w:t>26</w:t>
        </w:r>
        <w:r w:rsidR="00674F35">
          <w:rPr>
            <w:noProof/>
            <w:webHidden/>
          </w:rPr>
          <w:fldChar w:fldCharType="end"/>
        </w:r>
      </w:hyperlink>
    </w:p>
    <w:p w14:paraId="376C06D5" w14:textId="29DC761F" w:rsidR="00674F35" w:rsidRDefault="00C45030" w:rsidP="004E4520">
      <w:pPr>
        <w:pStyle w:val="TableofFigures"/>
        <w:tabs>
          <w:tab w:val="right" w:leader="dot" w:pos="6114"/>
        </w:tabs>
        <w:spacing w:after="80"/>
        <w:rPr>
          <w:rFonts w:asciiTheme="minorHAnsi" w:eastAsiaTheme="minorEastAsia" w:hAnsiTheme="minorHAnsi"/>
          <w:noProof/>
        </w:rPr>
      </w:pPr>
      <w:hyperlink w:anchor="_Toc513797821" w:history="1">
        <w:r w:rsidR="00674F35" w:rsidRPr="0003000A">
          <w:rPr>
            <w:rStyle w:val="Hyperlink"/>
            <w:noProof/>
          </w:rPr>
          <w:t>Gambar 4.3 Proses Training dengan GPU</w:t>
        </w:r>
        <w:r w:rsidR="00674F35">
          <w:rPr>
            <w:noProof/>
            <w:webHidden/>
          </w:rPr>
          <w:tab/>
        </w:r>
        <w:r w:rsidR="00674F35">
          <w:rPr>
            <w:noProof/>
            <w:webHidden/>
          </w:rPr>
          <w:fldChar w:fldCharType="begin"/>
        </w:r>
        <w:r w:rsidR="00674F35">
          <w:rPr>
            <w:noProof/>
            <w:webHidden/>
          </w:rPr>
          <w:instrText xml:space="preserve"> PAGEREF _Toc513797821 \h </w:instrText>
        </w:r>
        <w:r w:rsidR="00674F35">
          <w:rPr>
            <w:noProof/>
            <w:webHidden/>
          </w:rPr>
        </w:r>
        <w:r w:rsidR="00674F35">
          <w:rPr>
            <w:noProof/>
            <w:webHidden/>
          </w:rPr>
          <w:fldChar w:fldCharType="separate"/>
        </w:r>
        <w:r w:rsidR="00674F35">
          <w:rPr>
            <w:noProof/>
            <w:webHidden/>
          </w:rPr>
          <w:t>27</w:t>
        </w:r>
        <w:r w:rsidR="00674F35">
          <w:rPr>
            <w:noProof/>
            <w:webHidden/>
          </w:rPr>
          <w:fldChar w:fldCharType="end"/>
        </w:r>
      </w:hyperlink>
    </w:p>
    <w:p w14:paraId="464EF23E" w14:textId="5977FE47" w:rsidR="00674F35" w:rsidRDefault="00C45030" w:rsidP="004E4520">
      <w:pPr>
        <w:pStyle w:val="TableofFigures"/>
        <w:tabs>
          <w:tab w:val="right" w:leader="dot" w:pos="6114"/>
        </w:tabs>
        <w:spacing w:after="80"/>
        <w:rPr>
          <w:rFonts w:asciiTheme="minorHAnsi" w:eastAsiaTheme="minorEastAsia" w:hAnsiTheme="minorHAnsi"/>
          <w:noProof/>
        </w:rPr>
      </w:pPr>
      <w:hyperlink w:anchor="_Toc513797822" w:history="1">
        <w:r w:rsidR="00674F35" w:rsidRPr="0003000A">
          <w:rPr>
            <w:rStyle w:val="Hyperlink"/>
            <w:noProof/>
          </w:rPr>
          <w:t>Gambar 4.4 Loss yang dihasilkan dengan 10 Epoch</w:t>
        </w:r>
        <w:r w:rsidR="00674F35">
          <w:rPr>
            <w:noProof/>
            <w:webHidden/>
          </w:rPr>
          <w:tab/>
        </w:r>
        <w:r w:rsidR="00674F35">
          <w:rPr>
            <w:noProof/>
            <w:webHidden/>
          </w:rPr>
          <w:fldChar w:fldCharType="begin"/>
        </w:r>
        <w:r w:rsidR="00674F35">
          <w:rPr>
            <w:noProof/>
            <w:webHidden/>
          </w:rPr>
          <w:instrText xml:space="preserve"> PAGEREF _Toc513797822 \h </w:instrText>
        </w:r>
        <w:r w:rsidR="00674F35">
          <w:rPr>
            <w:noProof/>
            <w:webHidden/>
          </w:rPr>
        </w:r>
        <w:r w:rsidR="00674F35">
          <w:rPr>
            <w:noProof/>
            <w:webHidden/>
          </w:rPr>
          <w:fldChar w:fldCharType="separate"/>
        </w:r>
        <w:r w:rsidR="00674F35">
          <w:rPr>
            <w:noProof/>
            <w:webHidden/>
          </w:rPr>
          <w:t>30</w:t>
        </w:r>
        <w:r w:rsidR="00674F35">
          <w:rPr>
            <w:noProof/>
            <w:webHidden/>
          </w:rPr>
          <w:fldChar w:fldCharType="end"/>
        </w:r>
      </w:hyperlink>
    </w:p>
    <w:p w14:paraId="5DB01EB2" w14:textId="61E289E6" w:rsidR="00674F35" w:rsidRDefault="00C45030" w:rsidP="004E4520">
      <w:pPr>
        <w:pStyle w:val="TableofFigures"/>
        <w:tabs>
          <w:tab w:val="right" w:leader="dot" w:pos="6114"/>
        </w:tabs>
        <w:spacing w:after="80"/>
        <w:rPr>
          <w:rFonts w:asciiTheme="minorHAnsi" w:eastAsiaTheme="minorEastAsia" w:hAnsiTheme="minorHAnsi"/>
          <w:noProof/>
        </w:rPr>
      </w:pPr>
      <w:hyperlink w:anchor="_Toc513797823" w:history="1">
        <w:r w:rsidR="00674F35" w:rsidRPr="0003000A">
          <w:rPr>
            <w:rStyle w:val="Hyperlink"/>
            <w:noProof/>
          </w:rPr>
          <w:t>Gambar 4.5 Loss yang dihasilkan dengan 100 Epoch</w:t>
        </w:r>
        <w:r w:rsidR="00674F35">
          <w:rPr>
            <w:noProof/>
            <w:webHidden/>
          </w:rPr>
          <w:tab/>
        </w:r>
        <w:r w:rsidR="00674F35">
          <w:rPr>
            <w:noProof/>
            <w:webHidden/>
          </w:rPr>
          <w:fldChar w:fldCharType="begin"/>
        </w:r>
        <w:r w:rsidR="00674F35">
          <w:rPr>
            <w:noProof/>
            <w:webHidden/>
          </w:rPr>
          <w:instrText xml:space="preserve"> PAGEREF _Toc513797823 \h </w:instrText>
        </w:r>
        <w:r w:rsidR="00674F35">
          <w:rPr>
            <w:noProof/>
            <w:webHidden/>
          </w:rPr>
        </w:r>
        <w:r w:rsidR="00674F35">
          <w:rPr>
            <w:noProof/>
            <w:webHidden/>
          </w:rPr>
          <w:fldChar w:fldCharType="separate"/>
        </w:r>
        <w:r w:rsidR="00674F35">
          <w:rPr>
            <w:noProof/>
            <w:webHidden/>
          </w:rPr>
          <w:t>30</w:t>
        </w:r>
        <w:r w:rsidR="00674F35">
          <w:rPr>
            <w:noProof/>
            <w:webHidden/>
          </w:rPr>
          <w:fldChar w:fldCharType="end"/>
        </w:r>
      </w:hyperlink>
    </w:p>
    <w:p w14:paraId="48967B44" w14:textId="0E9698DE" w:rsidR="00674F35" w:rsidRDefault="00C45030" w:rsidP="004E4520">
      <w:pPr>
        <w:pStyle w:val="TableofFigures"/>
        <w:tabs>
          <w:tab w:val="right" w:leader="dot" w:pos="6114"/>
        </w:tabs>
        <w:spacing w:after="80"/>
        <w:rPr>
          <w:rFonts w:asciiTheme="minorHAnsi" w:eastAsiaTheme="minorEastAsia" w:hAnsiTheme="minorHAnsi"/>
          <w:noProof/>
        </w:rPr>
      </w:pPr>
      <w:hyperlink w:anchor="_Toc513797824" w:history="1">
        <w:r w:rsidR="00674F35" w:rsidRPr="0003000A">
          <w:rPr>
            <w:rStyle w:val="Hyperlink"/>
            <w:noProof/>
          </w:rPr>
          <w:t>Gambar 4.6 Visual Testing</w:t>
        </w:r>
        <w:r w:rsidR="00674F35">
          <w:rPr>
            <w:noProof/>
            <w:webHidden/>
          </w:rPr>
          <w:tab/>
        </w:r>
        <w:r w:rsidR="00674F35">
          <w:rPr>
            <w:noProof/>
            <w:webHidden/>
          </w:rPr>
          <w:fldChar w:fldCharType="begin"/>
        </w:r>
        <w:r w:rsidR="00674F35">
          <w:rPr>
            <w:noProof/>
            <w:webHidden/>
          </w:rPr>
          <w:instrText xml:space="preserve"> PAGEREF _Toc513797824 \h </w:instrText>
        </w:r>
        <w:r w:rsidR="00674F35">
          <w:rPr>
            <w:noProof/>
            <w:webHidden/>
          </w:rPr>
        </w:r>
        <w:r w:rsidR="00674F35">
          <w:rPr>
            <w:noProof/>
            <w:webHidden/>
          </w:rPr>
          <w:fldChar w:fldCharType="separate"/>
        </w:r>
        <w:r w:rsidR="00674F35">
          <w:rPr>
            <w:noProof/>
            <w:webHidden/>
          </w:rPr>
          <w:t>31</w:t>
        </w:r>
        <w:r w:rsidR="00674F35">
          <w:rPr>
            <w:noProof/>
            <w:webHidden/>
          </w:rPr>
          <w:fldChar w:fldCharType="end"/>
        </w:r>
      </w:hyperlink>
    </w:p>
    <w:p w14:paraId="5003A90F" w14:textId="56BEB663" w:rsidR="00674F35" w:rsidRDefault="00C45030" w:rsidP="004E4520">
      <w:pPr>
        <w:pStyle w:val="TableofFigures"/>
        <w:tabs>
          <w:tab w:val="right" w:leader="dot" w:pos="6114"/>
        </w:tabs>
        <w:spacing w:after="80"/>
        <w:rPr>
          <w:rFonts w:asciiTheme="minorHAnsi" w:eastAsiaTheme="minorEastAsia" w:hAnsiTheme="minorHAnsi"/>
          <w:noProof/>
        </w:rPr>
      </w:pPr>
      <w:hyperlink w:anchor="_Toc513797825" w:history="1">
        <w:r w:rsidR="00674F35" w:rsidRPr="0003000A">
          <w:rPr>
            <w:rStyle w:val="Hyperlink"/>
            <w:noProof/>
          </w:rPr>
          <w:t>Gambar 4.7 Area rawan pinalti</w:t>
        </w:r>
        <w:r w:rsidR="00674F35">
          <w:rPr>
            <w:noProof/>
            <w:webHidden/>
          </w:rPr>
          <w:tab/>
        </w:r>
        <w:r w:rsidR="00674F35">
          <w:rPr>
            <w:noProof/>
            <w:webHidden/>
          </w:rPr>
          <w:fldChar w:fldCharType="begin"/>
        </w:r>
        <w:r w:rsidR="00674F35">
          <w:rPr>
            <w:noProof/>
            <w:webHidden/>
          </w:rPr>
          <w:instrText xml:space="preserve"> PAGEREF _Toc513797825 \h </w:instrText>
        </w:r>
        <w:r w:rsidR="00674F35">
          <w:rPr>
            <w:noProof/>
            <w:webHidden/>
          </w:rPr>
        </w:r>
        <w:r w:rsidR="00674F35">
          <w:rPr>
            <w:noProof/>
            <w:webHidden/>
          </w:rPr>
          <w:fldChar w:fldCharType="separate"/>
        </w:r>
        <w:r w:rsidR="00674F35">
          <w:rPr>
            <w:noProof/>
            <w:webHidden/>
          </w:rPr>
          <w:t>32</w:t>
        </w:r>
        <w:r w:rsidR="00674F35">
          <w:rPr>
            <w:noProof/>
            <w:webHidden/>
          </w:rPr>
          <w:fldChar w:fldCharType="end"/>
        </w:r>
      </w:hyperlink>
    </w:p>
    <w:p w14:paraId="4649D949" w14:textId="1539C45E" w:rsidR="004E4520" w:rsidRDefault="008671C5" w:rsidP="004E4520">
      <w:pPr>
        <w:pStyle w:val="SkripsiNormal"/>
        <w:spacing w:after="80"/>
        <w:ind w:left="1134" w:hanging="1134"/>
        <w:rPr>
          <w:rFonts w:eastAsiaTheme="minorHAnsi" w:cstheme="minorBidi"/>
          <w:bCs w:val="0"/>
          <w:szCs w:val="22"/>
        </w:rPr>
      </w:pPr>
      <w:r>
        <w:rPr>
          <w:rFonts w:eastAsiaTheme="minorHAnsi" w:cstheme="minorBidi"/>
          <w:bCs w:val="0"/>
          <w:szCs w:val="22"/>
        </w:rPr>
        <w:fldChar w:fldCharType="end"/>
      </w:r>
    </w:p>
    <w:p w14:paraId="642EF980" w14:textId="77777777" w:rsidR="004E4520" w:rsidRDefault="004E4520">
      <w:pPr>
        <w:rPr>
          <w:rFonts w:ascii="Times New Roman" w:hAnsi="Times New Roman"/>
        </w:rPr>
      </w:pPr>
      <w:r>
        <w:rPr>
          <w:bCs/>
        </w:rPr>
        <w:br w:type="page"/>
      </w:r>
    </w:p>
    <w:p w14:paraId="27A7A93F" w14:textId="1686D85C" w:rsidR="767CCCA7" w:rsidRDefault="767CCCA7" w:rsidP="00CC75B9">
      <w:pPr>
        <w:pStyle w:val="SkripsiHeader"/>
      </w:pPr>
      <w:bookmarkStart w:id="7" w:name="_Toc513807044"/>
      <w:r w:rsidRPr="767CCCA7">
        <w:lastRenderedPageBreak/>
        <w:t>DAFTAR TABEL</w:t>
      </w:r>
      <w:bookmarkEnd w:id="7"/>
    </w:p>
    <w:p w14:paraId="4E26F51F" w14:textId="47968CD7" w:rsidR="00674F35" w:rsidRDefault="00674F35" w:rsidP="00674F35">
      <w:pPr>
        <w:pStyle w:val="SkripsiNormal"/>
      </w:pPr>
    </w:p>
    <w:p w14:paraId="0BF3CE50" w14:textId="0D72E1A9" w:rsidR="004E4520" w:rsidRDefault="00674F35" w:rsidP="004E4520">
      <w:pPr>
        <w:pStyle w:val="TOC1"/>
        <w:tabs>
          <w:tab w:val="right" w:leader="dot" w:pos="6114"/>
        </w:tabs>
        <w:spacing w:after="80"/>
        <w:rPr>
          <w:rFonts w:asciiTheme="minorHAnsi" w:eastAsiaTheme="minorEastAsia" w:hAnsiTheme="minorHAnsi"/>
          <w:noProof/>
        </w:rPr>
      </w:pPr>
      <w:r>
        <w:fldChar w:fldCharType="begin"/>
      </w:r>
      <w:r>
        <w:instrText xml:space="preserve"> TOC \h \z \t "Skripsi Tabel,1" </w:instrText>
      </w:r>
      <w:r>
        <w:fldChar w:fldCharType="separate"/>
      </w:r>
      <w:hyperlink w:anchor="_Toc513797908" w:history="1">
        <w:r w:rsidR="004E4520" w:rsidRPr="00540666">
          <w:rPr>
            <w:rStyle w:val="Hyperlink"/>
            <w:noProof/>
          </w:rPr>
          <w:t>Tabel 4.1 Hasil Training dengan GPU</w:t>
        </w:r>
        <w:r w:rsidR="004E4520">
          <w:rPr>
            <w:noProof/>
            <w:webHidden/>
          </w:rPr>
          <w:tab/>
        </w:r>
        <w:r w:rsidR="004E4520">
          <w:rPr>
            <w:noProof/>
            <w:webHidden/>
          </w:rPr>
          <w:fldChar w:fldCharType="begin"/>
        </w:r>
        <w:r w:rsidR="004E4520">
          <w:rPr>
            <w:noProof/>
            <w:webHidden/>
          </w:rPr>
          <w:instrText xml:space="preserve"> PAGEREF _Toc513797908 \h </w:instrText>
        </w:r>
        <w:r w:rsidR="004E4520">
          <w:rPr>
            <w:noProof/>
            <w:webHidden/>
          </w:rPr>
        </w:r>
        <w:r w:rsidR="004E4520">
          <w:rPr>
            <w:noProof/>
            <w:webHidden/>
          </w:rPr>
          <w:fldChar w:fldCharType="separate"/>
        </w:r>
        <w:r w:rsidR="004E4520">
          <w:rPr>
            <w:noProof/>
            <w:webHidden/>
          </w:rPr>
          <w:t>27</w:t>
        </w:r>
        <w:r w:rsidR="004E4520">
          <w:rPr>
            <w:noProof/>
            <w:webHidden/>
          </w:rPr>
          <w:fldChar w:fldCharType="end"/>
        </w:r>
      </w:hyperlink>
    </w:p>
    <w:p w14:paraId="233E912E" w14:textId="5DF27E59" w:rsidR="004E4520" w:rsidRDefault="00C45030" w:rsidP="004E4520">
      <w:pPr>
        <w:pStyle w:val="TOC1"/>
        <w:tabs>
          <w:tab w:val="right" w:leader="dot" w:pos="6114"/>
        </w:tabs>
        <w:spacing w:after="80"/>
        <w:rPr>
          <w:rFonts w:asciiTheme="minorHAnsi" w:eastAsiaTheme="minorEastAsia" w:hAnsiTheme="minorHAnsi"/>
          <w:noProof/>
        </w:rPr>
      </w:pPr>
      <w:hyperlink w:anchor="_Toc513797909" w:history="1">
        <w:r w:rsidR="004E4520" w:rsidRPr="00540666">
          <w:rPr>
            <w:rStyle w:val="Hyperlink"/>
            <w:noProof/>
          </w:rPr>
          <w:t>Tabel 4.2 Hasil Training dengan CPU</w:t>
        </w:r>
        <w:r w:rsidR="004E4520">
          <w:rPr>
            <w:noProof/>
            <w:webHidden/>
          </w:rPr>
          <w:tab/>
        </w:r>
        <w:r w:rsidR="004E4520">
          <w:rPr>
            <w:noProof/>
            <w:webHidden/>
          </w:rPr>
          <w:fldChar w:fldCharType="begin"/>
        </w:r>
        <w:r w:rsidR="004E4520">
          <w:rPr>
            <w:noProof/>
            <w:webHidden/>
          </w:rPr>
          <w:instrText xml:space="preserve"> PAGEREF _Toc513797909 \h </w:instrText>
        </w:r>
        <w:r w:rsidR="004E4520">
          <w:rPr>
            <w:noProof/>
            <w:webHidden/>
          </w:rPr>
        </w:r>
        <w:r w:rsidR="004E4520">
          <w:rPr>
            <w:noProof/>
            <w:webHidden/>
          </w:rPr>
          <w:fldChar w:fldCharType="separate"/>
        </w:r>
        <w:r w:rsidR="004E4520">
          <w:rPr>
            <w:noProof/>
            <w:webHidden/>
          </w:rPr>
          <w:t>28</w:t>
        </w:r>
        <w:r w:rsidR="004E4520">
          <w:rPr>
            <w:noProof/>
            <w:webHidden/>
          </w:rPr>
          <w:fldChar w:fldCharType="end"/>
        </w:r>
      </w:hyperlink>
    </w:p>
    <w:p w14:paraId="32545B71" w14:textId="455076C2" w:rsidR="004E4520" w:rsidRDefault="00C45030" w:rsidP="004E4520">
      <w:pPr>
        <w:pStyle w:val="TOC1"/>
        <w:tabs>
          <w:tab w:val="right" w:leader="dot" w:pos="6114"/>
        </w:tabs>
        <w:spacing w:after="80"/>
        <w:rPr>
          <w:rFonts w:asciiTheme="minorHAnsi" w:eastAsiaTheme="minorEastAsia" w:hAnsiTheme="minorHAnsi"/>
          <w:noProof/>
        </w:rPr>
      </w:pPr>
      <w:hyperlink w:anchor="_Toc513797910" w:history="1">
        <w:r w:rsidR="004E4520" w:rsidRPr="00540666">
          <w:rPr>
            <w:rStyle w:val="Hyperlink"/>
            <w:noProof/>
          </w:rPr>
          <w:t>Tabel 4.3 Hasil visual testing</w:t>
        </w:r>
        <w:r w:rsidR="004E4520">
          <w:rPr>
            <w:noProof/>
            <w:webHidden/>
          </w:rPr>
          <w:tab/>
        </w:r>
        <w:r w:rsidR="004E4520">
          <w:rPr>
            <w:noProof/>
            <w:webHidden/>
          </w:rPr>
          <w:fldChar w:fldCharType="begin"/>
        </w:r>
        <w:r w:rsidR="004E4520">
          <w:rPr>
            <w:noProof/>
            <w:webHidden/>
          </w:rPr>
          <w:instrText xml:space="preserve"> PAGEREF _Toc513797910 \h </w:instrText>
        </w:r>
        <w:r w:rsidR="004E4520">
          <w:rPr>
            <w:noProof/>
            <w:webHidden/>
          </w:rPr>
        </w:r>
        <w:r w:rsidR="004E4520">
          <w:rPr>
            <w:noProof/>
            <w:webHidden/>
          </w:rPr>
          <w:fldChar w:fldCharType="separate"/>
        </w:r>
        <w:r w:rsidR="004E4520">
          <w:rPr>
            <w:noProof/>
            <w:webHidden/>
          </w:rPr>
          <w:t>31</w:t>
        </w:r>
        <w:r w:rsidR="004E4520">
          <w:rPr>
            <w:noProof/>
            <w:webHidden/>
          </w:rPr>
          <w:fldChar w:fldCharType="end"/>
        </w:r>
      </w:hyperlink>
    </w:p>
    <w:p w14:paraId="75A5E121" w14:textId="2DAAC928" w:rsidR="00674F35" w:rsidRDefault="00674F35" w:rsidP="004E4520">
      <w:pPr>
        <w:pStyle w:val="SkripsiNormal"/>
        <w:spacing w:after="80"/>
      </w:pPr>
      <w:r>
        <w:fldChar w:fldCharType="end"/>
      </w:r>
    </w:p>
    <w:p w14:paraId="4938BDEA" w14:textId="5A61B71B" w:rsidR="767CCCA7" w:rsidRDefault="767CCCA7" w:rsidP="767CCCA7">
      <w:pPr>
        <w:pStyle w:val="NoSpacing"/>
        <w:rPr>
          <w:rFonts w:ascii="Times New Roman" w:eastAsia="Times New Roman" w:hAnsi="Times New Roman" w:cs="Times New Roman"/>
          <w:b/>
          <w:bCs/>
          <w:sz w:val="24"/>
          <w:szCs w:val="24"/>
        </w:rPr>
      </w:pPr>
    </w:p>
    <w:p w14:paraId="23C06E1A" w14:textId="77777777" w:rsidR="006437E5" w:rsidRDefault="006437E5" w:rsidP="006437E5">
      <w:pPr>
        <w:pStyle w:val="SkripsiHeader"/>
        <w:sectPr w:rsidR="006437E5" w:rsidSect="001A16AE">
          <w:footerReference w:type="default" r:id="rId11"/>
          <w:pgSz w:w="8391" w:h="11907"/>
          <w:pgMar w:top="850" w:right="850" w:bottom="850" w:left="1417" w:header="720" w:footer="720" w:gutter="0"/>
          <w:pgNumType w:fmt="lowerRoman" w:start="1"/>
          <w:cols w:space="720"/>
          <w:docGrid w:linePitch="360"/>
        </w:sectPr>
      </w:pPr>
    </w:p>
    <w:p w14:paraId="4735B6EE" w14:textId="28140995" w:rsidR="767CCCA7" w:rsidRDefault="767CCCA7" w:rsidP="006437E5">
      <w:pPr>
        <w:pStyle w:val="SkripsiHeader"/>
      </w:pPr>
      <w:bookmarkStart w:id="8" w:name="_Toc513807045"/>
      <w:r w:rsidRPr="767CCCA7">
        <w:lastRenderedPageBreak/>
        <w:t>BAB I</w:t>
      </w:r>
      <w:r w:rsidR="006437E5">
        <w:br/>
      </w:r>
      <w:r w:rsidRPr="767CCCA7">
        <w:t>PENDAHULUAN</w:t>
      </w:r>
      <w:bookmarkEnd w:id="8"/>
    </w:p>
    <w:p w14:paraId="2E5B459F" w14:textId="77777777" w:rsidR="00D55D83" w:rsidRPr="00D55D83" w:rsidRDefault="00D55D83" w:rsidP="00D55D83">
      <w:pPr>
        <w:pStyle w:val="SkripsiHiddenBab"/>
      </w:pPr>
      <w:r w:rsidRPr="00D55D83">
        <w:t>BAB I PENDAHULUAN</w:t>
      </w:r>
    </w:p>
    <w:p w14:paraId="2ADD442F" w14:textId="551F570C" w:rsidR="006437E5" w:rsidRPr="00D55D83" w:rsidRDefault="001A16AE" w:rsidP="00D55D83">
      <w:pPr>
        <w:pStyle w:val="SkripsiSubLevel1"/>
      </w:pPr>
      <w:bookmarkStart w:id="9" w:name="_Toc513807046"/>
      <w:r w:rsidRPr="00D55D83">
        <w:t>Latar Belakang</w:t>
      </w:r>
      <w:bookmarkEnd w:id="9"/>
    </w:p>
    <w:p w14:paraId="473A458C" w14:textId="0176BA4E" w:rsidR="001A16AE" w:rsidRDefault="00524AF4" w:rsidP="0072503E">
      <w:pPr>
        <w:pStyle w:val="SkripsiIsiLevel1"/>
      </w:pPr>
      <w:r>
        <w:t xml:space="preserve">Perkembangan </w:t>
      </w:r>
      <w:r w:rsidR="005B5EC3" w:rsidRPr="006C08AE">
        <w:rPr>
          <w:i/>
        </w:rPr>
        <w:t>self-driving car</w:t>
      </w:r>
      <w:r w:rsidR="005B5EC3">
        <w:t xml:space="preserve"> semakin lama semakin baik, banyak perusahaan berlomba-lomba membuat mobilnya sendiri untuk dapat dikendarai tanpa pengemudi. Hal salah satunya disebabkan oleh kemajuan di bidang teknik Machine Learning, yaitu Deep </w:t>
      </w:r>
      <w:r w:rsidR="00EF75E1">
        <w:t>Learning</w:t>
      </w:r>
      <w:r w:rsidR="005B5EC3">
        <w:t xml:space="preserve">. Pada dasarnya </w:t>
      </w:r>
      <w:r w:rsidR="005B5EC3" w:rsidRPr="008B5924">
        <w:rPr>
          <w:i/>
        </w:rPr>
        <w:t xml:space="preserve">Deep </w:t>
      </w:r>
      <w:r w:rsidR="00EF75E1" w:rsidRPr="008B5924">
        <w:rPr>
          <w:i/>
        </w:rPr>
        <w:t>Learning</w:t>
      </w:r>
      <w:r w:rsidR="005B5EC3">
        <w:t xml:space="preserve"> adalah </w:t>
      </w:r>
      <w:r w:rsidR="005B5EC3" w:rsidRPr="008B5924">
        <w:rPr>
          <w:i/>
        </w:rPr>
        <w:t>Artificial Neural Network</w:t>
      </w:r>
      <w:r w:rsidR="005B5EC3">
        <w:t xml:space="preserve"> dengan jumlah Hidden Layer yang sangat banyak, maka dari itu dis</w:t>
      </w:r>
      <w:r w:rsidR="002400E3">
        <w:t>e</w:t>
      </w:r>
      <w:r w:rsidR="005B5EC3">
        <w:t>but “</w:t>
      </w:r>
      <w:r w:rsidR="005B5EC3" w:rsidRPr="00EF75E1">
        <w:rPr>
          <w:i/>
        </w:rPr>
        <w:t>deep</w:t>
      </w:r>
      <w:r w:rsidR="005B5EC3">
        <w:t xml:space="preserve">”. Teknik ini pertama kali dikenalkan </w:t>
      </w:r>
      <w:r w:rsidR="00614472">
        <w:t xml:space="preserve">sudah sejak </w:t>
      </w:r>
      <w:r w:rsidR="00DA0D7D">
        <w:t>1986</w:t>
      </w:r>
      <w:r w:rsidR="004652C1">
        <w:t xml:space="preserve"> dengan nama </w:t>
      </w:r>
      <w:r w:rsidR="004652C1" w:rsidRPr="008B5924">
        <w:rPr>
          <w:i/>
        </w:rPr>
        <w:t>Backpropagation</w:t>
      </w:r>
      <w:r w:rsidR="004652C1">
        <w:t xml:space="preserve"> </w:t>
      </w:r>
      <w:r w:rsidR="00261BC9">
        <w:rPr>
          <w:rStyle w:val="FootnoteReference"/>
        </w:rPr>
        <w:fldChar w:fldCharType="begin" w:fldLock="1"/>
      </w:r>
      <w:r w:rsidR="00202DB1">
        <w:instrText>ADDIN CSL_CITATION { "citationItems" : [ { "id" : "ITEM-1", "itemData" : { "abstract" : "We describe a new learning procedure, back-propagation, for networks of neurone-like units. The procedure repeatedly adjusts the weights of the connections in the network so as to minimize a measure of the difference between the actual output vector of the net and the desired output vector. As a result of the weight adjustments, internal \u2018hidden\u2019 units which are not part of the input or output come to represent important features of the task domain, and the regularities in the task are captured by the interactions of these units. The ability to create useful new features distinguishes back-propagation from earlier, simpler methods such as the perceptron-convergence procedure.", "author" : [ { "dropping-particle" : "", "family" : "Rumelhart", "given" : "David E", "non-dropping-particle" : "", "parse-names" : false, "suffix" : "" }, { "dropping-particle" : "", "family" : "Hinton", "given" : "Geoffrey E", "non-dropping-particle" : "", "parse-names" : false, "suffix" : "" }, { "dropping-particle" : "", "family" : "Williams", "given" : "Ronald J", "non-dropping-particle" : "", "parse-names" : false, "suffix" : "" } ], "container-title" : "Nature", "id" : "ITEM-1", "issued" : { "date-parts" : [ [ "1986", "10", "9" ] ] }, "page" : "533", "publisher" : "Nature Publishing Group", "title" : "Learning representations by back-propagating errors", "type" : "article-journal", "volume" : "323" }, "uris" : [ "http://www.mendeley.com/documents/?uuid=c8593c32-4e51-42f5-ba77-fff19810daf8" ] } ], "mendeley" : { "formattedCitation" : "(Rumelhart, Hinton and Williams, 1986)", "plainTextFormattedCitation" : "(Rumelhart, Hinton and Williams, 1986)", "previouslyFormattedCitation" : "(Rumelhart, Hinton and Williams, 1986)" }, "properties" : { "noteIndex" : 0 }, "schema" : "https://github.com/citation-style-language/schema/raw/master/csl-citation.json" }</w:instrText>
      </w:r>
      <w:r w:rsidR="00261BC9">
        <w:rPr>
          <w:rStyle w:val="FootnoteReference"/>
        </w:rPr>
        <w:fldChar w:fldCharType="separate"/>
      </w:r>
      <w:r w:rsidR="00202DB1" w:rsidRPr="00202DB1">
        <w:rPr>
          <w:noProof/>
        </w:rPr>
        <w:t>(Rumelhart, Hinton and Williams, 1986)</w:t>
      </w:r>
      <w:r w:rsidR="00261BC9">
        <w:rPr>
          <w:rStyle w:val="FootnoteReference"/>
        </w:rPr>
        <w:fldChar w:fldCharType="end"/>
      </w:r>
      <w:r w:rsidR="00614472">
        <w:t>,</w:t>
      </w:r>
      <w:r w:rsidR="00DA0D7D">
        <w:t xml:space="preserve"> namun teknik ini tidak berkembang dengan pesat karena sulit diaplikasikan ke masalah yang lebih besar. Setelah itu pada tahun 2006 muncul ide bahwa </w:t>
      </w:r>
      <w:r w:rsidR="00DA0D7D" w:rsidRPr="008B5924">
        <w:rPr>
          <w:i/>
        </w:rPr>
        <w:t>neural network</w:t>
      </w:r>
      <w:r w:rsidR="00DA0D7D">
        <w:t xml:space="preserve"> seharusnya tidak dibangun atas 2 atau 3 layer saja, namun lebih dari itu, dari situ lah muncul istilah </w:t>
      </w:r>
      <w:r w:rsidR="00EF75E1" w:rsidRPr="00EF75E1">
        <w:rPr>
          <w:i/>
        </w:rPr>
        <w:t>D</w:t>
      </w:r>
      <w:r w:rsidR="00DA0D7D" w:rsidRPr="00EF75E1">
        <w:rPr>
          <w:i/>
        </w:rPr>
        <w:t xml:space="preserve">eep </w:t>
      </w:r>
      <w:r w:rsidR="00EF75E1" w:rsidRPr="00EF75E1">
        <w:rPr>
          <w:i/>
        </w:rPr>
        <w:t>L</w:t>
      </w:r>
      <w:r w:rsidR="00DA0D7D" w:rsidRPr="00EF75E1">
        <w:rPr>
          <w:i/>
        </w:rPr>
        <w:t>earning</w:t>
      </w:r>
      <w:r w:rsidR="00DA0D7D">
        <w:t xml:space="preserve"> </w:t>
      </w:r>
      <w:r w:rsidR="00261BC9">
        <w:rPr>
          <w:rStyle w:val="FootnoteReference"/>
        </w:rPr>
        <w:fldChar w:fldCharType="begin" w:fldLock="1"/>
      </w:r>
      <w:r w:rsidR="00202DB1">
        <w:instrText>ADDIN CSL_CITATION { "citationItems" : [ { "id" : "ITEM-1", "itemData" : { "DOI" : "10.1.1.72.4580", "ISBN" : "1002620262", "ISSN" : "00099104", "PMID" : "11359439", "abstract" : "One long-term goal of machine learning research is to produce methods that are applicable to highly complex tasks, such as perception (vision, audition), rea- soning, intelligent control, and other artificially intelligent behaviors. We argue that in order to progress toward this goal, the Machine Learning community must endeavor to discover algorithms that can learn highly complex functions, withmin- imal need for prior knowledge, and with minimal human intervention. We present mathematical and empirical evidence suggesting that many popular approaches to non-parametric learning, particularly kernel methods, are fundamentally lim- ited in their ability to learn complex high-dimensional functions. Our analysis focuses on two problems. First, kernel machines are shallow architectures, in which one large layer of simple template matchers is followed by a single layer of trainable coefficients. We argue that shallow architectures can be very ineffi- cient in terms of required number of computational elements and examples. Sec- ond, we analyze a limitation of kernel machines with a local kernel, linked to the curse of dimensionality, that applies to supervised, unsupervised (manifold learn- ing) and semi-supervised kernel machines. Using empirical results on invariant image recognition tasks, kernel methods are compared with deep architectures, in which lower-level features or concepts are progressively combined into more ab- stract and higher-level representations. We argue that deep architectures have the potential to generalize in non-local ways, i.e., beyond immediate neighbors, and that this is crucial in order to make progress on the kind of complex tasks required for artificial intelligence. 1", "author" : [ { "dropping-particle" : "", "family" : "Bengio", "given" : "Yoshua", "non-dropping-particle" : "", "parse-names" : false, "suffix" : "" }, { "dropping-particle" : "", "family" : "Lecun", "given" : "Yann", "non-dropping-particle" : "", "parse-names" : false, "suffix" : "" } ], "container-title" : "Large Scale Kernel Machines", "id" : "ITEM-1", "issue" : "1", "issued" : { "date-parts" : [ [ "2007" ] ] }, "page" : "321-360", "title" : "Scaling Learning Algorithms towards AI", "type" : "article-journal" }, "uris" : [ "http://www.mendeley.com/documents/?uuid=6e98eedd-7666-4956-bb36-5373225f05f9" ] } ], "mendeley" : { "formattedCitation" : "(Bengio and Lecun, 2007)", "plainTextFormattedCitation" : "(Bengio and Lecun, 2007)", "previouslyFormattedCitation" : "(Bengio and Lecun, 2007)" }, "properties" : { "noteIndex" : 0 }, "schema" : "https://github.com/citation-style-language/schema/raw/master/csl-citation.json" }</w:instrText>
      </w:r>
      <w:r w:rsidR="00261BC9">
        <w:rPr>
          <w:rStyle w:val="FootnoteReference"/>
        </w:rPr>
        <w:fldChar w:fldCharType="separate"/>
      </w:r>
      <w:r w:rsidR="00202DB1" w:rsidRPr="00202DB1">
        <w:rPr>
          <w:noProof/>
        </w:rPr>
        <w:t>(Bengio and Lecun, 2007)</w:t>
      </w:r>
      <w:r w:rsidR="00261BC9">
        <w:rPr>
          <w:rStyle w:val="FootnoteReference"/>
        </w:rPr>
        <w:fldChar w:fldCharType="end"/>
      </w:r>
      <w:r w:rsidR="00DA0D7D">
        <w:t>.</w:t>
      </w:r>
      <w:r w:rsidR="0072503E">
        <w:t xml:space="preserve"> </w:t>
      </w:r>
      <w:r w:rsidR="00614472">
        <w:t>Seiring dengan perkembangan jaman, pada tahun 201</w:t>
      </w:r>
      <w:r w:rsidR="0072503E">
        <w:t>2</w:t>
      </w:r>
      <w:r w:rsidR="00614472">
        <w:t xml:space="preserve"> perkembangan GPU meningkat secara signifikan, yang salah satu efeknya adalah memungkinkan melatih </w:t>
      </w:r>
      <w:r w:rsidR="00614472" w:rsidRPr="008B5924">
        <w:rPr>
          <w:i/>
        </w:rPr>
        <w:t>neural network</w:t>
      </w:r>
      <w:r w:rsidR="00614472">
        <w:t xml:space="preserve"> dengan menggunakan GPU</w:t>
      </w:r>
      <w:r w:rsidR="0072503E">
        <w:t xml:space="preserve"> </w:t>
      </w:r>
      <w:r w:rsidR="00261BC9">
        <w:rPr>
          <w:rStyle w:val="FootnoteReference"/>
        </w:rPr>
        <w:fldChar w:fldCharType="begin" w:fldLock="1"/>
      </w:r>
      <w:r w:rsidR="00202DB1">
        <w:instrText>ADDIN CSL_CITATION { "citationItems" : [ { "id" : "ITEM-1", "itemData" : { "DOI" : "10.1109/5.726791", "ISBN" : "9781627480031", "ISSN" : "10495258", "PMID" : "15823584", "abstract" : "We trained a large, deep convolutional neural network to classify the 1.2 million high-resolution images in the ImageNet LSVRC-2010 contest into the 1000 different classes. On the test data, we achieved top-1 and top-5 error rates of 37.5% and 17.0 %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u201cdropout\u201d that proved to be very effective. We also entered a variant of this model in the ILSVRC-2012 competition and achieved a winning top-5 test error rate of 15.3%, compared to 26.2 % achieved by the second-best entry. 1", "author" : [ { "dropping-particle" : "", "family" : "Krizhevsky", "given" : "Alex", "non-dropping-particle" : "", "parse-names" : false, "suffix" : "" }, { "dropping-particle" : "", "family" : "Sutskever", "given" : "Ilya", "non-dropping-particle" : "", "parse-names" : false, "suffix" : "" }, { "dropping-particle" : "", "family" : "Geoffrey E.", "given" : "Hinton", "non-dropping-particle" : "", "parse-names" : false, "suffix" : "" } ], "container-title" : "Advances in Neural Information Processing Systems 25 (NIPS2012)", "id" : "ITEM-1", "issued" : { "date-parts" : [ [ "2012" ] ] }, "page" : "1\u20139", "title" : "ImageNet Classification with Deep Convolutional Neural Networks", "type" : "article-journal" }, "uris" : [ "http://www.mendeley.com/documents/?uuid=b0686111-1b4c-45b9-a810-19ea1add1821" ] } ], "mendeley" : { "formattedCitation" : "(Krizhevsky, Sutskever and Geoffrey E., 2012)", "plainTextFormattedCitation" : "(Krizhevsky, Sutskever and Geoffrey E., 2012)", "previouslyFormattedCitation" : "(Krizhevsky, Sutskever and Geoffrey E., 2012)" }, "properties" : { "noteIndex" : 0 }, "schema" : "https://github.com/citation-style-language/schema/raw/master/csl-citation.json" }</w:instrText>
      </w:r>
      <w:r w:rsidR="00261BC9">
        <w:rPr>
          <w:rStyle w:val="FootnoteReference"/>
        </w:rPr>
        <w:fldChar w:fldCharType="separate"/>
      </w:r>
      <w:r w:rsidR="00202DB1" w:rsidRPr="00202DB1">
        <w:rPr>
          <w:bCs w:val="0"/>
          <w:noProof/>
        </w:rPr>
        <w:t>(Krizhevsky, Sutskever and Geoffrey E., 2012)</w:t>
      </w:r>
      <w:r w:rsidR="00261BC9">
        <w:rPr>
          <w:rStyle w:val="FootnoteReference"/>
        </w:rPr>
        <w:fldChar w:fldCharType="end"/>
      </w:r>
      <w:r w:rsidR="00614472">
        <w:t xml:space="preserve">. Sejak saat itu banyak penelitian tentang </w:t>
      </w:r>
      <w:r w:rsidR="00614472" w:rsidRPr="000D0227">
        <w:rPr>
          <w:i/>
        </w:rPr>
        <w:t>Deep Neural Network</w:t>
      </w:r>
      <w:r w:rsidR="00614472">
        <w:t xml:space="preserve">, beberapa aplikasi yang digunakan antara lain </w:t>
      </w:r>
      <w:r w:rsidR="00614472" w:rsidRPr="000D0227">
        <w:rPr>
          <w:i/>
        </w:rPr>
        <w:t>Image Recognition</w:t>
      </w:r>
      <w:r w:rsidR="00614472">
        <w:t xml:space="preserve">, </w:t>
      </w:r>
      <w:r w:rsidR="00614472" w:rsidRPr="000D0227">
        <w:rPr>
          <w:i/>
        </w:rPr>
        <w:t>Voice Recognition</w:t>
      </w:r>
      <w:r w:rsidR="00614472">
        <w:t xml:space="preserve">, </w:t>
      </w:r>
      <w:r w:rsidR="00614472" w:rsidRPr="000D0227">
        <w:rPr>
          <w:i/>
        </w:rPr>
        <w:t>Pattern Recognition</w:t>
      </w:r>
      <w:r w:rsidR="00614472">
        <w:t xml:space="preserve">, </w:t>
      </w:r>
      <w:r w:rsidR="00614472" w:rsidRPr="000D0227">
        <w:rPr>
          <w:i/>
        </w:rPr>
        <w:t>Natural Languange Processing</w:t>
      </w:r>
      <w:r w:rsidR="00614472">
        <w:t xml:space="preserve">, dan lain-lain. Perkembangan </w:t>
      </w:r>
      <w:r w:rsidR="00614472" w:rsidRPr="000D0227">
        <w:rPr>
          <w:i/>
        </w:rPr>
        <w:t>Deep Neural Network</w:t>
      </w:r>
      <w:r w:rsidR="00614472">
        <w:t xml:space="preserve"> di bidang </w:t>
      </w:r>
      <w:r w:rsidR="00614472" w:rsidRPr="000D0227">
        <w:rPr>
          <w:i/>
        </w:rPr>
        <w:t>Image Recognition</w:t>
      </w:r>
      <w:r w:rsidR="00614472">
        <w:t xml:space="preserve">, dalam beberapa aspek dapat mengimbangi dan bahkan lebih baik dibanding </w:t>
      </w:r>
      <w:r w:rsidR="00EF75E1">
        <w:t>manusia</w:t>
      </w:r>
      <w:r w:rsidR="00D228AF">
        <w:t xml:space="preserve"> </w:t>
      </w:r>
      <w:r w:rsidR="00D228AF">
        <w:fldChar w:fldCharType="begin" w:fldLock="1"/>
      </w:r>
      <w:r w:rsidR="00186785">
        <w:instrText>ADDIN CSL_CITATION { "citationItems" : [ { "id" : "ITEM-1", "itemData" : { "DOI" : "10.1109/ICCV.2015.123", "ISBN" : "9781467383912", "ISSN" : "15505499", "PMID" : "7410480", "abstract" : "Rectified activation units (rectifiers) are essential for state-of-the-art neural networks. In this work, we study rectifier neural networks for image classification from two aspects. First, we propose a Parametric Rectified Linear Unit (PReLU) that generalizes the traditional rectified unit. PReLU improves model fitting with nearly zero extra computational cost and little overfitting risk. Second, we derive a robust initialization method that particularly considers the rectifier nonlinearities. This method enables us to train extremely deep rectified models directly from scratch and to investigate deeper or wider network architectures. Based on our PReLU networks (PReLU-nets), we achieve 4.94% top-5 test error on the ImageNet 2012 classification dataset. This is a 26% relative improvement over the ILSVRC 2014 winner (GoogLeNet, 6.66%). To our knowledge, our result is the first to surpass human-level performance (5.1%, Russakovsky et al.) on this visual recognition challenge.", "author" : [ { "dropping-particle" : "", "family" : "He", "given" : "Kaiming", "non-dropping-particle" : "", "parse-names" : false, "suffix" : "" }, { "dropping-particle" : "", "family" : "Zhang", "given" : "Xiangyu", "non-dropping-particle" : "", "parse-names" : false, "suffix" : "" }, { "dropping-particle" : "", "family" : "Ren", "given" : "Shaoqing", "non-dropping-particle" : "", "parse-names" : false, "suffix" : "" }, { "dropping-particle" : "", "family" : "Sun", "given" : "Jian", "non-dropping-particle" : "", "parse-names" : false, "suffix" : "" } ], "container-title" : "Proceedings of the IEEE International Conference on Computer Vision", "id" : "ITEM-1", "issued" : { "date-parts" : [ [ "2015" ] ] }, "page" : "1026-1034", "title" : "Delving deep into rectifiers: Surpassing human-level performance on imagenet classification", "type" : "article-journal", "volume" : "2015 Inter" }, "uris" : [ "http://www.mendeley.com/documents/?uuid=ab34b997-a2c6-45ad-8dc1-556284e14352" ] } ], "mendeley" : { "formattedCitation" : "(He &lt;i&gt;et al.&lt;/i&gt;, 2015)", "plainTextFormattedCitation" : "(He et al., 2015)", "previouslyFormattedCitation" : "(He &lt;i&gt;et al.&lt;/i&gt;, 2015)" }, "properties" : { "noteIndex" : 0 }, "schema" : "https://github.com/citation-style-language/schema/raw/master/csl-citation.json" }</w:instrText>
      </w:r>
      <w:r w:rsidR="00D228AF">
        <w:fldChar w:fldCharType="separate"/>
      </w:r>
      <w:r w:rsidR="00D228AF" w:rsidRPr="00D228AF">
        <w:rPr>
          <w:noProof/>
        </w:rPr>
        <w:t xml:space="preserve">(He </w:t>
      </w:r>
      <w:r w:rsidR="00D228AF" w:rsidRPr="00D228AF">
        <w:rPr>
          <w:i/>
          <w:noProof/>
        </w:rPr>
        <w:t>et al.</w:t>
      </w:r>
      <w:r w:rsidR="00D228AF" w:rsidRPr="00D228AF">
        <w:rPr>
          <w:noProof/>
        </w:rPr>
        <w:t>, 2015)</w:t>
      </w:r>
      <w:r w:rsidR="00D228AF">
        <w:fldChar w:fldCharType="end"/>
      </w:r>
      <w:r w:rsidR="00614472">
        <w:t>.</w:t>
      </w:r>
    </w:p>
    <w:p w14:paraId="17F8CEAC" w14:textId="01167FC9" w:rsidR="00933BA1" w:rsidRDefault="00B360A0" w:rsidP="00E30884">
      <w:pPr>
        <w:pStyle w:val="SkripsiIsiLevel1"/>
      </w:pPr>
      <w:r>
        <w:t xml:space="preserve">Dari latar belakang yang telah dijabarkan pada paragraf sebelumnya, </w:t>
      </w:r>
      <w:r w:rsidR="00614472">
        <w:t xml:space="preserve">penulis ingin </w:t>
      </w:r>
      <w:r>
        <w:t xml:space="preserve">mengusulkan </w:t>
      </w:r>
      <w:r w:rsidR="00614472">
        <w:t xml:space="preserve">bagaimana </w:t>
      </w:r>
      <w:r w:rsidR="009D5D57">
        <w:t xml:space="preserve">pemanfaatan </w:t>
      </w:r>
      <w:r w:rsidR="009D5D57" w:rsidRPr="000D0227">
        <w:rPr>
          <w:i/>
        </w:rPr>
        <w:t>Deep Learning</w:t>
      </w:r>
      <w:r w:rsidR="009D5D57">
        <w:t xml:space="preserve"> </w:t>
      </w:r>
      <w:r w:rsidR="00933BA1">
        <w:t xml:space="preserve">spesifik pada kasus </w:t>
      </w:r>
      <w:r w:rsidR="00933BA1" w:rsidRPr="00B360A0">
        <w:rPr>
          <w:i/>
        </w:rPr>
        <w:t>Self Driving Car</w:t>
      </w:r>
      <w:r>
        <w:t>,</w:t>
      </w:r>
      <w:r w:rsidR="00933BA1">
        <w:t xml:space="preserve"> </w:t>
      </w:r>
      <w:r>
        <w:t>namun topik penelitian ini memiliki kendala. Kendala dari penelitian ini yaitu</w:t>
      </w:r>
      <w:r w:rsidR="00933BA1">
        <w:t xml:space="preserve"> kompleksitas dan biaya yang cukup tinggi, karena </w:t>
      </w:r>
      <w:r>
        <w:t>di</w:t>
      </w:r>
      <w:r w:rsidR="00933BA1">
        <w:t xml:space="preserve">butuhkan mobil dengan spesifikasi yang memadai, lalu dibutuhkan modifikasi pada mobil itu, hingga memasangkan perangkat lunak untuk </w:t>
      </w:r>
      <w:r w:rsidR="00DE5C2F">
        <w:t>sistem kontrol</w:t>
      </w:r>
      <w:r w:rsidR="00933BA1">
        <w:t xml:space="preserve"> mobil tersebut. Pada bulan </w:t>
      </w:r>
      <w:r w:rsidR="00987B34">
        <w:t>Februari</w:t>
      </w:r>
      <w:r w:rsidR="00933BA1">
        <w:t xml:space="preserve"> 2017, salah satu perusahaan </w:t>
      </w:r>
      <w:r w:rsidR="00933BA1" w:rsidRPr="00E37092">
        <w:rPr>
          <w:i/>
        </w:rPr>
        <w:t>Online Course</w:t>
      </w:r>
      <w:r w:rsidR="00933BA1">
        <w:t xml:space="preserve"> yang bernama Udacity, meng-open-source kan salah satu produknya yaitu Udacity Self Driving Simulator</w:t>
      </w:r>
      <w:r w:rsidR="00DD574D">
        <w:t xml:space="preserve"> </w:t>
      </w:r>
      <w:r w:rsidR="00202DB1">
        <w:fldChar w:fldCharType="begin" w:fldLock="1"/>
      </w:r>
      <w:r w:rsidR="00D228AF">
        <w:instrText>ADDIN CSL_CITATION { "citationItems" : [ { "id" : "ITEM-1", "itemData" : { "URL" : "https://techcrunch.com/2017/02/08/udacity-open-sources-its-self-driving-car-simulator-for-anyone-to-use/", "author" : [ { "dropping-particle" : "", "family" : "Darrell Etherington", "given" : "", "non-dropping-particle" : "", "parse-names" : false, "suffix" : "" } ], "container-title" : "Techcrunh.com", "id" : "ITEM-1", "issued" : { "date-parts" : [ [ "2017" ] ] }, "title" : "Udacity open sources its self-driving car simulator for anyone to use", "type" : "webpage" }, "uris" : [ "http://www.mendeley.com/documents/?uuid=f299e31e-b6f9-4f88-9f92-77b00bcfcabd" ] } ], "mendeley" : { "formattedCitation" : "(Darrell Etherington, 2017)", "plainTextFormattedCitation" : "(Darrell Etherington, 2017)", "previouslyFormattedCitation" : "(Darrell Etherington, 2017)" }, "properties" : { "noteIndex" : 0 }, "schema" : "https://github.com/citation-style-language/schema/raw/master/csl-citation.json" }</w:instrText>
      </w:r>
      <w:r w:rsidR="00202DB1">
        <w:fldChar w:fldCharType="separate"/>
      </w:r>
      <w:r w:rsidR="00202DB1" w:rsidRPr="00202DB1">
        <w:rPr>
          <w:noProof/>
        </w:rPr>
        <w:t>(Darrell Etherington, 2017)</w:t>
      </w:r>
      <w:r w:rsidR="00202DB1">
        <w:fldChar w:fldCharType="end"/>
      </w:r>
      <w:r w:rsidR="00933BA1">
        <w:t>. Simulator ini ada</w:t>
      </w:r>
      <w:r w:rsidR="00EF75E1">
        <w:t>lah</w:t>
      </w:r>
      <w:r w:rsidR="00933BA1">
        <w:t xml:space="preserve"> program yang bisa dijalankan di kompute</w:t>
      </w:r>
      <w:bookmarkStart w:id="10" w:name="_GoBack"/>
      <w:bookmarkEnd w:id="10"/>
      <w:r w:rsidR="00933BA1">
        <w:t xml:space="preserve">r, lalu bertindak selayaknya mobil yang </w:t>
      </w:r>
      <w:r w:rsidR="00E37092">
        <w:t xml:space="preserve">dapat </w:t>
      </w:r>
      <w:r w:rsidR="00933BA1">
        <w:t xml:space="preserve">kita program </w:t>
      </w:r>
      <w:r w:rsidR="00933BA1">
        <w:lastRenderedPageBreak/>
        <w:t xml:space="preserve">agar dapat </w:t>
      </w:r>
      <w:r w:rsidR="00E37092">
        <w:t xml:space="preserve">berkendara secara </w:t>
      </w:r>
      <w:r w:rsidR="00933BA1">
        <w:t xml:space="preserve">sendiri. Simulator ini dapat menyediakan / menghasilkan data training, sekaligus dapat diberikan perintah untuk mengontrol mobil </w:t>
      </w:r>
      <w:r w:rsidR="00EF75E1">
        <w:t>tersebut</w:t>
      </w:r>
      <w:r w:rsidR="00933BA1">
        <w:t>.</w:t>
      </w:r>
      <w:r w:rsidR="00E30884">
        <w:t xml:space="preserve"> Oleh karena itu penelitian ini tidak akan menggunakan mobil nyata, namun menggunakan simulator sebagai penggantinya.</w:t>
      </w:r>
    </w:p>
    <w:p w14:paraId="554DC638" w14:textId="77777777" w:rsidR="00BC44E3" w:rsidRDefault="00BC44E3" w:rsidP="00BC44E3">
      <w:pPr>
        <w:pStyle w:val="SkripsiNormal"/>
      </w:pPr>
    </w:p>
    <w:p w14:paraId="28969E3B" w14:textId="37F50243" w:rsidR="001A16AE" w:rsidRDefault="001A16AE" w:rsidP="00BC44E3">
      <w:pPr>
        <w:pStyle w:val="SkripsiSubLevel1"/>
      </w:pPr>
      <w:bookmarkStart w:id="11" w:name="_Toc513807047"/>
      <w:r>
        <w:t>Rumusan Masalah</w:t>
      </w:r>
      <w:r w:rsidR="00933BA1">
        <w:t xml:space="preserve"> Penelitian</w:t>
      </w:r>
      <w:bookmarkEnd w:id="11"/>
    </w:p>
    <w:p w14:paraId="66186290" w14:textId="19F7C664" w:rsidR="001A16AE" w:rsidRDefault="00933BA1" w:rsidP="00E30884">
      <w:pPr>
        <w:pStyle w:val="SkripsiIsiLevel1"/>
        <w:ind w:left="567" w:firstLine="0"/>
      </w:pPr>
      <w:r>
        <w:t>Berdasrkan latar</w:t>
      </w:r>
      <w:r w:rsidR="00E30884">
        <w:t xml:space="preserve"> belakang yang telah disebutkan, dapat dirumuskan beberapa rumusan masalah pada tugas akhir ini adalah:</w:t>
      </w:r>
    </w:p>
    <w:p w14:paraId="51829F74" w14:textId="31BC3E21" w:rsidR="00E30884" w:rsidRDefault="00E30884" w:rsidP="00E30884">
      <w:pPr>
        <w:pStyle w:val="SkripsiIsiLevel1"/>
        <w:numPr>
          <w:ilvl w:val="0"/>
          <w:numId w:val="13"/>
        </w:numPr>
        <w:ind w:left="993" w:hanging="426"/>
      </w:pPr>
      <w:r>
        <w:t>Bagaimana membuat program untuk dapat mengontrol simulator dengan menggunakan Deep Neural Network?</w:t>
      </w:r>
    </w:p>
    <w:p w14:paraId="003EBF10" w14:textId="257C769C" w:rsidR="00E30884" w:rsidRDefault="00E30884" w:rsidP="00E30884">
      <w:pPr>
        <w:pStyle w:val="SkripsiIsiLevel1"/>
        <w:numPr>
          <w:ilvl w:val="0"/>
          <w:numId w:val="13"/>
        </w:numPr>
        <w:ind w:left="993" w:hanging="426"/>
      </w:pPr>
      <w:r>
        <w:t>Bagaimana proses training Deep Neural Network?</w:t>
      </w:r>
    </w:p>
    <w:p w14:paraId="32DEF97E" w14:textId="18E4F614" w:rsidR="00E30884" w:rsidRDefault="00E30884" w:rsidP="00E30884">
      <w:pPr>
        <w:pStyle w:val="SkripsiIsiLevel1"/>
        <w:numPr>
          <w:ilvl w:val="0"/>
          <w:numId w:val="13"/>
        </w:numPr>
        <w:ind w:left="993" w:hanging="426"/>
      </w:pPr>
      <w:r>
        <w:t>Bagaimana perbandingan proses training menggunakan CPU dan GPU?</w:t>
      </w:r>
    </w:p>
    <w:p w14:paraId="22C118B0" w14:textId="767AA5C2" w:rsidR="00E30884" w:rsidRDefault="00E30884" w:rsidP="00E30884">
      <w:pPr>
        <w:pStyle w:val="SkripsiIsiLevel1"/>
        <w:numPr>
          <w:ilvl w:val="0"/>
          <w:numId w:val="13"/>
        </w:numPr>
        <w:ind w:left="993" w:hanging="426"/>
      </w:pPr>
      <w:r>
        <w:t>Bagaimana proses testing pada simulator? Seberapa akurat?</w:t>
      </w:r>
    </w:p>
    <w:p w14:paraId="577B548E" w14:textId="77777777" w:rsidR="00BC44E3" w:rsidRDefault="00BC44E3" w:rsidP="00BC44E3">
      <w:pPr>
        <w:pStyle w:val="SkripsiNormal"/>
      </w:pPr>
    </w:p>
    <w:p w14:paraId="48868B3A" w14:textId="45B43A72" w:rsidR="001A16AE" w:rsidRDefault="001A16AE" w:rsidP="00BC44E3">
      <w:pPr>
        <w:pStyle w:val="SkripsiSubLevel1"/>
      </w:pPr>
      <w:bookmarkStart w:id="12" w:name="_Toc513807048"/>
      <w:r>
        <w:t>Batasan Masalah</w:t>
      </w:r>
      <w:bookmarkEnd w:id="12"/>
    </w:p>
    <w:p w14:paraId="2E3302C1" w14:textId="0911F808" w:rsidR="001A16AE" w:rsidRDefault="00E30884" w:rsidP="00E30884">
      <w:pPr>
        <w:pStyle w:val="SkripsiIsiLevel1"/>
        <w:ind w:left="567" w:firstLine="0"/>
      </w:pPr>
      <w:r>
        <w:t>Ruang lingkup penelitian tugas akhir ini dibatasi beberapa hal yaitu:</w:t>
      </w:r>
    </w:p>
    <w:p w14:paraId="11650760" w14:textId="45715A85" w:rsidR="00E30884" w:rsidRDefault="00E30884" w:rsidP="00E30884">
      <w:pPr>
        <w:pStyle w:val="SkripsiIsiLevel1"/>
        <w:numPr>
          <w:ilvl w:val="0"/>
          <w:numId w:val="14"/>
        </w:numPr>
        <w:ind w:left="993" w:hanging="426"/>
      </w:pPr>
      <w:r>
        <w:t>Simulator digunakan sebagai pengganti objek mobil yang sebenarnya.</w:t>
      </w:r>
    </w:p>
    <w:p w14:paraId="28AA8060" w14:textId="0BC658C0" w:rsidR="00E30884" w:rsidRDefault="00E30884" w:rsidP="00E30884">
      <w:pPr>
        <w:pStyle w:val="SkripsiIsiLevel1"/>
        <w:numPr>
          <w:ilvl w:val="0"/>
          <w:numId w:val="14"/>
        </w:numPr>
        <w:ind w:left="993" w:hanging="426"/>
      </w:pPr>
      <w:r>
        <w:t>Hanya mengamati bagaimana hasil training maupun testing, tidak membahas simulator.</w:t>
      </w:r>
    </w:p>
    <w:p w14:paraId="0DBB73F4" w14:textId="77777777" w:rsidR="00BC44E3" w:rsidRDefault="00BC44E3" w:rsidP="00BC44E3">
      <w:pPr>
        <w:pStyle w:val="SkripsiNormal"/>
      </w:pPr>
    </w:p>
    <w:p w14:paraId="31154639" w14:textId="42AD2F04" w:rsidR="001A16AE" w:rsidRDefault="001A16AE" w:rsidP="001A16AE">
      <w:pPr>
        <w:pStyle w:val="SkripsiSubLevel1"/>
      </w:pPr>
      <w:bookmarkStart w:id="13" w:name="_Toc513807049"/>
      <w:r>
        <w:t>Tujuan Penelitian</w:t>
      </w:r>
      <w:bookmarkEnd w:id="13"/>
    </w:p>
    <w:p w14:paraId="08F17E34" w14:textId="75667F2F" w:rsidR="001A16AE" w:rsidRDefault="00E30884" w:rsidP="00BC44E3">
      <w:pPr>
        <w:pStyle w:val="SkripsiIsiLevel1"/>
      </w:pPr>
      <w:r>
        <w:t>Tujuan penelitian pada tugas akhir ini adalah:</w:t>
      </w:r>
    </w:p>
    <w:p w14:paraId="782A1493" w14:textId="6E2D7417" w:rsidR="00E30884" w:rsidRDefault="00E30884" w:rsidP="00E30884">
      <w:pPr>
        <w:pStyle w:val="SkripsiIsiLevel1"/>
        <w:numPr>
          <w:ilvl w:val="0"/>
          <w:numId w:val="15"/>
        </w:numPr>
        <w:ind w:left="993" w:hanging="426"/>
      </w:pPr>
      <w:r>
        <w:t>Membuat program training self-driving car pada simulator.</w:t>
      </w:r>
    </w:p>
    <w:p w14:paraId="60CB7690" w14:textId="7E65A004" w:rsidR="00E30884" w:rsidRDefault="00E30884" w:rsidP="00E30884">
      <w:pPr>
        <w:pStyle w:val="SkripsiIsiLevel1"/>
        <w:numPr>
          <w:ilvl w:val="0"/>
          <w:numId w:val="15"/>
        </w:numPr>
        <w:ind w:left="993" w:hanging="426"/>
      </w:pPr>
      <w:r>
        <w:t>Membandingkan training menggunakan CPU maupun GPU.</w:t>
      </w:r>
    </w:p>
    <w:p w14:paraId="1BB8ADAB" w14:textId="1F80A81D" w:rsidR="00E30884" w:rsidRDefault="00E30884" w:rsidP="00E30884">
      <w:pPr>
        <w:pStyle w:val="SkripsiIsiLevel1"/>
        <w:numPr>
          <w:ilvl w:val="0"/>
          <w:numId w:val="15"/>
        </w:numPr>
        <w:ind w:left="993" w:hanging="426"/>
      </w:pPr>
      <w:r>
        <w:t>Menganalisa tingkat presisi hasil training self-driving car pada simulator</w:t>
      </w:r>
    </w:p>
    <w:p w14:paraId="7419041B" w14:textId="77777777" w:rsidR="00BC44E3" w:rsidRDefault="00BC44E3" w:rsidP="00BC44E3">
      <w:pPr>
        <w:pStyle w:val="SkripsiNormal"/>
      </w:pPr>
    </w:p>
    <w:p w14:paraId="2F842F4E" w14:textId="1460A659" w:rsidR="001A16AE" w:rsidRDefault="001A16AE" w:rsidP="001A16AE">
      <w:pPr>
        <w:pStyle w:val="SkripsiSubLevel1"/>
      </w:pPr>
      <w:bookmarkStart w:id="14" w:name="_Toc513807050"/>
      <w:r>
        <w:t>Manfaat Penelitian</w:t>
      </w:r>
      <w:bookmarkEnd w:id="14"/>
    </w:p>
    <w:p w14:paraId="5ADA5B07" w14:textId="69AF6A7A" w:rsidR="001A16AE" w:rsidRDefault="00E30884" w:rsidP="00BC44E3">
      <w:pPr>
        <w:pStyle w:val="SkripsiIsiLevel1"/>
      </w:pPr>
      <w:r>
        <w:t>Manfaat penelitian tugas akhir ini adalah:</w:t>
      </w:r>
    </w:p>
    <w:p w14:paraId="0994AD14" w14:textId="061FB64E" w:rsidR="00E30884" w:rsidRDefault="00E30884" w:rsidP="00E30884">
      <w:pPr>
        <w:pStyle w:val="SkripsiIsiLevel1"/>
        <w:numPr>
          <w:ilvl w:val="0"/>
          <w:numId w:val="16"/>
        </w:numPr>
        <w:ind w:left="993" w:hanging="426"/>
      </w:pPr>
      <w:r>
        <w:t>Sebagai tahap awal penelitian tentang self-driving car, agar kedepannya nanti dapat dibuat model-model yang lebih baik.</w:t>
      </w:r>
    </w:p>
    <w:p w14:paraId="09A17F58" w14:textId="10DC8148" w:rsidR="003A3787" w:rsidRDefault="003A3787" w:rsidP="00E30884">
      <w:pPr>
        <w:pStyle w:val="SkripsiIsiLevel1"/>
        <w:numPr>
          <w:ilvl w:val="0"/>
          <w:numId w:val="16"/>
        </w:numPr>
        <w:ind w:left="993" w:hanging="426"/>
      </w:pPr>
      <w:r>
        <w:lastRenderedPageBreak/>
        <w:t>Terciptanya model self-driving car yang aman dan nyaman. Setidaknya pada tingkat simulator.</w:t>
      </w:r>
    </w:p>
    <w:p w14:paraId="76586B0A" w14:textId="390F4E34" w:rsidR="00A30A73" w:rsidRDefault="00A30A73">
      <w:pPr>
        <w:rPr>
          <w:rFonts w:ascii="Times New Roman" w:eastAsia="Times New Roman" w:hAnsi="Times New Roman" w:cs="Times New Roman"/>
          <w:bCs/>
          <w:szCs w:val="24"/>
        </w:rPr>
      </w:pPr>
      <w:r>
        <w:br w:type="page"/>
      </w:r>
    </w:p>
    <w:p w14:paraId="3C28676F" w14:textId="77777777" w:rsidR="00A45618" w:rsidRDefault="00A45618" w:rsidP="00A45618">
      <w:pPr>
        <w:pStyle w:val="SkripsiNormal"/>
      </w:pPr>
    </w:p>
    <w:p w14:paraId="3D59CEEA" w14:textId="77777777" w:rsidR="00A45618" w:rsidRDefault="00A45618" w:rsidP="00A45618">
      <w:pPr>
        <w:pStyle w:val="SkripsiNormal"/>
      </w:pPr>
    </w:p>
    <w:p w14:paraId="41B3A479" w14:textId="77777777" w:rsidR="00A45618" w:rsidRDefault="00A45618" w:rsidP="00A45618">
      <w:pPr>
        <w:pStyle w:val="SkripsiNormal"/>
      </w:pPr>
    </w:p>
    <w:p w14:paraId="1E72B1F1" w14:textId="77777777" w:rsidR="00A45618" w:rsidRDefault="00A45618" w:rsidP="00A45618">
      <w:pPr>
        <w:pStyle w:val="SkripsiNormal"/>
      </w:pPr>
    </w:p>
    <w:p w14:paraId="61AEA000" w14:textId="77777777" w:rsidR="00A45618" w:rsidRDefault="00A45618" w:rsidP="00A45618">
      <w:pPr>
        <w:pStyle w:val="SkripsiNormal"/>
      </w:pPr>
    </w:p>
    <w:p w14:paraId="5A850283" w14:textId="77777777" w:rsidR="00A45618" w:rsidRDefault="00A45618" w:rsidP="00A45618">
      <w:pPr>
        <w:pStyle w:val="SkripsiNormal"/>
      </w:pPr>
    </w:p>
    <w:p w14:paraId="0AAD2A4C" w14:textId="77777777" w:rsidR="00A45618" w:rsidRDefault="00A45618" w:rsidP="00A45618">
      <w:pPr>
        <w:pStyle w:val="SkripsiNormal"/>
      </w:pPr>
    </w:p>
    <w:p w14:paraId="1401EBE3" w14:textId="77777777" w:rsidR="00A45618" w:rsidRDefault="00A45618" w:rsidP="00A45618">
      <w:pPr>
        <w:pStyle w:val="SkripsiNormal"/>
      </w:pPr>
    </w:p>
    <w:p w14:paraId="5EF5117D" w14:textId="77777777" w:rsidR="00A45618" w:rsidRDefault="00A45618" w:rsidP="00A45618">
      <w:pPr>
        <w:pStyle w:val="SkripsiNormal"/>
      </w:pPr>
    </w:p>
    <w:p w14:paraId="53B59F9D" w14:textId="77777777" w:rsidR="00A45618" w:rsidRDefault="00A45618" w:rsidP="00A45618">
      <w:pPr>
        <w:pStyle w:val="SkripsiNormal"/>
      </w:pPr>
    </w:p>
    <w:p w14:paraId="52736E13" w14:textId="77777777" w:rsidR="00A45618" w:rsidRDefault="00A45618" w:rsidP="00A45618">
      <w:pPr>
        <w:pStyle w:val="SkripsiNormal"/>
      </w:pPr>
    </w:p>
    <w:p w14:paraId="4DD233A8" w14:textId="77777777" w:rsidR="00A45618" w:rsidRDefault="00A45618" w:rsidP="00A45618">
      <w:pPr>
        <w:pStyle w:val="SkripsiNormal"/>
      </w:pPr>
    </w:p>
    <w:p w14:paraId="74C427F9" w14:textId="77777777" w:rsidR="00A45618" w:rsidRDefault="00A45618" w:rsidP="00A45618">
      <w:pPr>
        <w:pStyle w:val="SkripsiNormal"/>
      </w:pPr>
    </w:p>
    <w:p w14:paraId="09D06E87" w14:textId="77777777" w:rsidR="00A45618" w:rsidRDefault="00A45618" w:rsidP="00A45618">
      <w:pPr>
        <w:pStyle w:val="SkripsiNormal"/>
      </w:pPr>
    </w:p>
    <w:p w14:paraId="01C32E6E" w14:textId="77777777" w:rsidR="00A45618" w:rsidRDefault="00A45618" w:rsidP="00A45618">
      <w:pPr>
        <w:pStyle w:val="SkripsiNormal"/>
      </w:pPr>
    </w:p>
    <w:p w14:paraId="190612EC" w14:textId="77777777" w:rsidR="00A45618" w:rsidRDefault="00A45618" w:rsidP="00A45618">
      <w:pPr>
        <w:pStyle w:val="SkripsiNormal"/>
      </w:pPr>
    </w:p>
    <w:p w14:paraId="1910A627" w14:textId="77777777" w:rsidR="00A45618" w:rsidRPr="00A45618" w:rsidRDefault="00A45618" w:rsidP="00A45618">
      <w:pPr>
        <w:pStyle w:val="SkripsiNormal"/>
        <w:jc w:val="center"/>
        <w:rPr>
          <w:b/>
          <w:i/>
        </w:rPr>
      </w:pPr>
      <w:r w:rsidRPr="00A45618">
        <w:rPr>
          <w:b/>
          <w:i/>
        </w:rPr>
        <w:t>(Halaman ini sengaja dikosongkan)</w:t>
      </w:r>
    </w:p>
    <w:p w14:paraId="19330005" w14:textId="77777777" w:rsidR="00A45618" w:rsidRDefault="00A45618" w:rsidP="00A45618">
      <w:pPr>
        <w:pStyle w:val="SkripsiNormal"/>
      </w:pPr>
    </w:p>
    <w:p w14:paraId="54948B31" w14:textId="77777777" w:rsidR="00A45618" w:rsidRDefault="00A45618" w:rsidP="00A45618">
      <w:pPr>
        <w:pStyle w:val="SkripsiNormal"/>
        <w:sectPr w:rsidR="00A45618" w:rsidSect="005D4999">
          <w:footerReference w:type="even" r:id="rId12"/>
          <w:pgSz w:w="8391" w:h="11907"/>
          <w:pgMar w:top="850" w:right="850" w:bottom="850" w:left="1417" w:header="720" w:footer="720" w:gutter="0"/>
          <w:pgNumType w:start="1"/>
          <w:cols w:space="720"/>
          <w:docGrid w:linePitch="360"/>
        </w:sectPr>
      </w:pPr>
    </w:p>
    <w:p w14:paraId="77F25E53" w14:textId="14F6CBD7" w:rsidR="767CCCA7" w:rsidRDefault="767CCCA7" w:rsidP="006437E5">
      <w:pPr>
        <w:pStyle w:val="SkripsiHeader"/>
      </w:pPr>
      <w:bookmarkStart w:id="15" w:name="_Toc513807051"/>
      <w:r w:rsidRPr="767CCCA7">
        <w:lastRenderedPageBreak/>
        <w:t>BAB II</w:t>
      </w:r>
      <w:r w:rsidR="006437E5">
        <w:br/>
      </w:r>
      <w:r w:rsidRPr="767CCCA7">
        <w:t>TINJAUAN PUSTAKA</w:t>
      </w:r>
      <w:bookmarkEnd w:id="15"/>
    </w:p>
    <w:p w14:paraId="5AB0D38C" w14:textId="77777777" w:rsidR="00D55D83" w:rsidRDefault="00D55D83" w:rsidP="00D55D83">
      <w:pPr>
        <w:pStyle w:val="SkripsiHiddenBab"/>
      </w:pPr>
      <w:r>
        <w:t>BAB IV HASIL DAN PEMBAHASAN</w:t>
      </w:r>
    </w:p>
    <w:p w14:paraId="1EB4DCE7" w14:textId="77777777" w:rsidR="0053166C" w:rsidRDefault="0053166C" w:rsidP="0053166C">
      <w:pPr>
        <w:pStyle w:val="SkripsiSubLevel1"/>
        <w:numPr>
          <w:ilvl w:val="1"/>
          <w:numId w:val="23"/>
        </w:numPr>
      </w:pPr>
      <w:bookmarkStart w:id="16" w:name="_Toc513807052"/>
      <w:r>
        <w:t>Citra</w:t>
      </w:r>
      <w:bookmarkEnd w:id="16"/>
    </w:p>
    <w:p w14:paraId="1B8B4C4F" w14:textId="2B45FDE3" w:rsidR="0053166C" w:rsidRDefault="0053166C" w:rsidP="0053166C">
      <w:pPr>
        <w:pStyle w:val="SkripsiIsiLevel1"/>
      </w:pPr>
      <w:r>
        <w:t>Secara harafiah, citra (</w:t>
      </w:r>
      <w:r w:rsidRPr="00B7047B">
        <w:rPr>
          <w:i/>
        </w:rPr>
        <w:t>image</w:t>
      </w:r>
      <w:r>
        <w:t>) adalah gambar pada bidang dua dimensi. Gambar 2.</w:t>
      </w:r>
      <w:r w:rsidR="00BF7C9B">
        <w:t>1</w:t>
      </w:r>
      <w:r>
        <w:t xml:space="preserve"> adalah citra seorang gadis model yang bernama Lena, dan gambar di sebelah kanannya adalah citra kapal di sebuah pelabuhan. Ditinjau dari sudut pandang matematis, citra merupakan fungsi menerus (</w:t>
      </w:r>
      <w:r w:rsidRPr="006C3B8B">
        <w:rPr>
          <w:i/>
        </w:rPr>
        <w:t>continue</w:t>
      </w:r>
      <w:r>
        <w:t>) dari intensitas cahaya pada bidang dwimatra. Sumber cahaya menerangi objek, objek memantulkan kembali sebagian dari berkas cahaya tersebut. Pantulan cahaya ini ditangkap oleh oleh alat-alat optik, misalnya mata pada manusia, kamera, pemindai (</w:t>
      </w:r>
      <w:r w:rsidRPr="006C3B8B">
        <w:rPr>
          <w:i/>
        </w:rPr>
        <w:t>scanner</w:t>
      </w:r>
      <w:r>
        <w:t>), dan sebagainya, sehingga bayangan objek yang disebut citra tersebut terekam. Citra sebagai keluaran dari suatu sistem perekaman data dapat bersifat:</w:t>
      </w:r>
    </w:p>
    <w:p w14:paraId="49FB23A1" w14:textId="77777777" w:rsidR="0053166C" w:rsidRDefault="0053166C" w:rsidP="0053166C">
      <w:pPr>
        <w:pStyle w:val="SkripsiIsiLevel1"/>
        <w:numPr>
          <w:ilvl w:val="0"/>
          <w:numId w:val="21"/>
        </w:numPr>
        <w:ind w:left="567" w:hanging="567"/>
      </w:pPr>
      <w:r>
        <w:t>optik berupa foto,</w:t>
      </w:r>
    </w:p>
    <w:p w14:paraId="4292A26B" w14:textId="77777777" w:rsidR="0053166C" w:rsidRDefault="0053166C" w:rsidP="0053166C">
      <w:pPr>
        <w:pStyle w:val="SkripsiIsiLevel1"/>
        <w:numPr>
          <w:ilvl w:val="0"/>
          <w:numId w:val="21"/>
        </w:numPr>
        <w:ind w:left="567" w:hanging="567"/>
      </w:pPr>
      <w:r>
        <w:t>analog berupa sinyal video seperti gambar pada monitor televisi,</w:t>
      </w:r>
    </w:p>
    <w:p w14:paraId="0E6DAEED" w14:textId="77777777" w:rsidR="0053166C" w:rsidRDefault="0053166C" w:rsidP="0053166C">
      <w:pPr>
        <w:pStyle w:val="SkripsiIsiLevel1"/>
        <w:numPr>
          <w:ilvl w:val="0"/>
          <w:numId w:val="21"/>
        </w:numPr>
        <w:ind w:left="567" w:hanging="567"/>
      </w:pPr>
      <w:r>
        <w:t>digital yang dapat langsung disimpan pada suatu pita magnetik.</w:t>
      </w:r>
    </w:p>
    <w:p w14:paraId="20DC7B96" w14:textId="5567AB85" w:rsidR="0053166C" w:rsidRDefault="0053166C" w:rsidP="0053166C">
      <w:pPr>
        <w:pStyle w:val="SkripsiIsiLevel1"/>
      </w:pPr>
      <w:r>
        <w:t>Citra yang dimaksudkan di dalam keseluruhan isi buku ini adalah “citra diam” (</w:t>
      </w:r>
      <w:r w:rsidRPr="00B7047B">
        <w:rPr>
          <w:i/>
        </w:rPr>
        <w:t>still images</w:t>
      </w:r>
      <w:r>
        <w:t>). Citra diam adalah citra tunggal yang tidak bergerak. Gambar 2.</w:t>
      </w:r>
      <w:r w:rsidR="00A45618">
        <w:t>1</w:t>
      </w:r>
      <w:r>
        <w:t xml:space="preserve"> adalah dua buah citra diam. Untuk selanjutnya, citra diam kita sebut citra saja. Citra digital dapat memiliki berbagai model warna, salah satunya yaitu model warna RGB.</w:t>
      </w:r>
    </w:p>
    <w:p w14:paraId="457DF9E4" w14:textId="77777777" w:rsidR="0053166C" w:rsidRDefault="0053166C" w:rsidP="0053166C">
      <w:pPr>
        <w:pStyle w:val="SkripsiIsiLevel1"/>
      </w:pPr>
    </w:p>
    <w:p w14:paraId="0CE875D9" w14:textId="77777777" w:rsidR="0053166C" w:rsidRDefault="0053166C" w:rsidP="0053166C">
      <w:pPr>
        <w:pStyle w:val="SkripsiNormal"/>
        <w:jc w:val="center"/>
      </w:pPr>
      <w:r>
        <w:rPr>
          <w:noProof/>
        </w:rPr>
        <w:drawing>
          <wp:inline distT="0" distB="0" distL="0" distR="0" wp14:anchorId="3EED8FEB" wp14:editId="3AB70F86">
            <wp:extent cx="1440000" cy="1440000"/>
            <wp:effectExtent l="0" t="0" r="8255" b="825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440000" cy="1440000"/>
                    </a:xfrm>
                    <a:prstGeom prst="rect">
                      <a:avLst/>
                    </a:prstGeom>
                  </pic:spPr>
                </pic:pic>
              </a:graphicData>
            </a:graphic>
          </wp:inline>
        </w:drawing>
      </w:r>
      <w:r>
        <w:t xml:space="preserve">  </w:t>
      </w:r>
      <w:r>
        <w:rPr>
          <w:noProof/>
        </w:rPr>
        <w:drawing>
          <wp:inline distT="0" distB="0" distL="0" distR="0" wp14:anchorId="1BDB69C3" wp14:editId="4B752EC3">
            <wp:extent cx="1440000" cy="1440000"/>
            <wp:effectExtent l="0" t="0" r="8255" b="825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440000" cy="1440000"/>
                    </a:xfrm>
                    <a:prstGeom prst="rect">
                      <a:avLst/>
                    </a:prstGeom>
                  </pic:spPr>
                </pic:pic>
              </a:graphicData>
            </a:graphic>
          </wp:inline>
        </w:drawing>
      </w:r>
    </w:p>
    <w:p w14:paraId="4CFDCD63" w14:textId="77777777" w:rsidR="0053166C" w:rsidRDefault="0053166C" w:rsidP="0053166C">
      <w:pPr>
        <w:pStyle w:val="SkripsiNormal"/>
        <w:tabs>
          <w:tab w:val="center" w:pos="1985"/>
          <w:tab w:val="center" w:pos="4253"/>
        </w:tabs>
      </w:pPr>
      <w:r>
        <w:tab/>
        <w:t xml:space="preserve">(a) Lena </w:t>
      </w:r>
      <w:r>
        <w:tab/>
        <w:t>(b) Kapal</w:t>
      </w:r>
    </w:p>
    <w:p w14:paraId="3FBD3AB6" w14:textId="1660AB2C" w:rsidR="0053166C" w:rsidRDefault="0053166C" w:rsidP="0053166C">
      <w:pPr>
        <w:pStyle w:val="SkripsiGambar"/>
      </w:pPr>
      <w:bookmarkStart w:id="17" w:name="_Toc513797802"/>
      <w:r>
        <w:t>Gambar 2.</w:t>
      </w:r>
      <w:r w:rsidR="00A45618">
        <w:t>1</w:t>
      </w:r>
      <w:r>
        <w:t xml:space="preserve"> Citra Lena dan citra kapal</w:t>
      </w:r>
      <w:bookmarkEnd w:id="17"/>
    </w:p>
    <w:p w14:paraId="59823999" w14:textId="77777777" w:rsidR="0053166C" w:rsidRDefault="0053166C" w:rsidP="0053166C">
      <w:pPr>
        <w:pStyle w:val="SkripsiIsiLevel1"/>
      </w:pPr>
      <w:r>
        <w:t>Citra bergerak (</w:t>
      </w:r>
      <w:r w:rsidRPr="00B7047B">
        <w:rPr>
          <w:i/>
        </w:rPr>
        <w:t>moving images</w:t>
      </w:r>
      <w:r>
        <w:t>) adalah rangkaian citra diam yang ditampilkan secara beruntun (</w:t>
      </w:r>
      <w:r w:rsidRPr="006F1C8E">
        <w:rPr>
          <w:i/>
        </w:rPr>
        <w:t>sequential</w:t>
      </w:r>
      <w:r>
        <w:t xml:space="preserve">) sehingga memberi </w:t>
      </w:r>
      <w:r>
        <w:lastRenderedPageBreak/>
        <w:t>kesan pada mata kita sebagai gambar yang bergerak. Setiap citra di dalam rangkaian itu disebut frame.Gambar-gambar yang tampak pada film layar lebar atau televisi pada hakikatnya terdiri atas ratusan sampai ribuan frame.</w:t>
      </w:r>
    </w:p>
    <w:p w14:paraId="73E8887B" w14:textId="77777777" w:rsidR="0053166C" w:rsidRDefault="0053166C" w:rsidP="0053166C">
      <w:pPr>
        <w:pStyle w:val="SkripsiNormal"/>
      </w:pPr>
    </w:p>
    <w:p w14:paraId="3AC8D816" w14:textId="77777777" w:rsidR="0053166C" w:rsidRDefault="0053166C" w:rsidP="0053166C">
      <w:pPr>
        <w:pStyle w:val="SkripsiSubLevel1"/>
        <w:numPr>
          <w:ilvl w:val="1"/>
          <w:numId w:val="1"/>
        </w:numPr>
      </w:pPr>
      <w:bookmarkStart w:id="18" w:name="_Toc513807053"/>
      <w:r>
        <w:t>Model Warna RGB</w:t>
      </w:r>
      <w:bookmarkEnd w:id="18"/>
    </w:p>
    <w:p w14:paraId="46169224" w14:textId="77777777" w:rsidR="0053166C" w:rsidRDefault="0053166C" w:rsidP="0053166C">
      <w:pPr>
        <w:pStyle w:val="SkripsiIsiLevel1"/>
      </w:pPr>
      <w:r>
        <w:t>Sesuai dengan namanya, RGB merupakan model warna yang menggunakan tiga warna dasar, yaitu merah (</w:t>
      </w:r>
      <w:r w:rsidRPr="007F5BCB">
        <w:rPr>
          <w:i/>
        </w:rPr>
        <w:t>red</w:t>
      </w:r>
      <w:r>
        <w:t>), hijau (</w:t>
      </w:r>
      <w:r w:rsidRPr="007F5BCB">
        <w:rPr>
          <w:i/>
        </w:rPr>
        <w:t>green</w:t>
      </w:r>
      <w:r>
        <w:t>), dan biru (</w:t>
      </w:r>
      <w:r w:rsidRPr="007F5BCB">
        <w:rPr>
          <w:i/>
        </w:rPr>
        <w:t>blue</w:t>
      </w:r>
      <w:r>
        <w:t xml:space="preserve">), dimana masing-masing warna memiliki tingkat intensitas warna dari 0 sampai dengan 255, yang menyatakan tingkat keterangan warna mulai dari yang paling glap hingga yang paling terang. Memang tidak semua warna dapat diperoleh dengan menggunakan variasi nilai dari ketiga warna tersebut, akan tetapi sebagian warna yang diperlukan sudah tercakup dalam model warna RGB ini. Banyaknya warna yang dapat dibentuk oleh model warna RGB ini adalah 256 (intensitas piksel merah) x 256 (intensitas piksel hijau) x 256 (intensitas piksel biru), hasilnya lebih kurang enam belas juta tujuh ratus ribu warna, merupakan varian warna yang sangat banyak. Sebuah citra berwarna dapat dibentuk dengan mengatur nilai dari tingkat kecerahan gambar pada setiap piksel, dengan menggunakan warna-warna dasar seperti merah, hijau, dan biru dari cahaya yang terdeteksi. Salah satu caranya dapat dilakukan dengan menggunakan sebuah kamera digital, dimana sensornya dapat mengukur radiasi panjang gelombang dari merah, hijau, dan biru untuk semua titik dalam citra. Adapun arsitektur warna dari model warna RGB sebagai berikut: </w:t>
      </w:r>
    </w:p>
    <w:p w14:paraId="6AF15A39" w14:textId="77777777" w:rsidR="0053166C" w:rsidRDefault="0053166C" w:rsidP="0053166C">
      <w:pPr>
        <w:pStyle w:val="SkripsiIsiLevel1"/>
        <w:numPr>
          <w:ilvl w:val="0"/>
          <w:numId w:val="20"/>
        </w:numPr>
        <w:ind w:left="567" w:hanging="567"/>
      </w:pPr>
      <w:r>
        <w:t xml:space="preserve">Warna merah akan terbentuk jika piksel hijau dan biru bernilai 0, sedangkan piksel merah bernilai antara 1 - 254. </w:t>
      </w:r>
    </w:p>
    <w:p w14:paraId="481F332B" w14:textId="77777777" w:rsidR="0053166C" w:rsidRDefault="0053166C" w:rsidP="0053166C">
      <w:pPr>
        <w:pStyle w:val="SkripsiIsiLevel1"/>
        <w:numPr>
          <w:ilvl w:val="0"/>
          <w:numId w:val="20"/>
        </w:numPr>
        <w:ind w:left="567" w:hanging="567"/>
      </w:pPr>
      <w:r>
        <w:t xml:space="preserve">Warna hijau akan terbentuk jika piksel merah dan biru bernilai 0, sedangkan piksel hijau bernilai antara 1 - 254. </w:t>
      </w:r>
    </w:p>
    <w:p w14:paraId="6FFAD933" w14:textId="77777777" w:rsidR="0053166C" w:rsidRDefault="0053166C" w:rsidP="0053166C">
      <w:pPr>
        <w:pStyle w:val="SkripsiIsiLevel1"/>
        <w:numPr>
          <w:ilvl w:val="0"/>
          <w:numId w:val="20"/>
        </w:numPr>
        <w:ind w:left="567" w:hanging="567"/>
      </w:pPr>
      <w:r>
        <w:t xml:space="preserve">Warna biru akan terbentuk jika piksel merah dan hijau bernilai 0, sedangkan piksel biru bernilai antara 1 - 254. </w:t>
      </w:r>
    </w:p>
    <w:p w14:paraId="056B7EE7" w14:textId="77777777" w:rsidR="0053166C" w:rsidRDefault="0053166C" w:rsidP="0053166C">
      <w:pPr>
        <w:pStyle w:val="SkripsiIsiLevel1"/>
        <w:numPr>
          <w:ilvl w:val="0"/>
          <w:numId w:val="20"/>
        </w:numPr>
        <w:ind w:left="567" w:hanging="567"/>
      </w:pPr>
      <w:r>
        <w:t xml:space="preserve">Warna kuning akan terbentuk jika hanya piksel biru saja yang bernilai 0, sedangkan piksel merah dan hijau bernilai sama besar. 12  </w:t>
      </w:r>
    </w:p>
    <w:p w14:paraId="07F023B0" w14:textId="77777777" w:rsidR="0053166C" w:rsidRDefault="0053166C" w:rsidP="0053166C">
      <w:pPr>
        <w:pStyle w:val="SkripsiIsiLevel1"/>
        <w:numPr>
          <w:ilvl w:val="0"/>
          <w:numId w:val="20"/>
        </w:numPr>
        <w:ind w:left="567" w:hanging="567"/>
      </w:pPr>
      <w:r>
        <w:t xml:space="preserve">Warna magenta akan terbentuk jika hanya piksel hijau saja yang bernilai 0, sedangkan piksel merah dan biru bernilai sama besar. </w:t>
      </w:r>
    </w:p>
    <w:p w14:paraId="2295BA28" w14:textId="77777777" w:rsidR="0053166C" w:rsidRDefault="0053166C" w:rsidP="0053166C">
      <w:pPr>
        <w:pStyle w:val="SkripsiIsiLevel1"/>
        <w:numPr>
          <w:ilvl w:val="0"/>
          <w:numId w:val="20"/>
        </w:numPr>
        <w:ind w:left="567" w:hanging="567"/>
      </w:pPr>
      <w:r>
        <w:t xml:space="preserve">Warna cyan akan terbentuk jika hanya piksel merah saja yang bernilai 0, sedangkan piksel hijau dan biru bernilai sama besar. </w:t>
      </w:r>
    </w:p>
    <w:p w14:paraId="6513523E" w14:textId="77777777" w:rsidR="0053166C" w:rsidRDefault="0053166C" w:rsidP="0053166C">
      <w:pPr>
        <w:pStyle w:val="SkripsiIsiLevel1"/>
        <w:numPr>
          <w:ilvl w:val="0"/>
          <w:numId w:val="20"/>
        </w:numPr>
        <w:ind w:left="567" w:hanging="567"/>
      </w:pPr>
      <w:r>
        <w:lastRenderedPageBreak/>
        <w:t>Warna keabuan akan terbentuk jika semua warna dasar RGB bernilai sama.</w:t>
      </w:r>
    </w:p>
    <w:p w14:paraId="3146F9D4" w14:textId="77777777" w:rsidR="0053166C" w:rsidRDefault="0053166C" w:rsidP="0053166C">
      <w:pPr>
        <w:pStyle w:val="SkripsiIsiLevel1"/>
        <w:numPr>
          <w:ilvl w:val="0"/>
          <w:numId w:val="20"/>
        </w:numPr>
        <w:ind w:left="567" w:hanging="567"/>
      </w:pPr>
      <w:r>
        <w:t>Warna hitam akan terbentuk jika semua warna dasar RGB bernilai 0.</w:t>
      </w:r>
    </w:p>
    <w:p w14:paraId="0AEB03AC" w14:textId="77777777" w:rsidR="0053166C" w:rsidRDefault="0053166C" w:rsidP="0053166C">
      <w:pPr>
        <w:pStyle w:val="SkripsiIsiLevel1"/>
        <w:numPr>
          <w:ilvl w:val="0"/>
          <w:numId w:val="20"/>
        </w:numPr>
        <w:ind w:left="567" w:hanging="567"/>
      </w:pPr>
      <w:r>
        <w:t>Warna putih akan terbentuk jika semua warna dasar RGB bernilai 255.</w:t>
      </w:r>
    </w:p>
    <w:p w14:paraId="74F8A629" w14:textId="77777777" w:rsidR="0053166C" w:rsidRDefault="0053166C" w:rsidP="0053166C">
      <w:pPr>
        <w:pStyle w:val="SkripsiIsiLevel1"/>
        <w:numPr>
          <w:ilvl w:val="0"/>
          <w:numId w:val="20"/>
        </w:numPr>
        <w:ind w:left="567" w:hanging="567"/>
      </w:pPr>
      <w:r>
        <w:t>Selain kesembilan penjelasan di atas, warna yang dibentuk merupakan varian model warna RGB.</w:t>
      </w:r>
    </w:p>
    <w:p w14:paraId="020B7A72" w14:textId="54941DC3" w:rsidR="0053166C" w:rsidRDefault="0053166C" w:rsidP="0053166C">
      <w:pPr>
        <w:pStyle w:val="SkripsiNormal"/>
      </w:pPr>
      <w:r>
        <w:t>Illustrasi dan penjelasan dari model warna RGB dapat dilihat pada gambar 2.</w:t>
      </w:r>
      <w:r w:rsidR="00BF7C9B">
        <w:t>2</w:t>
      </w:r>
      <w:r>
        <w:t xml:space="preserve"> </w:t>
      </w:r>
    </w:p>
    <w:p w14:paraId="0D650B29" w14:textId="77777777" w:rsidR="0053166C" w:rsidRDefault="0053166C" w:rsidP="0053166C">
      <w:pPr>
        <w:pStyle w:val="SkripsiNormal"/>
      </w:pPr>
    </w:p>
    <w:p w14:paraId="7869C9A8" w14:textId="77777777" w:rsidR="0053166C" w:rsidRDefault="0053166C" w:rsidP="0053166C">
      <w:pPr>
        <w:pStyle w:val="SkripsiNormal"/>
        <w:jc w:val="center"/>
      </w:pPr>
      <w:r>
        <w:rPr>
          <w:noProof/>
        </w:rPr>
        <w:drawing>
          <wp:inline distT="0" distB="0" distL="0" distR="0" wp14:anchorId="698FCF45" wp14:editId="4D0F8180">
            <wp:extent cx="2880000" cy="231398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880000" cy="2313985"/>
                    </a:xfrm>
                    <a:prstGeom prst="rect">
                      <a:avLst/>
                    </a:prstGeom>
                  </pic:spPr>
                </pic:pic>
              </a:graphicData>
            </a:graphic>
          </wp:inline>
        </w:drawing>
      </w:r>
    </w:p>
    <w:p w14:paraId="0D6A37DB" w14:textId="0399ED58" w:rsidR="0053166C" w:rsidRDefault="0053166C" w:rsidP="0053166C">
      <w:pPr>
        <w:pStyle w:val="SkripsiGambar"/>
      </w:pPr>
      <w:bookmarkStart w:id="19" w:name="_Toc513797803"/>
      <w:r>
        <w:t>Gambar 2.</w:t>
      </w:r>
      <w:r w:rsidR="00674F35">
        <w:t>2</w:t>
      </w:r>
      <w:r>
        <w:t xml:space="preserve"> Model Warna RGB</w:t>
      </w:r>
      <w:bookmarkEnd w:id="19"/>
    </w:p>
    <w:p w14:paraId="1F9AF3AF" w14:textId="77777777" w:rsidR="00BF7C9B" w:rsidRPr="00DC528B" w:rsidRDefault="00BF7C9B" w:rsidP="00BF7C9B">
      <w:pPr>
        <w:pStyle w:val="SkripsiNormal"/>
      </w:pPr>
    </w:p>
    <w:p w14:paraId="0B044D75" w14:textId="11095729" w:rsidR="00BC44E3" w:rsidRDefault="00D55D83" w:rsidP="0053166C">
      <w:pPr>
        <w:pStyle w:val="SkripsiSubLevel1"/>
      </w:pPr>
      <w:bookmarkStart w:id="20" w:name="_Toc513807054"/>
      <w:r>
        <w:t>Artificial Intelegence</w:t>
      </w:r>
      <w:bookmarkEnd w:id="20"/>
    </w:p>
    <w:p w14:paraId="244631E5" w14:textId="061E0511" w:rsidR="00FA1ACE" w:rsidRDefault="00FA1ACE" w:rsidP="00FA1ACE">
      <w:pPr>
        <w:pStyle w:val="SkripsiIsiLevel1"/>
      </w:pPr>
      <w:r>
        <w:t>Artificial Intelegence (AI) atau dalam bahasa indonesia disebut dengan Kecerdasan Buatan adalah suatu teknik pengembangan mesin yang dapat berpikir ataupun bertindak layaknya manusia. Cakupan Kecerdasan Buatan cukup luas, meliputi perencanaan (planning), dapat memahami bahasa, dapat mengenali objek ataupun suara, penyelesaian masalah, dan bahkan pembelajaran.</w:t>
      </w:r>
    </w:p>
    <w:p w14:paraId="2E616908" w14:textId="370929E6" w:rsidR="00FA1ACE" w:rsidRDefault="00FA1ACE" w:rsidP="00FA1ACE">
      <w:pPr>
        <w:pStyle w:val="SkripsiIsiLevel1"/>
      </w:pPr>
      <w:r>
        <w:t xml:space="preserve">Secara umum kecerdasan buatan dapat dibagi menjadi dua kategori, yaitu kecerdasan umum (General AI) yaitu kecerdasan buatan yang dapat melakukan semua hal yang telah disebutkan. Kategori berikutnya yaitu kecerdasan khusus (Spesific AI) yaitu kecerdasan yang dapat melakukan satu tugas dengan sangat baik, </w:t>
      </w:r>
      <w:r>
        <w:lastRenderedPageBreak/>
        <w:t>namun tidak dapat melakukan tugas yang lain. Contohnya ada kecerdasan yang dapat mengenali objek dengan baik, namun tidak dapat mengenali suara sama sekali.</w:t>
      </w:r>
      <w:r w:rsidR="006A1DC2">
        <w:t xml:space="preserve"> </w:t>
      </w:r>
      <w:r w:rsidR="006A1DC2">
        <w:fldChar w:fldCharType="begin" w:fldLock="1"/>
      </w:r>
      <w:r w:rsidR="006A1DC2">
        <w:instrText>ADDIN CSL_CITATION { "citationItems" : [ { "id" : "ITEM-1", "itemData" : { "URL" : "https://medium.com/iotforall/the-difference-between-artificial-intelligence-machine-learning-and-deep-learning-3aa67bff5991", "abstract" : "Simple explanations of Artificial Intelligence, Machine Learning, and Deep Learning and how they\u2019re all different. Plus, how AI and IoT are inextricably connected.", "accessed" : { "date-parts" : [ [ "2018", "5", "1" ] ] }, "author" : [ { "dropping-particle" : "", "family" : "McClelland", "given" : "Calum", "non-dropping-particle" : "", "parse-names" : false, "suffix" : "" } ], "container-title" : "Medium.com", "id" : "ITEM-1", "issued" : { "date-parts" : [ [ "2017" ] ] }, "title" : "The Difference Between Artificial Intelligence, Machine Learning, and Deep Learning", "type" : "webpage" }, "uris" : [ "http://www.mendeley.com/documents/?uuid=00b25754-0545-480b-9bd0-27263a489b26" ] } ], "mendeley" : { "formattedCitation" : "(McClelland, 2017)", "plainTextFormattedCitation" : "(McClelland, 2017)", "previouslyFormattedCitation" : "(McClelland, 2017)" }, "properties" : { "noteIndex" : 0 }, "schema" : "https://github.com/citation-style-language/schema/raw/master/csl-citation.json" }</w:instrText>
      </w:r>
      <w:r w:rsidR="006A1DC2">
        <w:fldChar w:fldCharType="separate"/>
      </w:r>
      <w:r w:rsidR="006A1DC2" w:rsidRPr="006A1DC2">
        <w:rPr>
          <w:noProof/>
        </w:rPr>
        <w:t>(McClelland, 2017)</w:t>
      </w:r>
      <w:r w:rsidR="006A1DC2">
        <w:fldChar w:fldCharType="end"/>
      </w:r>
    </w:p>
    <w:p w14:paraId="07CE0838" w14:textId="77777777" w:rsidR="00FA1ACE" w:rsidRDefault="00FA1ACE" w:rsidP="00FA1ACE">
      <w:pPr>
        <w:pStyle w:val="SkripsiNormal"/>
      </w:pPr>
    </w:p>
    <w:p w14:paraId="2F030A01" w14:textId="48B523E8" w:rsidR="00D55D83" w:rsidRDefault="00FA1ACE" w:rsidP="00D55D83">
      <w:pPr>
        <w:pStyle w:val="SkripsiSubLevel1"/>
      </w:pPr>
      <w:bookmarkStart w:id="21" w:name="_Toc513807055"/>
      <w:r>
        <w:t>Machine Learning</w:t>
      </w:r>
      <w:bookmarkEnd w:id="21"/>
    </w:p>
    <w:p w14:paraId="2D242B0A" w14:textId="77777777" w:rsidR="00FA1ACE" w:rsidRDefault="00FA1ACE" w:rsidP="00FA1ACE">
      <w:pPr>
        <w:pStyle w:val="SkripsiIsiLevel1"/>
      </w:pPr>
      <w:r>
        <w:t>Machine Learning (ML) atau dalam bahasa indonesia disebut dengan pembelajaran mesin, adalah suatu pendekatan untuk dapat mewujudkan kecerdasan buatan. Pada tahun 1959, Arthur Samuel pernah mengemukakan pendapatnya tentang Machine Learning yaitu “suatu kemampuan untuk belajar tanpa harus diprogram secara eksplisit”. Dari pernyataan Arthur dapat kita ketahui bahwa pada dasarnya kita bisa mendapatkan kecerdasan buatan tanpa menggunakan pembelajaran mesin, yaitu dengan cara membuat perintah percabangan yang cukup banyak dan kompleks.</w:t>
      </w:r>
    </w:p>
    <w:p w14:paraId="5F93F267" w14:textId="77777777" w:rsidR="00FA1ACE" w:rsidRDefault="00FA1ACE" w:rsidP="00FA1ACE">
      <w:pPr>
        <w:pStyle w:val="SkripsiIsiLevel1"/>
      </w:pPr>
      <w:r>
        <w:t>Dibanding dengan cara percabangan yang cukup banyak, pembelajaran mesin hadir dengan cara melatih program agar dapat mengerti input ataupun output yang diberikan. Dalam proses ini biasanya kita memberikan sejumlah input ataupun output yang sangat banyak, lalu membiarkan program untuk menyesuaikan sendiri apa korelasi antara input dan output yang diberikan.</w:t>
      </w:r>
    </w:p>
    <w:p w14:paraId="682F671A" w14:textId="67AACC48" w:rsidR="00FA1ACE" w:rsidRDefault="00FA1ACE" w:rsidP="00FA1ACE">
      <w:pPr>
        <w:pStyle w:val="SkripsiIsiLevel1"/>
      </w:pPr>
      <w:r>
        <w:t>Salah satu contoh dari dari pembelajaran mesin yaitu untuk mengenali suatu objek dalam gambar. Misalnya kita memberikan sejumlah gambar dan melabeli beberapa gambar tersebut dengan gambar yang memiliki objek kucing dan yang tidak memiliki kucing. Pada akhirnya algoritma pembelajaran mesin ini dapat membentuk suatu model yang dapat mengenali ada atau tidaknya kucing dalam suatu gambar.</w:t>
      </w:r>
      <w:r w:rsidR="006A1DC2">
        <w:t xml:space="preserve"> </w:t>
      </w:r>
      <w:r w:rsidR="006A1DC2">
        <w:fldChar w:fldCharType="begin" w:fldLock="1"/>
      </w:r>
      <w:r w:rsidR="00DC5CCC">
        <w:instrText>ADDIN CSL_CITATION { "citationItems" : [ { "id" : "ITEM-1", "itemData" : { "URL" : "https://medium.com/iotforall/the-difference-between-artificial-intelligence-machine-learning-and-deep-learning-3aa67bff5991", "abstract" : "Simple explanations of Artificial Intelligence, Machine Learning, and Deep Learning and how they\u2019re all different. Plus, how AI and IoT are inextricably connected.", "accessed" : { "date-parts" : [ [ "2018", "5", "1" ] ] }, "author" : [ { "dropping-particle" : "", "family" : "McClelland", "given" : "Calum", "non-dropping-particle" : "", "parse-names" : false, "suffix" : "" } ], "container-title" : "Medium.com", "id" : "ITEM-1", "issued" : { "date-parts" : [ [ "2017" ] ] }, "title" : "The Difference Between Artificial Intelligence, Machine Learning, and Deep Learning", "type" : "webpage" }, "uris" : [ "http://www.mendeley.com/documents/?uuid=00b25754-0545-480b-9bd0-27263a489b26" ] } ], "mendeley" : { "formattedCitation" : "(McClelland, 2017)", "plainTextFormattedCitation" : "(McClelland, 2017)", "previouslyFormattedCitation" : "(McClelland, 2017)" }, "properties" : { "noteIndex" : 0 }, "schema" : "https://github.com/citation-style-language/schema/raw/master/csl-citation.json" }</w:instrText>
      </w:r>
      <w:r w:rsidR="006A1DC2">
        <w:fldChar w:fldCharType="separate"/>
      </w:r>
      <w:r w:rsidR="006A1DC2" w:rsidRPr="006A1DC2">
        <w:rPr>
          <w:noProof/>
        </w:rPr>
        <w:t>(McClelland, 2017)</w:t>
      </w:r>
      <w:r w:rsidR="006A1DC2">
        <w:fldChar w:fldCharType="end"/>
      </w:r>
    </w:p>
    <w:p w14:paraId="13FA8AFA" w14:textId="77777777" w:rsidR="00FA1ACE" w:rsidRDefault="00FA1ACE" w:rsidP="00FA1ACE">
      <w:pPr>
        <w:pStyle w:val="SkripsiNormal"/>
      </w:pPr>
    </w:p>
    <w:p w14:paraId="27EBC7AA" w14:textId="7A7377BB" w:rsidR="00155FD0" w:rsidRDefault="00FA1ACE" w:rsidP="00D55D83">
      <w:pPr>
        <w:pStyle w:val="SkripsiSubLevel1"/>
      </w:pPr>
      <w:bookmarkStart w:id="22" w:name="_Toc513807056"/>
      <w:r>
        <w:t>Artificial Neural Network</w:t>
      </w:r>
      <w:bookmarkEnd w:id="22"/>
    </w:p>
    <w:p w14:paraId="3AC53D8A" w14:textId="5A8C7CB9" w:rsidR="00FA1ACE" w:rsidRDefault="00FA1ACE" w:rsidP="00FA1ACE">
      <w:pPr>
        <w:pStyle w:val="SkripsiIsiLevel1"/>
      </w:pPr>
      <w:r w:rsidRPr="00FA1ACE">
        <w:t>Artificial Neural Network tersusun atas beberapa elemen, yaitu node, network, dan layer. Node disimbolkan dengan simbol lingkaran, yaitu merepresentasikan suatu informasi. Network disimbolkan dengan tanda panah, yaitu menghubungkan antar satu node dengan node yang lainnya, satu tanda panah berarti node awal akan mempengaruhi node yang ditunjuk. Dalam network ini terdapat properti yang disebut dengan “</w:t>
      </w:r>
      <w:r w:rsidRPr="00A30A73">
        <w:rPr>
          <w:i/>
        </w:rPr>
        <w:t>weight</w:t>
      </w:r>
      <w:r w:rsidRPr="00FA1ACE">
        <w:t>” atau “bobot” dan juga “</w:t>
      </w:r>
      <w:r w:rsidRPr="00534F26">
        <w:rPr>
          <w:i/>
        </w:rPr>
        <w:t>bias</w:t>
      </w:r>
      <w:r w:rsidRPr="00FA1ACE">
        <w:t xml:space="preserve">”. Layer merepresentasikan sekumpulan node yang tergabung dalam satu kelompok. Dalam satu </w:t>
      </w:r>
      <w:r w:rsidRPr="00746E46">
        <w:rPr>
          <w:i/>
        </w:rPr>
        <w:t>Artificial Neural Network</w:t>
      </w:r>
      <w:r w:rsidRPr="00FA1ACE">
        <w:t xml:space="preserve"> dipastikan memiliki satu input layer, satu output layer dan berapapun hidden </w:t>
      </w:r>
      <w:r w:rsidRPr="00FA1ACE">
        <w:lastRenderedPageBreak/>
        <w:t xml:space="preserve">layer. Jumlah hidden layer yang sedikit sering disebut dengan </w:t>
      </w:r>
      <w:r w:rsidRPr="00746E46">
        <w:rPr>
          <w:i/>
        </w:rPr>
        <w:t>Shallow Neural Network</w:t>
      </w:r>
      <w:r w:rsidRPr="00FA1ACE">
        <w:t xml:space="preserve">, sedangkan jumlah hidden layer yang cukup banyak disebut dengan </w:t>
      </w:r>
      <w:r w:rsidRPr="00746E46">
        <w:rPr>
          <w:i/>
        </w:rPr>
        <w:t>Deep Neural Network</w:t>
      </w:r>
      <w:r w:rsidR="00186785">
        <w:t xml:space="preserve"> </w:t>
      </w:r>
      <w:r w:rsidR="00186785">
        <w:fldChar w:fldCharType="begin" w:fldLock="1"/>
      </w:r>
      <w:r w:rsidR="000F660F">
        <w:instrText>ADDIN CSL_CITATION { "citationItems" : [ { "id" : "ITEM-1", "itemData" : { "DOI" : "10.1016/S0731-7085(99)00272-1", "ISSN" : "0731-7085", "abstract" : "Artificial neural networks (ANNs) are biologically inspired computer programs designed to simulate the way in which the human brain processes information. ANNs gather their knowledge by detecting the patterns and relationships in data and learn (or are trained) through experience, not from programming. An ANN is formed from hundreds of single units, artificial neurons or processing elements (PE), connected with coefficients (weights), which constitute the neural structure and are organised in layers. The power of neural computations comes from connecting neurons in a network. Each PE has weighted inputs, transfer function and one output. The behavior of a neural network is determined by the transfer functions of its neurons, by the learning rule, and by the architecture itself. The weights are the adjustable parameters and, in that sense, a neural network is a parameterized system. The weighed sum of the inputs constitutes the activation of the neuron. The activation signal is passed through transfer function to produce a single output of the neuron. Transfer function introduces non-linearity to the network. During training, the inter-unit connections are optimized until the error in predictions is minimized and the network reaches the specified level of accuracy. Once the network is trained and tested it can be given new input information to predict the output. Many types of neural networks have been designed already and new ones are invented every week but all can be described by the transfer functions of their neurons, by the learning rule, and by the connection formula. ANN represents a promising modeling technique, especially for data sets having non-linear relationships which are frequently encountered in pharmaceutical processes. In terms of model specification, artificial neural networks require no knowledge of the data source but, since they often contain many weights that must be estimated, they require large training sets. In addition, ANNs can combine and incorporate both literature-based and experimental data to solve problems. The various applications of ANNs can be summarised into classification or pattern recognition, prediction and modeling. Supervised associating networks can be applied in pharmaceutical fields as an alternative to conventional response surface methodology. Unsupervised feature-extracting networks represent an alternative to principal component analysis. Non-adaptive unsupervised networks are able to reconstruct their \u2026", "author" : [ { "dropping-particle" : "", "family" : "Agatonovic-Kustrin", "given" : "S", "non-dropping-particle" : "", "parse-names" : false, "suffix" : "" }, { "dropping-particle" : "", "family" : "Beresford", "given" : "R", "non-dropping-particle" : "", "parse-names" : false, "suffix" : "" } ], "container-title" : "Journal of Pharmaceutical and Biomedical Analysis", "id" : "ITEM-1", "issue" : "5", "issued" : { "date-parts" : [ [ "2000", "6", "1" ] ] }, "page" : "717-727", "publisher" : "Elsevier", "title" : "Basic concepts of artificial neural network (ANN) modeling and its application in pharmaceutical research", "type" : "article-journal", "volume" : "22" }, "uris" : [ "http://www.mendeley.com/documents/?uuid=ec35d399-2bc2-3578-b339-23063e4e3c6a" ] } ], "mendeley" : { "formattedCitation" : "(Agatonovic-Kustrin and Beresford, 2000)", "plainTextFormattedCitation" : "(Agatonovic-Kustrin and Beresford, 2000)", "previouslyFormattedCitation" : "(Agatonovic-Kustrin and Beresford, 2000)" }, "properties" : { "noteIndex" : 0 }, "schema" : "https://github.com/citation-style-language/schema/raw/master/csl-citation.json" }</w:instrText>
      </w:r>
      <w:r w:rsidR="00186785">
        <w:fldChar w:fldCharType="separate"/>
      </w:r>
      <w:r w:rsidR="00186785" w:rsidRPr="00186785">
        <w:rPr>
          <w:noProof/>
        </w:rPr>
        <w:t>(Agatonovic-Kustrin and Beresford, 2000)</w:t>
      </w:r>
      <w:r w:rsidR="00186785">
        <w:fldChar w:fldCharType="end"/>
      </w:r>
    </w:p>
    <w:p w14:paraId="6C396BBB" w14:textId="77777777" w:rsidR="003669A5" w:rsidRDefault="003669A5" w:rsidP="00D7466E">
      <w:pPr>
        <w:pStyle w:val="SkripsiNormal"/>
      </w:pPr>
    </w:p>
    <w:p w14:paraId="55657517" w14:textId="3F9FC9BF" w:rsidR="00FA1ACE" w:rsidRDefault="00FA1ACE" w:rsidP="003A3787">
      <w:pPr>
        <w:pStyle w:val="SkripsiNormal"/>
        <w:jc w:val="center"/>
      </w:pPr>
      <w:r>
        <w:rPr>
          <w:noProof/>
        </w:rPr>
        <w:drawing>
          <wp:inline distT="0" distB="0" distL="0" distR="0" wp14:anchorId="7F1CBCA0" wp14:editId="7A385EAF">
            <wp:extent cx="3600000" cy="1758364"/>
            <wp:effectExtent l="0" t="0" r="635" b="0"/>
            <wp:docPr id="1" name="Picture 1" descr="https://lh5.googleusercontent.com/3atlQn8lZerO692gpYMcGtHZ8ow7wvaO-p4juEDuuq8WLLur__4rAiRsSR9NSFcgPjUsbMNRYLHxfQgzhf3ugsGeVMLeUSdVvlHLinEdVsDppJIyLtewK5ixXBZyLEus9-aXLy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3atlQn8lZerO692gpYMcGtHZ8ow7wvaO-p4juEDuuq8WLLur__4rAiRsSR9NSFcgPjUsbMNRYLHxfQgzhf3ugsGeVMLeUSdVvlHLinEdVsDppJIyLtewK5ixXBZyLEus9-aXLys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00000" cy="1758364"/>
                    </a:xfrm>
                    <a:prstGeom prst="rect">
                      <a:avLst/>
                    </a:prstGeom>
                    <a:noFill/>
                    <a:ln>
                      <a:noFill/>
                    </a:ln>
                  </pic:spPr>
                </pic:pic>
              </a:graphicData>
            </a:graphic>
          </wp:inline>
        </w:drawing>
      </w:r>
    </w:p>
    <w:p w14:paraId="700B82DE" w14:textId="43D2387D" w:rsidR="003669A5" w:rsidRDefault="003669A5" w:rsidP="00CC75B9">
      <w:pPr>
        <w:pStyle w:val="SkripsiGambar"/>
      </w:pPr>
      <w:bookmarkStart w:id="23" w:name="_Toc513797804"/>
      <w:r>
        <w:t>Gambar 2.</w:t>
      </w:r>
      <w:r w:rsidR="00BF7C9B">
        <w:t>3</w:t>
      </w:r>
      <w:r>
        <w:t xml:space="preserve"> Artificial Neural Network</w:t>
      </w:r>
      <w:bookmarkEnd w:id="23"/>
    </w:p>
    <w:p w14:paraId="08C087F9" w14:textId="5D2D118E" w:rsidR="00B85F56" w:rsidRDefault="00B85F56" w:rsidP="00B85F56">
      <w:pPr>
        <w:pStyle w:val="SkripsiNormal"/>
      </w:pPr>
    </w:p>
    <w:p w14:paraId="250753F9" w14:textId="5FC8F0CB" w:rsidR="00B85F56" w:rsidRDefault="00B85F56" w:rsidP="00B85F56">
      <w:pPr>
        <w:pStyle w:val="SkripsiIsiLevel1"/>
      </w:pPr>
      <w:r>
        <w:t>Gambar 2.</w:t>
      </w:r>
      <w:r w:rsidR="00BF7C9B">
        <w:t>3</w:t>
      </w:r>
      <w:r>
        <w:t xml:space="preserve"> merupakan skema dari </w:t>
      </w:r>
      <w:r w:rsidRPr="00D7466E">
        <w:rPr>
          <w:i/>
        </w:rPr>
        <w:t>Artificial Neural Network</w:t>
      </w:r>
      <w:r>
        <w:t>. Pada blok berwarna merah merupakan layer input</w:t>
      </w:r>
      <w:r w:rsidR="00746E46">
        <w:t xml:space="preserve">, blok berwarna biru </w:t>
      </w:r>
      <w:r w:rsidR="00101D35">
        <w:t xml:space="preserve">merupakan hidden layer, dan blok berwarna hijau merupakan layer output. Simbol berbentuk bulat merupakan </w:t>
      </w:r>
      <w:r w:rsidR="00101D35" w:rsidRPr="004C7328">
        <w:rPr>
          <w:i/>
        </w:rPr>
        <w:t>Node</w:t>
      </w:r>
      <w:r w:rsidR="00101D35">
        <w:t>. Simbol berupa garis dengan arah panah merupakan koneksi antar layer, dan dalam koneksi tersebut terdapat “</w:t>
      </w:r>
      <w:r w:rsidR="00101D35" w:rsidRPr="00101D35">
        <w:rPr>
          <w:i/>
        </w:rPr>
        <w:t>weight</w:t>
      </w:r>
      <w:r w:rsidR="00101D35">
        <w:t>” dan “</w:t>
      </w:r>
      <w:r w:rsidR="00101D35" w:rsidRPr="00101D35">
        <w:rPr>
          <w:i/>
        </w:rPr>
        <w:t>bias</w:t>
      </w:r>
      <w:r w:rsidR="00101D35">
        <w:t>”.</w:t>
      </w:r>
    </w:p>
    <w:p w14:paraId="191CE6B1" w14:textId="77777777" w:rsidR="0053166C" w:rsidRDefault="0053166C" w:rsidP="0053166C">
      <w:pPr>
        <w:pStyle w:val="SkripsiNormal"/>
      </w:pPr>
    </w:p>
    <w:p w14:paraId="2010C58F" w14:textId="7E5D21E1" w:rsidR="00BC44E3" w:rsidRDefault="00FA1ACE" w:rsidP="00BC44E3">
      <w:pPr>
        <w:pStyle w:val="SkripsiSubLevel1"/>
      </w:pPr>
      <w:bookmarkStart w:id="24" w:name="_Toc513807057"/>
      <w:r>
        <w:t>Deep Learning</w:t>
      </w:r>
      <w:bookmarkEnd w:id="24"/>
    </w:p>
    <w:p w14:paraId="55E9BAB6" w14:textId="414C49FD" w:rsidR="00FA1ACE" w:rsidRDefault="00FA1ACE" w:rsidP="00FA1ACE">
      <w:pPr>
        <w:pStyle w:val="SkripsiIsiLevel1"/>
      </w:pPr>
      <w:r w:rsidRPr="00FA1ACE">
        <w:t>Deep Learning adalah salah satu teknik agar dapat mengimplementasikan pembelajaran mesin. Selain Deep Learning, terdapat beberapa teknik lain seperti Decision Tree Learning, Inductive Logic Programming, Clustering, Reinforcement Learning, Bayesian Network, dan masih banyak lagi yang lainnya.</w:t>
      </w:r>
      <w:r w:rsidR="00DC5CCC">
        <w:t xml:space="preserve"> </w:t>
      </w:r>
      <w:r w:rsidR="00DC5CCC">
        <w:fldChar w:fldCharType="begin" w:fldLock="1"/>
      </w:r>
      <w:r w:rsidR="00186785">
        <w:instrText>ADDIN CSL_CITATION { "citationItems" : [ { "id" : "ITEM-1", "itemData" : { "URL" : "https://medium.com/iotforall/the-difference-between-artificial-intelligence-machine-learning-and-deep-learning-3aa67bff5991", "abstract" : "Simple explanations of Artificial Intelligence, Machine Learning, and Deep Learning and how they\u2019re all different. Plus, how AI and IoT are inextricably connected.", "accessed" : { "date-parts" : [ [ "2018", "5", "1" ] ] }, "author" : [ { "dropping-particle" : "", "family" : "McClelland", "given" : "Calum", "non-dropping-particle" : "", "parse-names" : false, "suffix" : "" } ], "container-title" : "Medium.com", "id" : "ITEM-1", "issued" : { "date-parts" : [ [ "2017" ] ] }, "title" : "The Difference Between Artificial Intelligence, Machine Learning, and Deep Learning", "type" : "webpage" }, "uris" : [ "http://www.mendeley.com/documents/?uuid=00b25754-0545-480b-9bd0-27263a489b26" ] } ], "mendeley" : { "formattedCitation" : "(McClelland, 2017)", "plainTextFormattedCitation" : "(McClelland, 2017)", "previouslyFormattedCitation" : "(McClelland, 2017)" }, "properties" : { "noteIndex" : 0 }, "schema" : "https://github.com/citation-style-language/schema/raw/master/csl-citation.json" }</w:instrText>
      </w:r>
      <w:r w:rsidR="00DC5CCC">
        <w:fldChar w:fldCharType="separate"/>
      </w:r>
      <w:r w:rsidR="00DC5CCC" w:rsidRPr="00DC5CCC">
        <w:rPr>
          <w:noProof/>
        </w:rPr>
        <w:t>(McClelland, 2017)</w:t>
      </w:r>
      <w:r w:rsidR="00DC5CCC">
        <w:fldChar w:fldCharType="end"/>
      </w:r>
    </w:p>
    <w:p w14:paraId="559B811F" w14:textId="396F9816" w:rsidR="0066780E" w:rsidRDefault="00FA1ACE" w:rsidP="0066780E">
      <w:pPr>
        <w:pStyle w:val="SkripsiIsiLevel1"/>
      </w:pPr>
      <w:r w:rsidRPr="00FA1ACE">
        <w:t xml:space="preserve">Deep Learning merupakan suatu teknik pembelajaran mesin dengan menggunakan Deep Neural Network. Teknik Deep Learning ini awalnya tidak cukup populer karena dengan jumlah hidden layer yang cukup besar, maka kompleksitas program semakin besar, sehingga waktu komputasi yang dibutuhkan pun cukup besar. Namun dengan seiring perkembangan teknologi perangkat keras yang </w:t>
      </w:r>
      <w:r w:rsidRPr="00FA1ACE">
        <w:lastRenderedPageBreak/>
        <w:t>memadai, teknik Deep Learning kembali diminati. Karena dapat menyelesaikan permasalahan yang cukup kompleks.</w:t>
      </w:r>
    </w:p>
    <w:p w14:paraId="282F7EC1" w14:textId="528FB238" w:rsidR="0066780E" w:rsidRPr="00CD2B14" w:rsidRDefault="0066780E" w:rsidP="0066780E">
      <w:pPr>
        <w:pStyle w:val="SkripsiSubLevel1"/>
      </w:pPr>
      <w:bookmarkStart w:id="25" w:name="_Toc513807058"/>
      <w:r>
        <w:t>Loss Function</w:t>
      </w:r>
      <w:bookmarkEnd w:id="25"/>
    </w:p>
    <w:p w14:paraId="0A6039A1" w14:textId="5670956B" w:rsidR="0066780E" w:rsidRDefault="0066780E" w:rsidP="0066780E">
      <w:pPr>
        <w:pStyle w:val="SkripsiIsiLevel1"/>
      </w:pPr>
      <w:r>
        <w:t>Loss function merupakan suatu fungsi yang digunakan untuk mencari tahu seberapa akurat data yang kita estimasi dengan dengan data yang sebenarnya. Terdapat banyak macam loss function</w:t>
      </w:r>
      <w:r w:rsidR="00C7370E">
        <w:t>, diantaranya Mean Squared Error, Root Mean Squared Error, dan banyak yang lainnya. Loss function dalam neural network dapat diukur dengan membandingkan hasil pada output layer dengan data output yang seharusnya.</w:t>
      </w:r>
    </w:p>
    <w:p w14:paraId="3821202F" w14:textId="77777777" w:rsidR="0053166C" w:rsidRDefault="0053166C" w:rsidP="0053166C">
      <w:pPr>
        <w:pStyle w:val="SkripsiNormal"/>
      </w:pPr>
    </w:p>
    <w:p w14:paraId="30912E28" w14:textId="095D95CA" w:rsidR="00C7370E" w:rsidRDefault="00C7370E" w:rsidP="00C7370E">
      <w:pPr>
        <w:pStyle w:val="SkripsiNormal"/>
      </w:pPr>
      <m:oMathPara>
        <m:oMath>
          <m:r>
            <w:rPr>
              <w:rFonts w:ascii="Cambria Math" w:hAnsi="Cambria Math"/>
            </w:rPr>
            <m:t>loss=</m:t>
          </m:r>
          <m:sSub>
            <m:sSubPr>
              <m:ctrlPr>
                <w:rPr>
                  <w:rFonts w:ascii="Cambria Math" w:hAnsi="Cambria Math"/>
                  <w:i/>
                </w:rPr>
              </m:ctrlPr>
            </m:sSubPr>
            <m:e>
              <m:r>
                <w:rPr>
                  <w:rFonts w:ascii="Cambria Math" w:hAnsi="Cambria Math"/>
                </w:rPr>
                <m:t>out</m:t>
              </m:r>
            </m:e>
            <m:sub>
              <m:r>
                <w:rPr>
                  <w:rFonts w:ascii="Cambria Math" w:hAnsi="Cambria Math"/>
                </w:rPr>
                <m:t>estimation</m:t>
              </m:r>
            </m:sub>
          </m:sSub>
          <m:r>
            <w:rPr>
              <w:rFonts w:ascii="Cambria Math" w:hAnsi="Cambria Math"/>
            </w:rPr>
            <m:t>-</m:t>
          </m:r>
          <m:sSub>
            <m:sSubPr>
              <m:ctrlPr>
                <w:rPr>
                  <w:rFonts w:ascii="Cambria Math" w:hAnsi="Cambria Math"/>
                  <w:i/>
                </w:rPr>
              </m:ctrlPr>
            </m:sSubPr>
            <m:e>
              <m:r>
                <w:rPr>
                  <w:rFonts w:ascii="Cambria Math" w:hAnsi="Cambria Math"/>
                </w:rPr>
                <m:t>out</m:t>
              </m:r>
            </m:e>
            <m:sub>
              <m:r>
                <w:rPr>
                  <w:rFonts w:ascii="Cambria Math" w:hAnsi="Cambria Math"/>
                </w:rPr>
                <m:t>true</m:t>
              </m:r>
            </m:sub>
          </m:sSub>
        </m:oMath>
      </m:oMathPara>
    </w:p>
    <w:p w14:paraId="5A37D4A7" w14:textId="5D3F44F5" w:rsidR="00FA1ACE" w:rsidRDefault="00FA1ACE" w:rsidP="00FA1ACE">
      <w:pPr>
        <w:pStyle w:val="SkripsiNormal"/>
      </w:pPr>
    </w:p>
    <w:p w14:paraId="31E55287" w14:textId="77777777" w:rsidR="00A72BD0" w:rsidRPr="00CD2B14" w:rsidRDefault="00A72BD0" w:rsidP="00A72BD0">
      <w:pPr>
        <w:pStyle w:val="SkripsiSubLevel1"/>
      </w:pPr>
      <w:bookmarkStart w:id="26" w:name="_Toc513807059"/>
      <w:r w:rsidRPr="00CD2B14">
        <w:t>Mean Squared Error</w:t>
      </w:r>
      <w:bookmarkEnd w:id="26"/>
    </w:p>
    <w:p w14:paraId="459BD7A7" w14:textId="700828D7" w:rsidR="00A72BD0" w:rsidRDefault="00A72BD0" w:rsidP="00A72BD0">
      <w:pPr>
        <w:pStyle w:val="SkripsiIsiLevel1"/>
      </w:pPr>
      <w:r>
        <w:t>M</w:t>
      </w:r>
      <w:r w:rsidRPr="00174C50">
        <w:t xml:space="preserve">ean </w:t>
      </w:r>
      <w:r>
        <w:t>S</w:t>
      </w:r>
      <w:r w:rsidRPr="00174C50">
        <w:t xml:space="preserve">quared </w:t>
      </w:r>
      <w:r>
        <w:t>E</w:t>
      </w:r>
      <w:r w:rsidRPr="00174C50">
        <w:t>rror adalah suatu besaran yang menunjukkan seberapa dekat data perkiraan dengan data yang sebenarnya. Hal ini dapat dilakukan dengan menghitung selisih dari data perkiraan dengan dengan data sebenarnya, selisih ini kita sebut dengan error, lalu mengkuadratkan error yang dihasilkan. Proses pengkuadratan ini penting karena untuk menghilangkan nilai-nilai negatif.</w:t>
      </w:r>
      <w:r>
        <w:t xml:space="preserve"> Semakin kecil nilai yang dihasilkan, menunjukkan seberapa akurat data perkiraan yang kita hitung.</w:t>
      </w:r>
      <w:r w:rsidR="00BF7C9B">
        <w:t xml:space="preserve"> Persamaan Mean Squared Error dapat ditunjukkan pada gambar 2.4.</w:t>
      </w:r>
    </w:p>
    <w:p w14:paraId="06ACF242" w14:textId="77777777" w:rsidR="00A72BD0" w:rsidRDefault="00A72BD0" w:rsidP="00A72BD0">
      <w:pPr>
        <w:pStyle w:val="SkripsiNormal"/>
      </w:pPr>
    </w:p>
    <w:p w14:paraId="33D67BD5" w14:textId="77777777" w:rsidR="00A72BD0" w:rsidRDefault="00A72BD0" w:rsidP="00A72BD0">
      <w:pPr>
        <w:pStyle w:val="SkripsiNormal"/>
        <w:jc w:val="center"/>
      </w:pPr>
      <w:r>
        <w:rPr>
          <w:noProof/>
        </w:rPr>
        <w:drawing>
          <wp:inline distT="0" distB="0" distL="0" distR="0" wp14:anchorId="71BDCF26" wp14:editId="7EBD55D7">
            <wp:extent cx="1568069" cy="648000"/>
            <wp:effectExtent l="0" t="0" r="0" b="0"/>
            <wp:docPr id="18" name="Picture 18" descr="https://www.safaribooksonline.com/library/view/machine-learning-with/9781785889936/assets/image_07_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www.safaribooksonline.com/library/view/machine-learning-with/9781785889936/assets/image_07_002.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568069" cy="648000"/>
                    </a:xfrm>
                    <a:prstGeom prst="rect">
                      <a:avLst/>
                    </a:prstGeom>
                    <a:noFill/>
                    <a:ln>
                      <a:noFill/>
                    </a:ln>
                  </pic:spPr>
                </pic:pic>
              </a:graphicData>
            </a:graphic>
          </wp:inline>
        </w:drawing>
      </w:r>
    </w:p>
    <w:p w14:paraId="46597A83" w14:textId="04948AB9" w:rsidR="00A72BD0" w:rsidRDefault="00A72BD0" w:rsidP="00A72BD0">
      <w:pPr>
        <w:pStyle w:val="SkripsiGambar"/>
      </w:pPr>
      <w:bookmarkStart w:id="27" w:name="_Toc513797805"/>
      <w:r>
        <w:t>Gambar 2.</w:t>
      </w:r>
      <w:r w:rsidR="00BF7C9B">
        <w:t>4</w:t>
      </w:r>
      <w:r>
        <w:t xml:space="preserve"> Persamaan MSE</w:t>
      </w:r>
      <w:bookmarkEnd w:id="27"/>
    </w:p>
    <w:p w14:paraId="4ACD0339" w14:textId="77777777" w:rsidR="0053166C" w:rsidRDefault="0053166C" w:rsidP="0053166C">
      <w:pPr>
        <w:pStyle w:val="SkripsiNormal"/>
      </w:pPr>
    </w:p>
    <w:p w14:paraId="22B894F5" w14:textId="4618DBD5" w:rsidR="000C3C96" w:rsidRDefault="000C3C96" w:rsidP="000C3C96">
      <w:pPr>
        <w:pStyle w:val="SkripsiSubLevel1"/>
      </w:pPr>
      <w:bookmarkStart w:id="28" w:name="_Toc513807060"/>
      <w:r>
        <w:t>Convolutional Layer</w:t>
      </w:r>
      <w:bookmarkEnd w:id="28"/>
    </w:p>
    <w:p w14:paraId="42B65EEF" w14:textId="3266357B" w:rsidR="000C3C96" w:rsidRDefault="000C3C96" w:rsidP="000C3C96">
      <w:pPr>
        <w:pStyle w:val="SkripsiIsiLevel1"/>
      </w:pPr>
      <w:r>
        <w:t xml:space="preserve">Convolutional Layer dalam Deep Learning merupakan suatu layer yang bertugas untuk mengekstraksi sebuah fitur. Convolutional layer dapat dimisalkan dengan memberi cahaya senter pada pada pojok sebuah citra, dengan jarak tertentu, maka hanya akan sebagian dari citra saja yang terkena cahaya senter tersebut, bagian lain dari citra tidak terpapar cahaya dari senter tersebut. Dalam machine learning, </w:t>
      </w:r>
      <w:r w:rsidR="00BA3389">
        <w:t xml:space="preserve">bagian yang terkena cahaya dari senter </w:t>
      </w:r>
      <w:r>
        <w:t xml:space="preserve">disebut dengan </w:t>
      </w:r>
      <w:r w:rsidRPr="000C3C96">
        <w:rPr>
          <w:i/>
        </w:rPr>
        <w:t>filter</w:t>
      </w:r>
      <w:r>
        <w:t xml:space="preserve"> (ada juga yang menyebut </w:t>
      </w:r>
      <w:r w:rsidRPr="000C3C96">
        <w:rPr>
          <w:i/>
        </w:rPr>
        <w:t>kernel</w:t>
      </w:r>
      <w:r>
        <w:t>)</w:t>
      </w:r>
      <w:r w:rsidR="00BA3389">
        <w:t xml:space="preserve">, sedangkan hasil dari operasi </w:t>
      </w:r>
      <w:r w:rsidR="00BA3389">
        <w:lastRenderedPageBreak/>
        <w:t xml:space="preserve">konvolusi ini disebut dengan </w:t>
      </w:r>
      <w:r w:rsidR="00BA3389" w:rsidRPr="00BA3389">
        <w:rPr>
          <w:i/>
        </w:rPr>
        <w:t>feature map</w:t>
      </w:r>
      <w:r w:rsidR="00BA3389">
        <w:t>. Contoh proses operasi konvolusi ditunjukkan pada gambar 2.</w:t>
      </w:r>
      <w:r w:rsidR="00BF7C9B">
        <w:t>5</w:t>
      </w:r>
      <w:r w:rsidR="00257AFC">
        <w:t xml:space="preserve"> </w:t>
      </w:r>
      <w:r w:rsidR="00257AFC">
        <w:fldChar w:fldCharType="begin" w:fldLock="1"/>
      </w:r>
      <w:r w:rsidR="00C24937">
        <w:instrText>ADDIN CSL_CITATION { "citationItems" : [ { "id" : "ITEM-1", "itemData" : { "URL" : "https://deeplearning4j.org/convolutionalnetwork.html#a-beginners-guide-to-deep-convolutional-neural-networks-cnns", "accessed" : { "date-parts" : [ [ "2018", "5", "1" ] ] }, "author" : [ { "dropping-particle" : "", "family" : "Deshpande", "given" : "Aditya", "non-dropping-particle" : "", "parse-names" : false, "suffix" : "" } ], "id" : "ITEM-1", "issued" : { "date-parts" : [ [ "2017" ] ] }, "title" : "A Beginner's Guide to Deep Convolutional Neural Networks (CNNs)", "type" : "webpage" }, "uris" : [ "http://www.mendeley.com/documents/?uuid=ebd1170e-b7f1-4119-899d-238b4f7c6a89" ] } ], "mendeley" : { "formattedCitation" : "(Deshpande, 2017)", "plainTextFormattedCitation" : "(Deshpande, 2017)", "previouslyFormattedCitation" : "(Deshpande, 2017)" }, "properties" : { "noteIndex" : 0 }, "schema" : "https://github.com/citation-style-language/schema/raw/master/csl-citation.json" }</w:instrText>
      </w:r>
      <w:r w:rsidR="00257AFC">
        <w:fldChar w:fldCharType="separate"/>
      </w:r>
      <w:r w:rsidR="00257AFC" w:rsidRPr="00257AFC">
        <w:rPr>
          <w:noProof/>
        </w:rPr>
        <w:t>(Deshpande, 2017)</w:t>
      </w:r>
      <w:r w:rsidR="00257AFC">
        <w:fldChar w:fldCharType="end"/>
      </w:r>
      <w:r w:rsidR="00BA3389">
        <w:t>.</w:t>
      </w:r>
    </w:p>
    <w:p w14:paraId="03322EFE" w14:textId="77777777" w:rsidR="00296EDF" w:rsidRDefault="00296EDF" w:rsidP="007618D1">
      <w:pPr>
        <w:pStyle w:val="SkripsiNormal"/>
      </w:pPr>
    </w:p>
    <w:p w14:paraId="7530C9EE" w14:textId="22FA8933" w:rsidR="000C3C96" w:rsidRDefault="000C3C96" w:rsidP="000C3C96">
      <w:pPr>
        <w:pStyle w:val="SkripsiNormal"/>
      </w:pPr>
      <w:r>
        <w:rPr>
          <w:noProof/>
        </w:rPr>
        <w:drawing>
          <wp:inline distT="0" distB="0" distL="0" distR="0" wp14:anchorId="0F30FF12" wp14:editId="7DA7543C">
            <wp:extent cx="3887584" cy="1967023"/>
            <wp:effectExtent l="0" t="0" r="0" b="0"/>
            <wp:docPr id="43" name="Picture 43" descr="https://adeshpande3.github.io/assets/Activation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adeshpande3.github.io/assets/ActivationMap.png"/>
                    <pic:cNvPicPr>
                      <a:picLocks noChangeAspect="1" noChangeArrowheads="1"/>
                    </pic:cNvPicPr>
                  </pic:nvPicPr>
                  <pic:blipFill rotWithShape="1">
                    <a:blip r:embed="rId18">
                      <a:extLst>
                        <a:ext uri="{28A0092B-C50C-407E-A947-70E740481C1C}">
                          <a14:useLocalDpi xmlns:a14="http://schemas.microsoft.com/office/drawing/2010/main" val="0"/>
                        </a:ext>
                      </a:extLst>
                    </a:blip>
                    <a:srcRect b="6725"/>
                    <a:stretch/>
                  </pic:blipFill>
                  <pic:spPr bwMode="auto">
                    <a:xfrm>
                      <a:off x="0" y="0"/>
                      <a:ext cx="3888740" cy="1967608"/>
                    </a:xfrm>
                    <a:prstGeom prst="rect">
                      <a:avLst/>
                    </a:prstGeom>
                    <a:noFill/>
                    <a:ln>
                      <a:noFill/>
                    </a:ln>
                    <a:extLst>
                      <a:ext uri="{53640926-AAD7-44D8-BBD7-CCE9431645EC}">
                        <a14:shadowObscured xmlns:a14="http://schemas.microsoft.com/office/drawing/2010/main"/>
                      </a:ext>
                    </a:extLst>
                  </pic:spPr>
                </pic:pic>
              </a:graphicData>
            </a:graphic>
          </wp:inline>
        </w:drawing>
      </w:r>
    </w:p>
    <w:p w14:paraId="006E3296" w14:textId="28083F79" w:rsidR="00296EDF" w:rsidRDefault="00296EDF" w:rsidP="00296EDF">
      <w:pPr>
        <w:pStyle w:val="SkripsiGambar"/>
      </w:pPr>
      <w:bookmarkStart w:id="29" w:name="_Toc513797806"/>
      <w:r>
        <w:t>Gambar 2.</w:t>
      </w:r>
      <w:r w:rsidR="00BF7C9B">
        <w:t>5</w:t>
      </w:r>
      <w:r>
        <w:t xml:space="preserve"> Convolutional layer</w:t>
      </w:r>
      <w:bookmarkEnd w:id="29"/>
    </w:p>
    <w:p w14:paraId="7A869CD2" w14:textId="408C8B0F" w:rsidR="000C3C96" w:rsidRDefault="000C3C96" w:rsidP="000C3C96">
      <w:pPr>
        <w:pStyle w:val="SkripsiNormal"/>
      </w:pPr>
    </w:p>
    <w:p w14:paraId="6ABF95AA" w14:textId="5FE182DB" w:rsidR="00BA3389" w:rsidRDefault="00683E24" w:rsidP="00683E24">
      <w:pPr>
        <w:pStyle w:val="SkripsiIsiLevel1"/>
      </w:pPr>
      <w:r>
        <w:t>Untuk dapat memahami fungsi dari layer konvolusi, maka digunakan contoh gambar pada gambar 2.</w:t>
      </w:r>
      <w:r w:rsidR="00BF7C9B">
        <w:t>6</w:t>
      </w:r>
      <w:r>
        <w:t>, yaitu gambar sebuah kepala unta. Gambar 2.</w:t>
      </w:r>
      <w:r w:rsidR="00BF7C9B">
        <w:t>6</w:t>
      </w:r>
      <w:r>
        <w:t xml:space="preserve"> jika dikenakan suatu filter, maka dapat menghasilkan gambar yang sesuai dengan filternya. Contoh </w:t>
      </w:r>
      <w:r w:rsidR="00AF2DB4">
        <w:t>gambar 2.</w:t>
      </w:r>
      <w:r w:rsidR="00BF7C9B">
        <w:t>7</w:t>
      </w:r>
      <w:r w:rsidR="00AF2DB4">
        <w:t xml:space="preserve"> merupakan sebagian contoh gambar kepala unta yang dikenai beberapa filter beserta hasilnya.</w:t>
      </w:r>
      <w:r w:rsidR="003201D5">
        <w:t xml:space="preserve"> </w:t>
      </w:r>
      <w:r w:rsidR="003201D5">
        <w:fldChar w:fldCharType="begin" w:fldLock="1"/>
      </w:r>
      <w:r w:rsidR="003201D5">
        <w:instrText>ADDIN CSL_CITATION { "citationItems" : [ { "id" : "ITEM-1", "itemData" : { "URL" : "https://ujjwalkarn.me/2016/08/11/intuitive-explanation-convnets/", "accessed" : { "date-parts" : [ [ "2018", "5", "1" ] ] }, "author" : [ { "dropping-particle" : "", "family" : "Ujjwal Karn", "given" : "", "non-dropping-particle" : "", "parse-names" : false, "suffix" : "" } ], "container-title" : "The Data Science Blog", "id" : "ITEM-1", "issued" : { "date-parts" : [ [ "2016" ] ] }, "page" : "1-24", "title" : "An Intuitive Explanation of Convolutional Neural Networks", "type" : "webpage" }, "uris" : [ "http://www.mendeley.com/documents/?uuid=128f5b1b-06c6-405c-9fee-2aa95f4045cb" ] } ], "mendeley" : { "formattedCitation" : "(Ujjwal Karn, 2016)", "plainTextFormattedCitation" : "(Ujjwal Karn, 2016)", "previouslyFormattedCitation" : "(Ujjwal Karn, 2016)" }, "properties" : { "noteIndex" : 0 }, "schema" : "https://github.com/citation-style-language/schema/raw/master/csl-citation.json" }</w:instrText>
      </w:r>
      <w:r w:rsidR="003201D5">
        <w:fldChar w:fldCharType="separate"/>
      </w:r>
      <w:r w:rsidR="003201D5" w:rsidRPr="003201D5">
        <w:rPr>
          <w:noProof/>
        </w:rPr>
        <w:t>(Ujjwal Karn, 2016)</w:t>
      </w:r>
      <w:r w:rsidR="003201D5">
        <w:fldChar w:fldCharType="end"/>
      </w:r>
    </w:p>
    <w:p w14:paraId="174746CE" w14:textId="240CD106" w:rsidR="00BA3389" w:rsidRDefault="00BA3389" w:rsidP="000C3C96">
      <w:pPr>
        <w:pStyle w:val="SkripsiNormal"/>
      </w:pPr>
    </w:p>
    <w:p w14:paraId="1ABB889B" w14:textId="15D31811" w:rsidR="00683E24" w:rsidRDefault="00AF2DB4" w:rsidP="00AF2DB4">
      <w:pPr>
        <w:pStyle w:val="SkripsiNormal"/>
        <w:jc w:val="center"/>
      </w:pPr>
      <w:r>
        <w:rPr>
          <w:noProof/>
        </w:rPr>
        <w:drawing>
          <wp:inline distT="0" distB="0" distL="0" distR="0" wp14:anchorId="36603887" wp14:editId="311C010C">
            <wp:extent cx="638175" cy="627380"/>
            <wp:effectExtent l="0" t="0" r="9525" b="1270"/>
            <wp:docPr id="44" name="Picture 44" descr="1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111.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38175" cy="627380"/>
                    </a:xfrm>
                    <a:prstGeom prst="rect">
                      <a:avLst/>
                    </a:prstGeom>
                    <a:noFill/>
                    <a:ln>
                      <a:noFill/>
                    </a:ln>
                  </pic:spPr>
                </pic:pic>
              </a:graphicData>
            </a:graphic>
          </wp:inline>
        </w:drawing>
      </w:r>
    </w:p>
    <w:p w14:paraId="5E4EF819" w14:textId="10865981" w:rsidR="00AF2DB4" w:rsidRDefault="00AF2DB4" w:rsidP="00AF2DB4">
      <w:pPr>
        <w:pStyle w:val="SkripsiGambar"/>
      </w:pPr>
      <w:bookmarkStart w:id="30" w:name="_Toc513797807"/>
      <w:r>
        <w:t>Gambar 2.</w:t>
      </w:r>
      <w:r w:rsidR="00BF7C9B">
        <w:t>6</w:t>
      </w:r>
      <w:r>
        <w:t xml:space="preserve"> Kepala unta</w:t>
      </w:r>
      <w:bookmarkEnd w:id="30"/>
    </w:p>
    <w:p w14:paraId="16D2CDCC" w14:textId="302DC5B4" w:rsidR="00AF2DB4" w:rsidRDefault="00AF2DB4" w:rsidP="00AF2DB4">
      <w:pPr>
        <w:pStyle w:val="SkripsiNormal"/>
      </w:pPr>
    </w:p>
    <w:p w14:paraId="23EF2375" w14:textId="77777777" w:rsidR="0074312E" w:rsidRDefault="0074312E" w:rsidP="00AF2DB4">
      <w:pPr>
        <w:pStyle w:val="SkripsiNormal"/>
        <w:jc w:val="center"/>
      </w:pPr>
    </w:p>
    <w:p w14:paraId="670665E0" w14:textId="6B0E7017" w:rsidR="00AF2DB4" w:rsidRDefault="00AF2DB4" w:rsidP="00AF2DB4">
      <w:pPr>
        <w:pStyle w:val="SkripsiNormal"/>
        <w:jc w:val="center"/>
      </w:pPr>
      <w:r>
        <w:rPr>
          <w:noProof/>
        </w:rPr>
        <w:lastRenderedPageBreak/>
        <w:drawing>
          <wp:inline distT="0" distB="0" distL="0" distR="0" wp14:anchorId="1ABF1635" wp14:editId="23EB291B">
            <wp:extent cx="3263900" cy="5347970"/>
            <wp:effectExtent l="0" t="0" r="0" b="5080"/>
            <wp:docPr id="45" name="Picture 45" descr="Screen Shot 2016-08-05 at 11.03.00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creen Shot 2016-08-05 at 11.03.00 PM.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263900" cy="5347970"/>
                    </a:xfrm>
                    <a:prstGeom prst="rect">
                      <a:avLst/>
                    </a:prstGeom>
                    <a:noFill/>
                    <a:ln>
                      <a:noFill/>
                    </a:ln>
                  </pic:spPr>
                </pic:pic>
              </a:graphicData>
            </a:graphic>
          </wp:inline>
        </w:drawing>
      </w:r>
    </w:p>
    <w:p w14:paraId="74EFD200" w14:textId="4AB85AC3" w:rsidR="00AF2DB4" w:rsidRDefault="00AF2DB4" w:rsidP="00674F35">
      <w:pPr>
        <w:pStyle w:val="SkripsiGambar"/>
      </w:pPr>
      <w:bookmarkStart w:id="31" w:name="_Toc513797808"/>
      <w:r>
        <w:t>Gambar 2.</w:t>
      </w:r>
      <w:r w:rsidR="00BF7C9B">
        <w:t>7</w:t>
      </w:r>
      <w:r>
        <w:t xml:space="preserve"> Operasi konvolusi beserta hasilnya.</w:t>
      </w:r>
      <w:bookmarkEnd w:id="31"/>
    </w:p>
    <w:p w14:paraId="37FA0FF0" w14:textId="28301825" w:rsidR="0074312E" w:rsidRDefault="0074312E">
      <w:pPr>
        <w:rPr>
          <w:rFonts w:ascii="Times New Roman" w:eastAsia="Times New Roman" w:hAnsi="Times New Roman" w:cs="Times New Roman"/>
          <w:bCs/>
          <w:szCs w:val="24"/>
        </w:rPr>
      </w:pPr>
      <w:r>
        <w:br w:type="page"/>
      </w:r>
    </w:p>
    <w:p w14:paraId="402EC823" w14:textId="6964C785" w:rsidR="000C3C96" w:rsidRDefault="000C3C96" w:rsidP="000C3C96">
      <w:pPr>
        <w:pStyle w:val="SkripsiSubLevel1"/>
      </w:pPr>
      <w:bookmarkStart w:id="32" w:name="_Toc513807061"/>
      <w:r>
        <w:lastRenderedPageBreak/>
        <w:t>Fully Connected Layer</w:t>
      </w:r>
      <w:bookmarkEnd w:id="32"/>
    </w:p>
    <w:p w14:paraId="5A472B35" w14:textId="55258CC4" w:rsidR="000C3C96" w:rsidRDefault="0074312E" w:rsidP="0074312E">
      <w:pPr>
        <w:pStyle w:val="SkripsiIsiLevel1"/>
      </w:pPr>
      <w:r>
        <w:t>Fully connected layer merupakan Multi Layer Perceptron. Pada arsitektur tersebut, seluruh neuron yang terdapat pada layer sebelumnya terkoneksi dengan seluruh neuron yang terdapat pada layer selanjutnya. Gambar 2.</w:t>
      </w:r>
      <w:r w:rsidR="00BF7C9B">
        <w:t>8</w:t>
      </w:r>
      <w:r>
        <w:t xml:space="preserve"> merupakan contoh skema dari </w:t>
      </w:r>
      <w:r w:rsidRPr="0074312E">
        <w:rPr>
          <w:i/>
        </w:rPr>
        <w:t>fully connected layer</w:t>
      </w:r>
      <w:r>
        <w:t>.</w:t>
      </w:r>
    </w:p>
    <w:p w14:paraId="74CE65EF" w14:textId="2D296E79" w:rsidR="0074312E" w:rsidRDefault="0074312E" w:rsidP="0074312E">
      <w:pPr>
        <w:pStyle w:val="SkripsiNormal"/>
      </w:pPr>
    </w:p>
    <w:p w14:paraId="297FDA1F" w14:textId="4FE32D82" w:rsidR="0074312E" w:rsidRDefault="0074312E" w:rsidP="00257AFC">
      <w:pPr>
        <w:pStyle w:val="SkripsiNormal"/>
        <w:jc w:val="center"/>
      </w:pPr>
      <w:r>
        <w:rPr>
          <w:noProof/>
        </w:rPr>
        <w:drawing>
          <wp:inline distT="0" distB="0" distL="0" distR="0" wp14:anchorId="2CC64D9C" wp14:editId="0247C0C5">
            <wp:extent cx="3446800" cy="1080000"/>
            <wp:effectExtent l="0" t="0" r="1270" b="6350"/>
            <wp:docPr id="46" name="Picture 46" descr="Screen Shot 2016-08-06 at 12.34.02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creen Shot 2016-08-06 at 12.34.02 AM.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446800" cy="1080000"/>
                    </a:xfrm>
                    <a:prstGeom prst="rect">
                      <a:avLst/>
                    </a:prstGeom>
                    <a:noFill/>
                    <a:ln>
                      <a:noFill/>
                    </a:ln>
                  </pic:spPr>
                </pic:pic>
              </a:graphicData>
            </a:graphic>
          </wp:inline>
        </w:drawing>
      </w:r>
    </w:p>
    <w:p w14:paraId="5955A632" w14:textId="09E3F4C4" w:rsidR="0074312E" w:rsidRDefault="0074312E" w:rsidP="0074312E">
      <w:pPr>
        <w:pStyle w:val="SkripsiGambar"/>
      </w:pPr>
      <w:bookmarkStart w:id="33" w:name="_Toc513797809"/>
      <w:r>
        <w:t>Gambar 2.</w:t>
      </w:r>
      <w:r w:rsidR="00BF7C9B">
        <w:t>8</w:t>
      </w:r>
      <w:r>
        <w:t xml:space="preserve"> Fully Connected Layer</w:t>
      </w:r>
      <w:bookmarkEnd w:id="33"/>
    </w:p>
    <w:p w14:paraId="35274E78" w14:textId="745AFA19" w:rsidR="000C3C96" w:rsidRDefault="000C3C96" w:rsidP="000C3C96">
      <w:pPr>
        <w:pStyle w:val="SkripsiNormal"/>
      </w:pPr>
    </w:p>
    <w:p w14:paraId="613999F9" w14:textId="0ACCB87A" w:rsidR="0081655D" w:rsidRDefault="0081655D" w:rsidP="0081655D">
      <w:pPr>
        <w:pStyle w:val="SkripsiIsiLevel1"/>
      </w:pPr>
      <w:r>
        <w:t>Fully connected layer dapat difungsikan sebagai klasifikasi</w:t>
      </w:r>
      <w:r w:rsidR="00A27C73">
        <w:t>. Contoh klasifikasi dapat dilihat pada gambar 2.</w:t>
      </w:r>
      <w:r w:rsidR="00CC39F9">
        <w:t>8</w:t>
      </w:r>
      <w:r w:rsidR="00A27C73">
        <w:t xml:space="preserve">, bahwa output dari fully connected layer menghasilkan 4 macam kemungkinan output. Selain sebagai klasifikasi, </w:t>
      </w:r>
      <w:r w:rsidR="00A27C73" w:rsidRPr="00A27C73">
        <w:rPr>
          <w:i/>
        </w:rPr>
        <w:t>fully connected layer</w:t>
      </w:r>
      <w:r w:rsidR="00A27C73">
        <w:t xml:space="preserve"> merupakan cara termudah untuk mempelajari kombinasi fitur-fitur yang dihasilkan oleh </w:t>
      </w:r>
      <w:r w:rsidR="00A27C73" w:rsidRPr="00A27C73">
        <w:rPr>
          <w:i/>
        </w:rPr>
        <w:t>convolutional layer</w:t>
      </w:r>
      <w:r w:rsidR="00A27C73">
        <w:t>. Hasil dari fitur-fitur yang dihasilkan oleh convolutional layer mungkin saja sudah dapat digunakan sebagai klasifikasi, namun kombinasi fitur-fitur tersebut mungkin saja dapat menghasilkan hasil yang lebih baik</w:t>
      </w:r>
      <w:r w:rsidR="003201D5">
        <w:t xml:space="preserve"> </w:t>
      </w:r>
      <w:r w:rsidR="003201D5">
        <w:fldChar w:fldCharType="begin" w:fldLock="1"/>
      </w:r>
      <w:r w:rsidR="00257AFC">
        <w:instrText>ADDIN CSL_CITATION { "citationItems" : [ { "id" : "ITEM-1", "itemData" : { "URL" : "https://ujjwalkarn.me/2016/08/11/intuitive-explanation-convnets/", "accessed" : { "date-parts" : [ [ "2018", "5", "1" ] ] }, "author" : [ { "dropping-particle" : "", "family" : "Ujjwal Karn", "given" : "", "non-dropping-particle" : "", "parse-names" : false, "suffix" : "" } ], "container-title" : "The Data Science Blog", "id" : "ITEM-1", "issued" : { "date-parts" : [ [ "2016" ] ] }, "page" : "1-24", "title" : "An Intuitive Explanation of Convolutional Neural Networks", "type" : "webpage" }, "uris" : [ "http://www.mendeley.com/documents/?uuid=128f5b1b-06c6-405c-9fee-2aa95f4045cb" ] } ], "mendeley" : { "formattedCitation" : "(Ujjwal Karn, 2016)", "plainTextFormattedCitation" : "(Ujjwal Karn, 2016)", "previouslyFormattedCitation" : "(Ujjwal Karn, 2016)" }, "properties" : { "noteIndex" : 0 }, "schema" : "https://github.com/citation-style-language/schema/raw/master/csl-citation.json" }</w:instrText>
      </w:r>
      <w:r w:rsidR="003201D5">
        <w:fldChar w:fldCharType="separate"/>
      </w:r>
      <w:r w:rsidR="003201D5" w:rsidRPr="003201D5">
        <w:rPr>
          <w:noProof/>
        </w:rPr>
        <w:t>(Ujjwal Karn, 2016)</w:t>
      </w:r>
      <w:r w:rsidR="003201D5">
        <w:fldChar w:fldCharType="end"/>
      </w:r>
      <w:r w:rsidR="00A27C73">
        <w:t>.</w:t>
      </w:r>
    </w:p>
    <w:p w14:paraId="4557E08A" w14:textId="05BFD4BB" w:rsidR="003C3A10" w:rsidRDefault="003C3A10" w:rsidP="003C3A10">
      <w:pPr>
        <w:pStyle w:val="SkripsiNormal"/>
      </w:pPr>
    </w:p>
    <w:p w14:paraId="5579200E" w14:textId="6AA01336" w:rsidR="003C3A10" w:rsidRDefault="003C3A10" w:rsidP="003C3A10">
      <w:pPr>
        <w:pStyle w:val="SkripsiSubLevel1"/>
      </w:pPr>
      <w:bookmarkStart w:id="34" w:name="_Toc513807062"/>
      <w:r>
        <w:t>Adam Optimizer</w:t>
      </w:r>
      <w:bookmarkEnd w:id="34"/>
    </w:p>
    <w:p w14:paraId="2B50CA99" w14:textId="46D06EB0" w:rsidR="003C3A10" w:rsidRPr="007E062F" w:rsidRDefault="003C3A10" w:rsidP="003C3A10">
      <w:pPr>
        <w:pStyle w:val="SkripsiIsiLevel1"/>
      </w:pPr>
      <w:r>
        <w:t xml:space="preserve">Adam Optimizer merupakan salah satu algoritma optimasi untuk dapat mengupdate bobot dari neural network. Algoritma ini dapat digunakan untuk permasalahan-permasalah </w:t>
      </w:r>
      <w:r w:rsidR="007E062F" w:rsidRPr="007E062F">
        <w:rPr>
          <w:i/>
        </w:rPr>
        <w:t>stocastic</w:t>
      </w:r>
      <w:r>
        <w:t xml:space="preserve"> </w:t>
      </w:r>
      <w:r w:rsidRPr="003C3A10">
        <w:rPr>
          <w:i/>
        </w:rPr>
        <w:t>gradient descent</w:t>
      </w:r>
      <w:r>
        <w:t xml:space="preserve"> untuk mengupdate bobot yang ditraining. Adam bukan merupakan nama seseorang, ataupun singkatan dari orang, nama Adam ini diambil dari </w:t>
      </w:r>
      <w:r w:rsidRPr="003C3A10">
        <w:rPr>
          <w:i/>
        </w:rPr>
        <w:t>Adaptive Moment Estimation</w:t>
      </w:r>
      <w:r>
        <w:t>.</w:t>
      </w:r>
      <w:r w:rsidR="007E062F">
        <w:t xml:space="preserve"> Terdapat banyak algoritma yang dapat menyelesaikan permasalahan </w:t>
      </w:r>
      <w:r w:rsidR="007E062F" w:rsidRPr="007E062F">
        <w:rPr>
          <w:i/>
        </w:rPr>
        <w:t>stocastic gradient descent</w:t>
      </w:r>
      <w:r w:rsidR="007E062F">
        <w:t xml:space="preserve"> diantaranya adalah RMSProp, SGDNesterov, AdaDelta dan Adam. Pada salah satu penelitian menunjukkan Adam Optimizer merupakan algoritma terbaik diantara Algoritma-algoritma yang telah disebutkan sebelumnya. Gambar 2.</w:t>
      </w:r>
      <w:r w:rsidR="00FD6491">
        <w:t>9</w:t>
      </w:r>
      <w:r w:rsidR="007E062F">
        <w:t xml:space="preserve"> menunjukkan perbandingan performa algoritma untuk menyelesaikan </w:t>
      </w:r>
      <w:r w:rsidR="007E062F" w:rsidRPr="007E062F">
        <w:rPr>
          <w:i/>
        </w:rPr>
        <w:t>Stocastic Gradient Descent</w:t>
      </w:r>
      <w:r w:rsidR="00103B12">
        <w:t xml:space="preserve"> </w:t>
      </w:r>
      <w:r w:rsidR="00103B12">
        <w:fldChar w:fldCharType="begin" w:fldLock="1"/>
      </w:r>
      <w:r w:rsidR="009C22BC">
        <w:instrText>ADDIN CSL_CITATION { "citationItems" : [ { "id" : "ITEM-1", "itemData" : { "author" : [ { "dropping-particle" : "", "family" : "Kingma", "given" : "Diederik P", "non-dropping-particle" : "", "parse-names" : false, "suffix" : "" }, { "dropping-particle" : "", "family" : "Ba", "given" : "Jimmy Lei", "non-dropping-particle" : "", "parse-names" : false, "suffix" : "" } ], "id" : "ITEM-1", "issued" : { "date-parts" : [ [ "2015" ] ] }, "page" : "1-15", "title" : "Adam: A Method for Stocastic Optimization", "type" : "article-journal" }, "uris" : [ "http://www.mendeley.com/documents/?uuid=d44119fb-523a-49d1-ac11-8242e4508a39" ] } ], "mendeley" : { "formattedCitation" : "(Kingma and Ba, 2015)", "plainTextFormattedCitation" : "(Kingma and Ba, 2015)", "previouslyFormattedCitation" : "(Kingma and Ba, 2015)" }, "properties" : { "noteIndex" : 0 }, "schema" : "https://github.com/citation-style-language/schema/raw/master/csl-citation.json" }</w:instrText>
      </w:r>
      <w:r w:rsidR="00103B12">
        <w:fldChar w:fldCharType="separate"/>
      </w:r>
      <w:r w:rsidR="00103B12" w:rsidRPr="00103B12">
        <w:rPr>
          <w:noProof/>
        </w:rPr>
        <w:t>(Kingma and Ba, 2015)</w:t>
      </w:r>
      <w:r w:rsidR="00103B12">
        <w:fldChar w:fldCharType="end"/>
      </w:r>
    </w:p>
    <w:p w14:paraId="76AC5F60" w14:textId="10DB0563" w:rsidR="0081655D" w:rsidRDefault="003C3A10" w:rsidP="007E062F">
      <w:pPr>
        <w:pStyle w:val="SkripsiNormal"/>
        <w:jc w:val="center"/>
      </w:pPr>
      <w:r>
        <w:rPr>
          <w:noProof/>
        </w:rPr>
        <w:lastRenderedPageBreak/>
        <w:drawing>
          <wp:inline distT="0" distB="0" distL="0" distR="0" wp14:anchorId="7C0CC7FB" wp14:editId="49EB5023">
            <wp:extent cx="2880000" cy="28800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880000" cy="2880000"/>
                    </a:xfrm>
                    <a:prstGeom prst="rect">
                      <a:avLst/>
                    </a:prstGeom>
                  </pic:spPr>
                </pic:pic>
              </a:graphicData>
            </a:graphic>
          </wp:inline>
        </w:drawing>
      </w:r>
    </w:p>
    <w:p w14:paraId="3D6A7138" w14:textId="555E3240" w:rsidR="007E062F" w:rsidRDefault="007E062F" w:rsidP="007E062F">
      <w:pPr>
        <w:pStyle w:val="SkripsiGambar"/>
      </w:pPr>
      <w:bookmarkStart w:id="35" w:name="_Toc513797810"/>
      <w:r>
        <w:t>Gambar 2.</w:t>
      </w:r>
      <w:r w:rsidR="00FD6491">
        <w:t>9</w:t>
      </w:r>
      <w:r>
        <w:t xml:space="preserve"> Perbandingan algoritma Adam dan algoritma lainnya</w:t>
      </w:r>
      <w:bookmarkEnd w:id="35"/>
    </w:p>
    <w:p w14:paraId="3391937D" w14:textId="77777777" w:rsidR="007E062F" w:rsidRPr="007E062F" w:rsidRDefault="007E062F" w:rsidP="007E062F">
      <w:pPr>
        <w:pStyle w:val="SkripsiNormal"/>
      </w:pPr>
    </w:p>
    <w:p w14:paraId="25D9CCEA" w14:textId="56F63BCC" w:rsidR="00BC44E3" w:rsidRDefault="00FA1ACE" w:rsidP="00BC44E3">
      <w:pPr>
        <w:pStyle w:val="SkripsiSubLevel1"/>
      </w:pPr>
      <w:bookmarkStart w:id="36" w:name="_Toc513807063"/>
      <w:r>
        <w:t>Python</w:t>
      </w:r>
      <w:bookmarkEnd w:id="36"/>
    </w:p>
    <w:p w14:paraId="53AC7C2B" w14:textId="25E05C74" w:rsidR="00FA1ACE" w:rsidRDefault="00FA1ACE" w:rsidP="00FA1ACE">
      <w:pPr>
        <w:pStyle w:val="SkripsiIsiLevel1"/>
      </w:pPr>
      <w:r w:rsidRPr="00FA1ACE">
        <w:t>Python merupakan suatu bahasa pemrograman tingkat tinggi yang bersifat open source. Python memiliki struktur data tingkat tinggi yang efisien dan pendekatan terhadap pemrograman berorientasi object (OOP) yang sederhana namun efektif. Python telah banyak digunakan di pengembangan perangkat lunak, bisnis, pendidikan, pemerintahan, sains dan teknik. Kelebihan python yang lain yaitu didukung library yang cukup banyak dan terjamin karena di maintance oleh komunitasnya masing-masing</w:t>
      </w:r>
      <w:r w:rsidR="000F660F">
        <w:t xml:space="preserve"> </w:t>
      </w:r>
      <w:r w:rsidR="000F660F">
        <w:fldChar w:fldCharType="begin" w:fldLock="1"/>
      </w:r>
      <w:r w:rsidR="000F660F">
        <w:instrText>ADDIN CSL_CITATION { "citationItems" : [ { "id" : "ITEM-1", "itemData" : { "DOI" : "10.1016/j.jinsphys.2008.04.013", "ISBN" : "9781935182207", "ISSN" : "9781935182207 193518220X", "abstract" : "The Quick Python Book, Second Edition, is a clear, concise introduction to Python 3, aimed at programmers new to Python. This updated edition includes all the changes in Python 3, itself a significant shift from earlier versions of Python. The book begins with basic but useful programs that teach the core features of syntax, control flow, and data structures. It then moves to larger applications involving code management, object-oriented programming, web development, and converting code from earlier versions of Python. True to his audience of experienced developers, the author covers common programming language features concisely, while giving more detail to those features unique to Python", "author" : [ { "dropping-particle" : "", "family" : "Ceder", "given" : "Vernon L", "non-dropping-particle" : "", "parse-names" : false, "suffix" : "" } ], "container-title" : "Python", "id" : "ITEM-1", "issued" : { "date-parts" : [ [ "2010" ] ] }, "number-of-pages" : "362", "title" : "The Quick Python Book", "type" : "book", "volume" : "54" }, "uris" : [ "http://www.mendeley.com/documents/?uuid=c96e8382-3778-4437-97d8-54dca0bdcff1" ] } ], "mendeley" : { "formattedCitation" : "(Ceder, 2010)", "plainTextFormattedCitation" : "(Ceder, 2010)", "previouslyFormattedCitation" : "(Ceder, 2010)" }, "properties" : { "noteIndex" : 0 }, "schema" : "https://github.com/citation-style-language/schema/raw/master/csl-citation.json" }</w:instrText>
      </w:r>
      <w:r w:rsidR="000F660F">
        <w:fldChar w:fldCharType="separate"/>
      </w:r>
      <w:r w:rsidR="000F660F" w:rsidRPr="000F660F">
        <w:rPr>
          <w:noProof/>
        </w:rPr>
        <w:t>(Ceder, 2010)</w:t>
      </w:r>
      <w:r w:rsidR="000F660F">
        <w:fldChar w:fldCharType="end"/>
      </w:r>
      <w:r w:rsidRPr="00FA1ACE">
        <w:t>.</w:t>
      </w:r>
    </w:p>
    <w:p w14:paraId="6C453182" w14:textId="77777777" w:rsidR="00FA1ACE" w:rsidRDefault="00FA1ACE" w:rsidP="00FA1ACE">
      <w:pPr>
        <w:pStyle w:val="SkripsiNormal"/>
      </w:pPr>
    </w:p>
    <w:p w14:paraId="272CA44D" w14:textId="792F4EC0" w:rsidR="00BC44E3" w:rsidRDefault="00FA1ACE" w:rsidP="00BC44E3">
      <w:pPr>
        <w:pStyle w:val="SkripsiSubLevel1"/>
      </w:pPr>
      <w:bookmarkStart w:id="37" w:name="_Toc513807064"/>
      <w:r>
        <w:t>Keras</w:t>
      </w:r>
      <w:bookmarkEnd w:id="37"/>
    </w:p>
    <w:p w14:paraId="26ED1177" w14:textId="2C269A41" w:rsidR="00FA1ACE" w:rsidRDefault="00FA1ACE" w:rsidP="00FA1ACE">
      <w:pPr>
        <w:pStyle w:val="SkripsiIsiLevel1"/>
      </w:pPr>
      <w:r w:rsidRPr="00FA1ACE">
        <w:t>Keras merupakan salah satu library python yang ditujukan untuk pengolahan neural network. Keras mendukung banyak algoritma termasuk di dalamnya yaitu deep neural network. Kelebihan keras yaitu dengan sintaks yang sederhana, keras dapat menjalankan library lain antara lain TensorFlow, Theano, ataupun Microsoft Cognition Toolkit</w:t>
      </w:r>
      <w:r w:rsidR="000F660F">
        <w:t xml:space="preserve"> </w:t>
      </w:r>
      <w:r w:rsidR="000F660F">
        <w:fldChar w:fldCharType="begin" w:fldLock="1"/>
      </w:r>
      <w:r w:rsidR="00B84FDF">
        <w:instrText>ADDIN CSL_CITATION { "citationItems" : [ { "id" : "ITEM-1", "itemData" : { "URL" : "https://keras.io/%0Apapers3://publication/uuid/07295FF5-0ED2-40F6-ACD1-95ADC043E29C", "abstract" : "Keras is a high-level neural networks API, written in Python and capable of running on top of TensorFlow, CNTK, or Theano. It was developed with a focus on enabling fast experimentation.", "accessed" : { "date-parts" : [ [ "2018", "4", "30" ] ] }, "container-title" : "Keras.Io", "id" : "ITEM-1", "issued" : { "date-parts" : [ [ "2015" ] ] }, "title" : "Keras: The Python Deep Learning library", "type" : "webpage" }, "uris" : [ "http://www.mendeley.com/documents/?uuid=0036abfb-a50e-4c07-88ca-0561cf0a4fe9" ] } ], "mendeley" : { "formattedCitation" : "(&lt;i&gt;Keras: The Python Deep Learning library&lt;/i&gt;, 2015)", "plainTextFormattedCitation" : "(Keras: The Python Deep Learning library, 2015)", "previouslyFormattedCitation" : "(&lt;i&gt;Keras: The Python Deep Learning library&lt;/i&gt;, 2015)" }, "properties" : { "noteIndex" : 0 }, "schema" : "https://github.com/citation-style-language/schema/raw/master/csl-citation.json" }</w:instrText>
      </w:r>
      <w:r w:rsidR="000F660F">
        <w:fldChar w:fldCharType="separate"/>
      </w:r>
      <w:r w:rsidR="000F660F" w:rsidRPr="000F660F">
        <w:rPr>
          <w:noProof/>
        </w:rPr>
        <w:t>(</w:t>
      </w:r>
      <w:r w:rsidR="000F660F" w:rsidRPr="000F660F">
        <w:rPr>
          <w:i/>
          <w:noProof/>
        </w:rPr>
        <w:t>Keras: The Python Deep Learning library</w:t>
      </w:r>
      <w:r w:rsidR="000F660F" w:rsidRPr="000F660F">
        <w:rPr>
          <w:noProof/>
        </w:rPr>
        <w:t>, 2015)</w:t>
      </w:r>
      <w:r w:rsidR="000F660F">
        <w:fldChar w:fldCharType="end"/>
      </w:r>
      <w:r w:rsidR="000F660F">
        <w:t>.</w:t>
      </w:r>
    </w:p>
    <w:p w14:paraId="442F9AA1" w14:textId="636E2927" w:rsidR="00FA1ACE" w:rsidRDefault="00FA1ACE" w:rsidP="00FA1ACE">
      <w:pPr>
        <w:pStyle w:val="SkripsiNormal"/>
      </w:pPr>
    </w:p>
    <w:p w14:paraId="142DA03A" w14:textId="77777777" w:rsidR="007E062F" w:rsidRDefault="007E062F" w:rsidP="00FA1ACE">
      <w:pPr>
        <w:pStyle w:val="SkripsiNormal"/>
      </w:pPr>
    </w:p>
    <w:p w14:paraId="778014D1" w14:textId="04DC5A6E" w:rsidR="00FA1ACE" w:rsidRDefault="00FA1ACE" w:rsidP="00BC44E3">
      <w:pPr>
        <w:pStyle w:val="SkripsiSubLevel1"/>
      </w:pPr>
      <w:bookmarkStart w:id="38" w:name="_Toc513807065"/>
      <w:r>
        <w:lastRenderedPageBreak/>
        <w:t>TensorFlow</w:t>
      </w:r>
      <w:bookmarkEnd w:id="38"/>
    </w:p>
    <w:p w14:paraId="46BA5193" w14:textId="77777777" w:rsidR="00FA1ACE" w:rsidRDefault="00FA1ACE" w:rsidP="00FA1ACE">
      <w:pPr>
        <w:pStyle w:val="SkripsiIsiLevel1"/>
      </w:pPr>
      <w:r>
        <w:t>Tensor Flow sendiri adalah machine learning engine yang dipakai Google di banyak aplikasi mereka, mulai dari pengenalan suara, SmartReply yang membantu pengguna dengan mengidentifikasi email penting sekaligus memberikan usulan balasannya, pengenalan gambar yang memungkinkan kita melakukan pencarian berdasarkan foto, mengenali dan menerjemahkan tulisan dari sebuah foto, dan lain-lain.</w:t>
      </w:r>
    </w:p>
    <w:p w14:paraId="74D8422D" w14:textId="77777777" w:rsidR="00FA1ACE" w:rsidRDefault="00FA1ACE" w:rsidP="00FA1ACE">
      <w:pPr>
        <w:pStyle w:val="SkripsiIsiLevel1"/>
      </w:pPr>
      <w:r>
        <w:t>Menurut Google, engine ini dapat digunakan baik dalam riset maupun komersial, mulai dari mesin besar sampai telepon genggam. TensorFlow menggunakan metode deep learning dalam prosesnya, namun dapat juga menggunakan reinforcement learning and logistic regression.</w:t>
      </w:r>
    </w:p>
    <w:p w14:paraId="1485E962" w14:textId="3568897E" w:rsidR="00FA1ACE" w:rsidRDefault="00FA1ACE" w:rsidP="00FA1ACE">
      <w:pPr>
        <w:pStyle w:val="SkripsiIsiLevel1"/>
      </w:pPr>
      <w:r>
        <w:t>Tensorflow mendukung metode learning dengan menggunakan CPU ataupun GPU. Dengan melakukan learning menggunakan GPU, maka waktu yang dibutuhkan untuk melakukan proses training akan lebih cepat. Untuk saat ini GPU yang didukung hanya GPU dari NVIDIA saja</w:t>
      </w:r>
      <w:r w:rsidR="00B84FDF">
        <w:t xml:space="preserve"> </w:t>
      </w:r>
      <w:r w:rsidR="00B84FDF">
        <w:fldChar w:fldCharType="begin" w:fldLock="1"/>
      </w:r>
      <w:r w:rsidR="00910BE4">
        <w:instrText>ADDIN CSL_CITATION { "citationItems" : [ { "id" : "ITEM-1", "itemData" : { "URL" : "https://www.tensorflow.org/", "accessed" : { "date-parts" : [ [ "2018", "4", "30" ] ] }, "author" : [ { "dropping-particle" : "", "family" : "TensorFlow", "given" : "", "non-dropping-particle" : "", "parse-names" : false, "suffix" : "" } ], "id" : "ITEM-1", "issued" : { "date-parts" : [ [ "2018" ] ] }, "title" : "An open-source machine learning framework for everyone", "type" : "webpage" }, "uris" : [ "http://www.mendeley.com/documents/?uuid=6e619514-f614-438b-b9fb-fdeac0a39500" ] } ], "mendeley" : { "formattedCitation" : "(TensorFlow, 2018)", "plainTextFormattedCitation" : "(TensorFlow, 2018)", "previouslyFormattedCitation" : "(TensorFlow, 2018)" }, "properties" : { "noteIndex" : 0 }, "schema" : "https://github.com/citation-style-language/schema/raw/master/csl-citation.json" }</w:instrText>
      </w:r>
      <w:r w:rsidR="00B84FDF">
        <w:fldChar w:fldCharType="separate"/>
      </w:r>
      <w:r w:rsidR="00B84FDF" w:rsidRPr="00B84FDF">
        <w:rPr>
          <w:noProof/>
        </w:rPr>
        <w:t>(TensorFlow, 2018)</w:t>
      </w:r>
      <w:r w:rsidR="00B84FDF">
        <w:fldChar w:fldCharType="end"/>
      </w:r>
      <w:r>
        <w:t>.</w:t>
      </w:r>
    </w:p>
    <w:p w14:paraId="066F7800" w14:textId="77777777" w:rsidR="007E062F" w:rsidRDefault="007E062F" w:rsidP="00FA1ACE">
      <w:pPr>
        <w:pStyle w:val="SkripsiIsiLevel1"/>
      </w:pPr>
    </w:p>
    <w:p w14:paraId="544A7159" w14:textId="593CBA8D" w:rsidR="00FA1ACE" w:rsidRDefault="00CD2B14" w:rsidP="00BC44E3">
      <w:pPr>
        <w:pStyle w:val="SkripsiSubLevel1"/>
      </w:pPr>
      <w:bookmarkStart w:id="39" w:name="_Toc513807066"/>
      <w:r>
        <w:t>CPU</w:t>
      </w:r>
      <w:bookmarkEnd w:id="39"/>
    </w:p>
    <w:p w14:paraId="09CD9BC0" w14:textId="241B6A21" w:rsidR="00CD2B14" w:rsidRDefault="00957E09" w:rsidP="00957E09">
      <w:pPr>
        <w:pStyle w:val="SkripsiIsiLevel1"/>
      </w:pPr>
      <w:r>
        <w:t xml:space="preserve">CPU (singkatan dari Central Processing </w:t>
      </w:r>
      <w:r w:rsidR="000A14F6">
        <w:t xml:space="preserve">Unit) adalah </w:t>
      </w:r>
      <w:r w:rsidR="00C8061B">
        <w:t>sebuah perangkat keras yang fungsi utamanya adalah untuk melakukan pemrosesan data. Sebuah CPU biasanya diukur dari berapa kalkulasi yang dapat dilakukan dalam satu detik, ukuran ini biasa ditampilkan dalam besaran Hz.</w:t>
      </w:r>
      <w:r w:rsidR="00093C1E">
        <w:t xml:space="preserve"> Sebuah CPU dengan 3.7 GHz menyatakan</w:t>
      </w:r>
      <w:r w:rsidR="007D4480">
        <w:t xml:space="preserve"> prosesor tersebut dapat melakukan kalkulasi 3,7 milyar kalkulasi per detik. CPU memproses secara sequensial, yang berarti memproses data satu-persatu secara bergantian.</w:t>
      </w:r>
    </w:p>
    <w:p w14:paraId="4552D35D" w14:textId="5A39CC33" w:rsidR="007D4480" w:rsidRDefault="007D4480" w:rsidP="00C32645">
      <w:pPr>
        <w:pStyle w:val="SkripsiNormal"/>
      </w:pPr>
    </w:p>
    <w:p w14:paraId="60E72595" w14:textId="3FBD38E7" w:rsidR="00CD2B14" w:rsidRDefault="00CD2B14" w:rsidP="00BC44E3">
      <w:pPr>
        <w:pStyle w:val="SkripsiSubLevel1"/>
      </w:pPr>
      <w:bookmarkStart w:id="40" w:name="_Toc513807067"/>
      <w:r>
        <w:t>GPU</w:t>
      </w:r>
      <w:bookmarkEnd w:id="40"/>
    </w:p>
    <w:p w14:paraId="4A323448" w14:textId="7442513E" w:rsidR="00FA1ACE" w:rsidRDefault="00FA1ACE" w:rsidP="00FA1ACE">
      <w:pPr>
        <w:pStyle w:val="SkripsiIsiLevel1"/>
      </w:pPr>
      <w:r>
        <w:t xml:space="preserve">GPU </w:t>
      </w:r>
      <w:r w:rsidR="003A3787">
        <w:t xml:space="preserve">(singkatan dari Graphics Processing Unit) </w:t>
      </w:r>
      <w:r>
        <w:t xml:space="preserve">adalah </w:t>
      </w:r>
      <w:r w:rsidR="003A3787" w:rsidRPr="003A3787">
        <w:t xml:space="preserve">sebuah prossesor khusus untuk untuk bagian grafis 3D dari microprocessor. Alat ini digunakan di sistem benam, telepon genggam, komputer pribadi, workstation, dan konsol game. GPU Modern sangat efisien dalam memanipulasi komputer grafis dan struktur paralel, membuatnya lebih efektif dari fungsi umum CPU yang digunakan untuk bebagai perhitungan alogaritma. Pada komputer pribadi (PC), GPU biasanya terdapat di video card atau di motherboard. Lebih dari </w:t>
      </w:r>
      <w:r w:rsidR="003A3787" w:rsidRPr="003A3787">
        <w:lastRenderedPageBreak/>
        <w:t>komputer desktop dan notebook mempunyai GPU yang terintegrasi, yang biasanya jauh daripada yang ada di video card.</w:t>
      </w:r>
    </w:p>
    <w:p w14:paraId="06DEBA68" w14:textId="42C11500" w:rsidR="00C7370E" w:rsidRDefault="00C7370E" w:rsidP="00C7370E">
      <w:pPr>
        <w:pStyle w:val="SkripsiNormal"/>
      </w:pPr>
    </w:p>
    <w:p w14:paraId="7B318799" w14:textId="217C1AC8" w:rsidR="00D7466E" w:rsidRDefault="00D7466E" w:rsidP="00BF6C11">
      <w:pPr>
        <w:pStyle w:val="SkripsiNormal"/>
      </w:pPr>
    </w:p>
    <w:p w14:paraId="5D0AE762" w14:textId="77777777" w:rsidR="00BC44E3" w:rsidRDefault="00BC44E3" w:rsidP="006437E5">
      <w:pPr>
        <w:pStyle w:val="SkripsiNormal"/>
      </w:pPr>
    </w:p>
    <w:p w14:paraId="24C7F8F8" w14:textId="042A1241" w:rsidR="00BC44E3" w:rsidRDefault="00BC44E3" w:rsidP="006437E5">
      <w:pPr>
        <w:pStyle w:val="SkripsiNormal"/>
        <w:sectPr w:rsidR="00BC44E3" w:rsidSect="005D4999">
          <w:pgSz w:w="8391" w:h="11907"/>
          <w:pgMar w:top="851" w:right="851" w:bottom="851" w:left="1418" w:header="720" w:footer="720" w:gutter="0"/>
          <w:cols w:space="720"/>
          <w:docGrid w:linePitch="360"/>
        </w:sectPr>
      </w:pPr>
    </w:p>
    <w:p w14:paraId="206C22B1" w14:textId="504F3D91" w:rsidR="767CCCA7" w:rsidRDefault="767CCCA7" w:rsidP="006437E5">
      <w:pPr>
        <w:pStyle w:val="SkripsiHeader"/>
      </w:pPr>
      <w:bookmarkStart w:id="41" w:name="_Toc513807068"/>
      <w:r w:rsidRPr="767CCCA7">
        <w:lastRenderedPageBreak/>
        <w:t>BAB III</w:t>
      </w:r>
      <w:r w:rsidR="006437E5">
        <w:br/>
      </w:r>
      <w:r w:rsidRPr="767CCCA7">
        <w:t>METODE PENELITIAN</w:t>
      </w:r>
      <w:bookmarkEnd w:id="41"/>
    </w:p>
    <w:p w14:paraId="2D4DC702" w14:textId="77777777" w:rsidR="00D55D83" w:rsidRPr="00550FF5" w:rsidRDefault="00D55D83" w:rsidP="00D55D83">
      <w:pPr>
        <w:pStyle w:val="SkripsiHiddenBab"/>
      </w:pPr>
      <w:r w:rsidRPr="00550FF5">
        <w:t>BAB IV HASIL DAN PEMBAHASAN</w:t>
      </w:r>
    </w:p>
    <w:p w14:paraId="2DFC2EB7" w14:textId="17338ED9" w:rsidR="00BC44E3" w:rsidRDefault="005D5E03" w:rsidP="00D55D83">
      <w:pPr>
        <w:pStyle w:val="SkripsiSubLevel1"/>
        <w:numPr>
          <w:ilvl w:val="1"/>
          <w:numId w:val="11"/>
        </w:numPr>
      </w:pPr>
      <w:bookmarkStart w:id="42" w:name="_Toc513807069"/>
      <w:r>
        <w:t>Lokasi dan Waktu</w:t>
      </w:r>
      <w:bookmarkEnd w:id="42"/>
    </w:p>
    <w:p w14:paraId="2FFBEBAE" w14:textId="45573E99" w:rsidR="00793185" w:rsidRDefault="00793185" w:rsidP="00793185">
      <w:pPr>
        <w:pStyle w:val="SkripsiIsiLevel1"/>
      </w:pPr>
      <w:r>
        <w:t>Penelitian ini dilakukan pada bulan Februari sampai bulan April 2018 bertempat di rumah penulis dan Student Activity Center Jurusan Fisika Fakultas Matematika dan Ilmu Pengetahuan Alam Universitas Brawijaya Malang.</w:t>
      </w:r>
    </w:p>
    <w:p w14:paraId="3F095510" w14:textId="77777777" w:rsidR="00793185" w:rsidRDefault="00793185" w:rsidP="00793185">
      <w:pPr>
        <w:pStyle w:val="SkripsiNormal"/>
      </w:pPr>
    </w:p>
    <w:p w14:paraId="2FCA0391" w14:textId="64112CB7" w:rsidR="00BC44E3" w:rsidRDefault="00793185" w:rsidP="00BC44E3">
      <w:pPr>
        <w:pStyle w:val="SkripsiSubLevel1"/>
        <w:numPr>
          <w:ilvl w:val="1"/>
          <w:numId w:val="3"/>
        </w:numPr>
      </w:pPr>
      <w:bookmarkStart w:id="43" w:name="_Toc513807070"/>
      <w:r>
        <w:t>Alat dan Bahan</w:t>
      </w:r>
      <w:bookmarkEnd w:id="43"/>
    </w:p>
    <w:p w14:paraId="01ED4386" w14:textId="78C7EDC2" w:rsidR="00793185" w:rsidRDefault="00793185" w:rsidP="00793185">
      <w:pPr>
        <w:pStyle w:val="SkripsiIsiLevel1"/>
      </w:pPr>
      <w:r>
        <w:t>Alat yang digunakan dalam penelitian kali ini adalah seperangkat komputer dengan spesifikasi Processor Intel i3 6100 3.7 GHz, Motherboard Colorful Battle Axe C.B150M-D V23, Memory Corsair Value Select 1x8 GB, VGA Zotac GTX 1050 2 GB, Hard Drive 1 TB, Power Supply 450 Watt, serta Monitor AOC 19</w:t>
      </w:r>
      <w:r w:rsidR="00253272">
        <w:t xml:space="preserve"> inch</w:t>
      </w:r>
      <w:r>
        <w:t xml:space="preserve"> dengan Resolusi 1366x768 pixel.</w:t>
      </w:r>
    </w:p>
    <w:p w14:paraId="7B58EDF6" w14:textId="77777777" w:rsidR="00793185" w:rsidRDefault="00793185" w:rsidP="00793185">
      <w:pPr>
        <w:pStyle w:val="SkripsiNormal"/>
      </w:pPr>
    </w:p>
    <w:p w14:paraId="5EDE79F0" w14:textId="1F74D74E" w:rsidR="00BC44E3" w:rsidRDefault="00793185" w:rsidP="00BC44E3">
      <w:pPr>
        <w:pStyle w:val="SkripsiSubLevel1"/>
        <w:numPr>
          <w:ilvl w:val="1"/>
          <w:numId w:val="3"/>
        </w:numPr>
      </w:pPr>
      <w:bookmarkStart w:id="44" w:name="_Toc513807071"/>
      <w:r>
        <w:t>Tahapan Penelitian</w:t>
      </w:r>
      <w:bookmarkEnd w:id="44"/>
    </w:p>
    <w:p w14:paraId="6074846E" w14:textId="1FECE6DF" w:rsidR="0060467C" w:rsidRDefault="0060467C" w:rsidP="0060467C">
      <w:pPr>
        <w:pStyle w:val="SkripsiIsiLevel1"/>
      </w:pPr>
      <w:r>
        <w:t>Penelitian ini dilakukan dengan beberapa tahap sebagai berikut:</w:t>
      </w:r>
    </w:p>
    <w:p w14:paraId="5E61B614" w14:textId="6B5A1E6A" w:rsidR="0060467C" w:rsidRDefault="0060467C" w:rsidP="0060467C">
      <w:pPr>
        <w:pStyle w:val="SkripsiIsiLevel1"/>
        <w:numPr>
          <w:ilvl w:val="0"/>
          <w:numId w:val="12"/>
        </w:numPr>
        <w:ind w:left="993" w:hanging="426"/>
      </w:pPr>
      <w:r>
        <w:t>Install Software</w:t>
      </w:r>
    </w:p>
    <w:p w14:paraId="664C2184" w14:textId="09AA1336" w:rsidR="0060467C" w:rsidRDefault="0060467C" w:rsidP="0060467C">
      <w:pPr>
        <w:pStyle w:val="SkripsiIsiLevel1"/>
        <w:numPr>
          <w:ilvl w:val="0"/>
          <w:numId w:val="12"/>
        </w:numPr>
        <w:ind w:left="993" w:hanging="426"/>
      </w:pPr>
      <w:r>
        <w:t>Generate Data</w:t>
      </w:r>
    </w:p>
    <w:p w14:paraId="5CAFB83C" w14:textId="5FE28F31" w:rsidR="0060467C" w:rsidRDefault="0060467C" w:rsidP="0060467C">
      <w:pPr>
        <w:pStyle w:val="SkripsiIsiLevel1"/>
        <w:numPr>
          <w:ilvl w:val="0"/>
          <w:numId w:val="12"/>
        </w:numPr>
        <w:ind w:left="993" w:hanging="426"/>
      </w:pPr>
      <w:r>
        <w:t>Training</w:t>
      </w:r>
    </w:p>
    <w:p w14:paraId="119C217F" w14:textId="0CF31A51" w:rsidR="0060467C" w:rsidRDefault="0060467C" w:rsidP="0060467C">
      <w:pPr>
        <w:pStyle w:val="SkripsiIsiLevel1"/>
        <w:numPr>
          <w:ilvl w:val="0"/>
          <w:numId w:val="12"/>
        </w:numPr>
        <w:ind w:left="993" w:hanging="426"/>
      </w:pPr>
      <w:r>
        <w:t>Testing</w:t>
      </w:r>
    </w:p>
    <w:p w14:paraId="65453F29" w14:textId="22F0514A" w:rsidR="00EC49EB" w:rsidRDefault="00EC49EB" w:rsidP="0060467C">
      <w:pPr>
        <w:pStyle w:val="SkripsiIsiLevel1"/>
        <w:numPr>
          <w:ilvl w:val="0"/>
          <w:numId w:val="12"/>
        </w:numPr>
        <w:ind w:left="993" w:hanging="426"/>
      </w:pPr>
      <w:r>
        <w:t>Interpretasi Hasil dan Pembahasan</w:t>
      </w:r>
    </w:p>
    <w:p w14:paraId="2ED1D900" w14:textId="1C9D68A4" w:rsidR="0060467C" w:rsidRDefault="0060467C" w:rsidP="00EC49EB">
      <w:pPr>
        <w:pStyle w:val="SkripsiNormal"/>
      </w:pPr>
    </w:p>
    <w:p w14:paraId="5DC410A0" w14:textId="59D295D1" w:rsidR="00EC49EB" w:rsidRDefault="00EC49EB" w:rsidP="00EC49EB">
      <w:pPr>
        <w:pStyle w:val="SkripsiNormal"/>
        <w:jc w:val="center"/>
      </w:pPr>
      <w:r>
        <w:rPr>
          <w:noProof/>
        </w:rPr>
        <w:lastRenderedPageBreak/>
        <w:drawing>
          <wp:inline distT="0" distB="0" distL="0" distR="0" wp14:anchorId="332DA3DC" wp14:editId="02E7160A">
            <wp:extent cx="1255395" cy="4025900"/>
            <wp:effectExtent l="0" t="0" r="190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255395" cy="4025900"/>
                    </a:xfrm>
                    <a:prstGeom prst="rect">
                      <a:avLst/>
                    </a:prstGeom>
                    <a:noFill/>
                    <a:ln>
                      <a:noFill/>
                    </a:ln>
                  </pic:spPr>
                </pic:pic>
              </a:graphicData>
            </a:graphic>
          </wp:inline>
        </w:drawing>
      </w:r>
    </w:p>
    <w:p w14:paraId="7ECA5202" w14:textId="4261CE71" w:rsidR="00EC49EB" w:rsidRDefault="00EC49EB" w:rsidP="00EC49EB">
      <w:pPr>
        <w:pStyle w:val="SkripsiGambar"/>
      </w:pPr>
      <w:bookmarkStart w:id="45" w:name="_Toc513797811"/>
      <w:r>
        <w:t>Gambar 3.1 Alur Penelitian</w:t>
      </w:r>
      <w:bookmarkEnd w:id="45"/>
    </w:p>
    <w:p w14:paraId="4500CD0A" w14:textId="77777777" w:rsidR="00EC49EB" w:rsidRDefault="00EC49EB" w:rsidP="00EC49EB">
      <w:pPr>
        <w:pStyle w:val="SkripsiNormal"/>
      </w:pPr>
    </w:p>
    <w:p w14:paraId="305337E5" w14:textId="1872E2B4" w:rsidR="00793185" w:rsidRDefault="0060467C" w:rsidP="00793185">
      <w:pPr>
        <w:pStyle w:val="SkripsiSubLevel2"/>
      </w:pPr>
      <w:bookmarkStart w:id="46" w:name="_Toc513807072"/>
      <w:r>
        <w:t>Install Software</w:t>
      </w:r>
      <w:bookmarkEnd w:id="46"/>
    </w:p>
    <w:p w14:paraId="36E654B4" w14:textId="60B4A2FE" w:rsidR="0060467C" w:rsidRDefault="0060467C" w:rsidP="0060467C">
      <w:pPr>
        <w:pStyle w:val="SkripsiIsiLevel2"/>
      </w:pPr>
      <w:r>
        <w:t xml:space="preserve">Pada Tahap ini, akan dilakukan instalasi </w:t>
      </w:r>
      <w:r w:rsidR="00AD4EC0">
        <w:t xml:space="preserve">beberapa </w:t>
      </w:r>
      <w:r>
        <w:t>software pendukung yang akan digunakan untuk membuat script training ataupun testing. Software akan ditulis dalam bahasa python, sehingga kita perlu menginstall python interpreter, versi python yang akan digukanan adalah python versi 3.5.2.</w:t>
      </w:r>
    </w:p>
    <w:p w14:paraId="2CADED77" w14:textId="139632ED" w:rsidR="00322BE1" w:rsidRDefault="009E796E" w:rsidP="00322BE1">
      <w:pPr>
        <w:pStyle w:val="SkripsiIsiLevel2"/>
      </w:pPr>
      <w:r>
        <w:t>Untuk memudahkan proses instalasi software pendukung / library python, digunakan aplikasi conda</w:t>
      </w:r>
      <w:r w:rsidR="00322BE1">
        <w:t xml:space="preserve">. Pustaka yang diperlukan antara lain, numpy, matplotlib, jupyter, opencv3, pillow, scikit-learn, scikit-image, scipy, h5py, eventlet, flask-socketio, seaboarn, pandas, imageio, moviepy, tensoflow, dan keras. Library yang telah </w:t>
      </w:r>
      <w:r w:rsidR="00322BE1">
        <w:lastRenderedPageBreak/>
        <w:t>disebutkan disimpan kedalam satu file yang disebut environment-gpu.yml</w:t>
      </w:r>
      <w:r w:rsidR="00D91B79">
        <w:t xml:space="preserve">, seperti </w:t>
      </w:r>
      <w:r w:rsidR="00C477CC">
        <w:t>tampak pada gambar 3.2.</w:t>
      </w:r>
    </w:p>
    <w:p w14:paraId="03CB45F2" w14:textId="28470039" w:rsidR="00EC49EB" w:rsidRDefault="00EC49EB" w:rsidP="00EC49EB">
      <w:pPr>
        <w:pStyle w:val="SkripsiNormal"/>
      </w:pPr>
    </w:p>
    <w:p w14:paraId="46E06419" w14:textId="5A10CF9B" w:rsidR="00EC49EB" w:rsidRDefault="00D91B79" w:rsidP="00EC49EB">
      <w:pPr>
        <w:pStyle w:val="SkripsiNormal"/>
        <w:jc w:val="center"/>
      </w:pPr>
      <w:r>
        <w:rPr>
          <w:noProof/>
        </w:rPr>
        <w:drawing>
          <wp:inline distT="0" distB="0" distL="0" distR="0" wp14:anchorId="58280038" wp14:editId="119D4946">
            <wp:extent cx="3476625" cy="3695700"/>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476625" cy="3695700"/>
                    </a:xfrm>
                    <a:prstGeom prst="rect">
                      <a:avLst/>
                    </a:prstGeom>
                  </pic:spPr>
                </pic:pic>
              </a:graphicData>
            </a:graphic>
          </wp:inline>
        </w:drawing>
      </w:r>
    </w:p>
    <w:p w14:paraId="15571C31" w14:textId="32356509" w:rsidR="00EC49EB" w:rsidRDefault="00D91B79" w:rsidP="00674F35">
      <w:pPr>
        <w:pStyle w:val="SkripsiGambar"/>
      </w:pPr>
      <w:bookmarkStart w:id="47" w:name="_Toc513797812"/>
      <w:r>
        <w:t>Gambar 3.</w:t>
      </w:r>
      <w:r w:rsidR="003B455D">
        <w:t>2</w:t>
      </w:r>
      <w:r>
        <w:t>. Daftar software yang diinstall, disimpan dalam file environment-gpu.yml</w:t>
      </w:r>
      <w:bookmarkEnd w:id="47"/>
    </w:p>
    <w:p w14:paraId="13B0806C" w14:textId="0154F7E8" w:rsidR="00322BE1" w:rsidRDefault="00322BE1" w:rsidP="00EC49EB">
      <w:pPr>
        <w:pStyle w:val="SkripsiNormal"/>
      </w:pPr>
    </w:p>
    <w:p w14:paraId="33B737EE" w14:textId="367CDAA2" w:rsidR="00CB2D83" w:rsidRDefault="00CB2D83" w:rsidP="00EC49EB">
      <w:pPr>
        <w:pStyle w:val="SkripsiNormal"/>
      </w:pPr>
      <w:r>
        <w:t>Setelah file disimpan dalam file environtment-gpu.yml, maka dijalankan perintah berikut:</w:t>
      </w:r>
    </w:p>
    <w:p w14:paraId="34321B7A" w14:textId="77777777" w:rsidR="00CB2D83" w:rsidRDefault="00CB2D83" w:rsidP="00EC49EB">
      <w:pPr>
        <w:pStyle w:val="SkripsiNormal"/>
      </w:pPr>
    </w:p>
    <w:p w14:paraId="182FE044" w14:textId="6DAC9F58" w:rsidR="00EC49EB" w:rsidRPr="00EC49EB" w:rsidRDefault="00322BE1" w:rsidP="00EC49EB">
      <w:pPr>
        <w:pStyle w:val="SkripsiNormal"/>
        <w:rPr>
          <w:rFonts w:ascii="Courier New" w:hAnsi="Courier New" w:cs="Courier New"/>
        </w:rPr>
      </w:pPr>
      <w:r w:rsidRPr="00322BE1">
        <w:rPr>
          <w:rFonts w:ascii="Courier New" w:hAnsi="Courier New" w:cs="Courier New"/>
        </w:rPr>
        <w:t>conda env create -f environment-gpu.yml</w:t>
      </w:r>
    </w:p>
    <w:p w14:paraId="2B229DBE" w14:textId="77777777" w:rsidR="00EC49EB" w:rsidRPr="00EC49EB" w:rsidRDefault="00EC49EB" w:rsidP="00EC49EB">
      <w:pPr>
        <w:pStyle w:val="SkripsiNormal"/>
      </w:pPr>
    </w:p>
    <w:p w14:paraId="167A0464" w14:textId="277BC453" w:rsidR="0060467C" w:rsidRDefault="0060467C" w:rsidP="00793185">
      <w:pPr>
        <w:pStyle w:val="SkripsiSubLevel2"/>
      </w:pPr>
      <w:bookmarkStart w:id="48" w:name="_Toc513807073"/>
      <w:r>
        <w:t>Generate Data</w:t>
      </w:r>
      <w:bookmarkEnd w:id="48"/>
    </w:p>
    <w:p w14:paraId="522772AD" w14:textId="268A3DE5" w:rsidR="00322BE1" w:rsidRDefault="00322BE1" w:rsidP="00322BE1">
      <w:pPr>
        <w:pStyle w:val="SkripsiIsiLevel2"/>
      </w:pPr>
      <w:r>
        <w:t xml:space="preserve">Pada tahap ini diperlukan sejumlah data yang fungsinya nanti sebagai input pada di Deep Neural Network. Input yang dibutuhkan yaitu gambar tampak depan dari mobil serta aksi apa yang diberikan kepada mobil. Dalam penilitan ini </w:t>
      </w:r>
      <w:r w:rsidR="00207DCD">
        <w:t xml:space="preserve">gambar diambil dari 3 </w:t>
      </w:r>
      <w:r w:rsidR="00207DCD">
        <w:lastRenderedPageBreak/>
        <w:t>sudut, yaitu dari kiri, kanan serta tengah. Aksi yang direkam antara lain, steering-wheele, throttle, reverse, dan speed.</w:t>
      </w:r>
    </w:p>
    <w:p w14:paraId="0EB13E99" w14:textId="08C9C3E0" w:rsidR="003B455D" w:rsidRDefault="00207DCD" w:rsidP="00322BE1">
      <w:pPr>
        <w:pStyle w:val="SkripsiIsiLevel2"/>
      </w:pPr>
      <w:r>
        <w:t>Metode pengambilan data ini dilakukan dengan cara membuka program simulator yang disediakan oleh Udacity Self Driving Simulator</w:t>
      </w:r>
      <w:r w:rsidR="003B455D">
        <w:t>.</w:t>
      </w:r>
    </w:p>
    <w:p w14:paraId="3F6C128F" w14:textId="3010DBE8" w:rsidR="003B455D" w:rsidRDefault="003B455D" w:rsidP="003B455D">
      <w:pPr>
        <w:pStyle w:val="SkripsiNormal"/>
      </w:pPr>
    </w:p>
    <w:p w14:paraId="3B1912A7" w14:textId="2A9D8BC5" w:rsidR="00CB25DD" w:rsidRDefault="003B455D" w:rsidP="00042380">
      <w:pPr>
        <w:pStyle w:val="SkripsiNormal"/>
        <w:jc w:val="center"/>
        <w:rPr>
          <w:noProof/>
        </w:rPr>
      </w:pPr>
      <w:r>
        <w:rPr>
          <w:noProof/>
        </w:rPr>
        <w:drawing>
          <wp:inline distT="0" distB="0" distL="0" distR="0" wp14:anchorId="2F2191AB" wp14:editId="5E10190A">
            <wp:extent cx="2880000" cy="2251704"/>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880000" cy="2251704"/>
                    </a:xfrm>
                    <a:prstGeom prst="rect">
                      <a:avLst/>
                    </a:prstGeom>
                  </pic:spPr>
                </pic:pic>
              </a:graphicData>
            </a:graphic>
          </wp:inline>
        </w:drawing>
      </w:r>
      <w:r w:rsidR="00042380">
        <w:rPr>
          <w:noProof/>
        </w:rPr>
        <w:t xml:space="preserve"> </w:t>
      </w:r>
    </w:p>
    <w:p w14:paraId="7907D70F" w14:textId="45971FC3" w:rsidR="00CB25DD" w:rsidRDefault="00CB25DD" w:rsidP="00042380">
      <w:pPr>
        <w:pStyle w:val="SkripsiNormal"/>
        <w:jc w:val="center"/>
        <w:rPr>
          <w:noProof/>
        </w:rPr>
      </w:pPr>
      <w:r>
        <w:rPr>
          <w:noProof/>
        </w:rPr>
        <w:t>(a)</w:t>
      </w:r>
    </w:p>
    <w:p w14:paraId="2CEB7066" w14:textId="6AF54189" w:rsidR="00CB25DD" w:rsidRDefault="00741E14" w:rsidP="00042380">
      <w:pPr>
        <w:pStyle w:val="SkripsiNormal"/>
        <w:jc w:val="center"/>
        <w:rPr>
          <w:noProof/>
        </w:rPr>
      </w:pPr>
      <w:r>
        <w:rPr>
          <w:noProof/>
        </w:rPr>
        <w:drawing>
          <wp:inline distT="0" distB="0" distL="0" distR="0" wp14:anchorId="7FF10129" wp14:editId="5BC68C36">
            <wp:extent cx="2880000" cy="225170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880000" cy="2251704"/>
                    </a:xfrm>
                    <a:prstGeom prst="rect">
                      <a:avLst/>
                    </a:prstGeom>
                  </pic:spPr>
                </pic:pic>
              </a:graphicData>
            </a:graphic>
          </wp:inline>
        </w:drawing>
      </w:r>
      <w:r>
        <w:rPr>
          <w:noProof/>
        </w:rPr>
        <w:t xml:space="preserve"> </w:t>
      </w:r>
    </w:p>
    <w:p w14:paraId="537F1A61" w14:textId="026F3C34" w:rsidR="00CB25DD" w:rsidRDefault="00CB25DD" w:rsidP="00042380">
      <w:pPr>
        <w:pStyle w:val="SkripsiNormal"/>
        <w:jc w:val="center"/>
        <w:rPr>
          <w:noProof/>
        </w:rPr>
      </w:pPr>
      <w:r>
        <w:rPr>
          <w:noProof/>
        </w:rPr>
        <w:t>(b)</w:t>
      </w:r>
    </w:p>
    <w:p w14:paraId="11D11299" w14:textId="5DE00799" w:rsidR="003B455D" w:rsidRDefault="00741E14" w:rsidP="00042380">
      <w:pPr>
        <w:pStyle w:val="SkripsiNormal"/>
        <w:jc w:val="center"/>
        <w:rPr>
          <w:noProof/>
        </w:rPr>
      </w:pPr>
      <w:r>
        <w:rPr>
          <w:noProof/>
        </w:rPr>
        <w:lastRenderedPageBreak/>
        <w:drawing>
          <wp:inline distT="0" distB="0" distL="0" distR="0" wp14:anchorId="769068E6" wp14:editId="1D15241C">
            <wp:extent cx="2880000" cy="225170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880000" cy="2251705"/>
                    </a:xfrm>
                    <a:prstGeom prst="rect">
                      <a:avLst/>
                    </a:prstGeom>
                  </pic:spPr>
                </pic:pic>
              </a:graphicData>
            </a:graphic>
          </wp:inline>
        </w:drawing>
      </w:r>
    </w:p>
    <w:p w14:paraId="6D3B98FC" w14:textId="13C24F20" w:rsidR="00CB25DD" w:rsidRDefault="00741E14" w:rsidP="00042380">
      <w:pPr>
        <w:pStyle w:val="SkripsiNormal"/>
        <w:jc w:val="center"/>
        <w:rPr>
          <w:noProof/>
        </w:rPr>
      </w:pPr>
      <w:r>
        <w:rPr>
          <w:noProof/>
        </w:rPr>
        <w:t>(c)</w:t>
      </w:r>
    </w:p>
    <w:p w14:paraId="4150F34A" w14:textId="66C9BEE6" w:rsidR="002E0396" w:rsidRDefault="003B455D" w:rsidP="003B455D">
      <w:pPr>
        <w:pStyle w:val="SkripsiGambar"/>
      </w:pPr>
      <w:bookmarkStart w:id="49" w:name="_Toc513797813"/>
      <w:r>
        <w:t>Gambar 3.3 Tampilan Program Simulator Self Driving Car</w:t>
      </w:r>
      <w:bookmarkEnd w:id="49"/>
    </w:p>
    <w:p w14:paraId="4BBE0AD1" w14:textId="61C0ED00" w:rsidR="003B455D" w:rsidRDefault="00741E14" w:rsidP="002E0396">
      <w:pPr>
        <w:pStyle w:val="SkripsiNormal"/>
        <w:jc w:val="center"/>
      </w:pPr>
      <w:r>
        <w:t>(a) Tampilan awal (b) Tampilan kontrol (c) Tampilan Training</w:t>
      </w:r>
    </w:p>
    <w:p w14:paraId="09236FEC" w14:textId="77777777" w:rsidR="003B455D" w:rsidRDefault="003B455D" w:rsidP="003B455D">
      <w:pPr>
        <w:pStyle w:val="SkripsiNormal"/>
      </w:pPr>
    </w:p>
    <w:p w14:paraId="56CE71C0" w14:textId="39285B20" w:rsidR="00C64235" w:rsidRDefault="00EC317A" w:rsidP="00C64235">
      <w:pPr>
        <w:pStyle w:val="SkripsiIsiLevel2"/>
      </w:pPr>
      <w:r>
        <w:t xml:space="preserve">Gambar 3.3 menunjukkan tampilan program simulator self-driving car yang dibuat oleh penyedia </w:t>
      </w:r>
      <w:r w:rsidR="00C64235">
        <w:t xml:space="preserve">kursus online yang bernama Udacity. Program tersebut bersifat open source, dan bisa digunakan untuk kepentingan apapun. Pada gambar 3.3 terdapat tiga macam tampilan program simulator self-driving car. Gambar 3.3 butir (a) menunjukkan tampilan awal, pada tampilan tersebut terdapat tombol training mode, autonomous mode, controls, serta dua pilihan jalur lintasan yang bisa dipilih di bagian bawah. Untuk penelitian ini kita batasi pada lintasan pertama saja. Gambar 3.3 butir (b) menunjukkan halaman informasi yang berisikan kontrol apa saja yang bisa diberikan pada simulator ini. Kontrol yang tersedia yaitu tombol [W] untuk maju, tombol [S] untuk mundur, tombol [A] untuk berbelok ke kiri, tombol [D] untuk berbelok ke kanan, tombol [R] untuk melakukan perekaman pada training mode, serta tombol [Esc] untuk kembali ke halaman awal. Selain menggunakan keyboard, simulator ini juga dapat menerima input berupa drag mouse yang difungsikan sama dengan belok kanan maupun belok kiri, melakukan drag ke arah kiri akan sama dengan belok ke kiri, sedangkan drag ke arah kanan akan sama dengan belok ke kanan. Gambar 3.3 butir (c) menunjukkan tampilan training mode. Pada tampilan training mode, kita bisa menggerakkan </w:t>
      </w:r>
      <w:r w:rsidR="00C64235">
        <w:lastRenderedPageBreak/>
        <w:t>mobil dengan input keyboard ([W], [A], [S], [D]) atau pun drag mouse, serta input keyboard [R] untuk melakukan perekaman data.</w:t>
      </w:r>
    </w:p>
    <w:p w14:paraId="08E58ACF" w14:textId="3CCA791E" w:rsidR="00741E14" w:rsidRDefault="003B455D" w:rsidP="00C64235">
      <w:pPr>
        <w:pStyle w:val="SkripsiIsiLevel2"/>
      </w:pPr>
      <w:r>
        <w:t>S</w:t>
      </w:r>
      <w:r w:rsidR="00207DCD">
        <w:t>aat telah masuk dalam progam</w:t>
      </w:r>
      <w:r w:rsidR="003D6737">
        <w:t xml:space="preserve"> simulator</w:t>
      </w:r>
      <w:r w:rsidR="00207DCD">
        <w:t xml:space="preserve"> Training Mode, setelah itu akan muncul tampilan </w:t>
      </w:r>
      <w:r w:rsidR="00741E14">
        <w:t>Training</w:t>
      </w:r>
      <w:r w:rsidR="00207DCD">
        <w:t>, lalu tekan tombol [R] untuk melakukan perekaman.</w:t>
      </w:r>
      <w:r w:rsidR="00741E14">
        <w:t xml:space="preserve"> Setelah itu kita diminta untuk memilih satu folder yang digunakan untuk menyimpan data hasil perekaman.</w:t>
      </w:r>
      <w:r w:rsidR="003D6737">
        <w:t xml:space="preserve"> Tampilan pemilihan folder yang terjadi ditunjukkan pada gambar 3.4</w:t>
      </w:r>
    </w:p>
    <w:p w14:paraId="60D1DE1C" w14:textId="6E42C484" w:rsidR="00741E14" w:rsidRDefault="00741E14" w:rsidP="003B455D">
      <w:pPr>
        <w:pStyle w:val="SkripsiNormal"/>
      </w:pPr>
    </w:p>
    <w:p w14:paraId="1279EED2" w14:textId="1CD28531" w:rsidR="00741E14" w:rsidRDefault="00741E14" w:rsidP="00741E14">
      <w:pPr>
        <w:pStyle w:val="SkripsiNormal"/>
        <w:jc w:val="center"/>
      </w:pPr>
      <w:r>
        <w:rPr>
          <w:noProof/>
        </w:rPr>
        <w:drawing>
          <wp:inline distT="0" distB="0" distL="0" distR="0" wp14:anchorId="534C7860" wp14:editId="3623F665">
            <wp:extent cx="2880000" cy="225170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880000" cy="2251705"/>
                    </a:xfrm>
                    <a:prstGeom prst="rect">
                      <a:avLst/>
                    </a:prstGeom>
                  </pic:spPr>
                </pic:pic>
              </a:graphicData>
            </a:graphic>
          </wp:inline>
        </w:drawing>
      </w:r>
    </w:p>
    <w:p w14:paraId="23AA4F9D" w14:textId="4D3A79DB" w:rsidR="00741E14" w:rsidRDefault="00741E14" w:rsidP="00741E14">
      <w:pPr>
        <w:pStyle w:val="SkripsiGambar"/>
      </w:pPr>
      <w:bookmarkStart w:id="50" w:name="_Toc513797814"/>
      <w:r>
        <w:t xml:space="preserve">Gambar </w:t>
      </w:r>
      <w:r w:rsidR="00252D4C">
        <w:t>3</w:t>
      </w:r>
      <w:r>
        <w:t>.4 Tampilan Pilih Folder</w:t>
      </w:r>
      <w:bookmarkEnd w:id="50"/>
    </w:p>
    <w:p w14:paraId="008680D4" w14:textId="77777777" w:rsidR="003D6737" w:rsidRDefault="003D6737" w:rsidP="003B455D">
      <w:pPr>
        <w:pStyle w:val="SkripsiNormal"/>
      </w:pPr>
    </w:p>
    <w:p w14:paraId="207549C4" w14:textId="3E954BB7" w:rsidR="00207DCD" w:rsidRDefault="00207DCD" w:rsidP="003B455D">
      <w:pPr>
        <w:pStyle w:val="SkripsiNormal"/>
      </w:pPr>
      <w:r>
        <w:t>Setelah itu kita diminta untuk mengendarai mobil, diusahakan minimal mengendarai 1 putaran agar mobil dapat mengenali berbagai kondisi pengendaraan. Setelah dikendarai sejauh 1 putaran, ditekan lagi tombol [R] untuk berhenti melakukan perekaman.</w:t>
      </w:r>
    </w:p>
    <w:p w14:paraId="0BC55EBB" w14:textId="77777777" w:rsidR="00322BE1" w:rsidRDefault="00322BE1" w:rsidP="00322BE1">
      <w:pPr>
        <w:pStyle w:val="SkripsiNormal"/>
      </w:pPr>
    </w:p>
    <w:p w14:paraId="2915BA8F" w14:textId="479F19EC" w:rsidR="0060467C" w:rsidRDefault="0060467C" w:rsidP="00793185">
      <w:pPr>
        <w:pStyle w:val="SkripsiSubLevel2"/>
      </w:pPr>
      <w:bookmarkStart w:id="51" w:name="_Toc513807074"/>
      <w:r>
        <w:t>Training</w:t>
      </w:r>
      <w:bookmarkEnd w:id="51"/>
    </w:p>
    <w:p w14:paraId="360A1746" w14:textId="59AD4BD6" w:rsidR="0037142E" w:rsidRDefault="00207DCD" w:rsidP="0037142E">
      <w:pPr>
        <w:pStyle w:val="SkripsiIsiLevel2"/>
      </w:pPr>
      <w:r>
        <w:t xml:space="preserve">Pada tahap ini dilakukan penulisan program training untuk dapat membangun model dari Deep Learning. Pada tahap training ini, program harus dapat membaca file gambar dan aksi yang telah kita simpan, lalu dapat menyimpan hasil training dalam suatu file. Dalam penelitian ini digunakan file </w:t>
      </w:r>
      <w:r w:rsidR="00741E14">
        <w:t>hdf5 (</w:t>
      </w:r>
      <w:r w:rsidR="00741E14" w:rsidRPr="00741E14">
        <w:t>Hierarchical Data Format</w:t>
      </w:r>
      <w:r w:rsidR="00741E14">
        <w:t xml:space="preserve"> versi 5)</w:t>
      </w:r>
      <w:r>
        <w:t xml:space="preserve"> sebagai penyimpanan hasil training dari Deep Learning, hal ini dikarenakan </w:t>
      </w:r>
      <w:r w:rsidR="00741E14">
        <w:t>hdf5</w:t>
      </w:r>
      <w:r>
        <w:t xml:space="preserve"> merupakan file binary yang terkompresi, sehingga tidak membutuhkan </w:t>
      </w:r>
      <w:r w:rsidR="00550FF5">
        <w:t>memori</w:t>
      </w:r>
      <w:r>
        <w:t xml:space="preserve"> yang cukup banyak.</w:t>
      </w:r>
      <w:r w:rsidR="0037142E">
        <w:t xml:space="preserve"> Skema proses training ditunjukkan pada gambar 3.5.</w:t>
      </w:r>
    </w:p>
    <w:p w14:paraId="56CC4C35" w14:textId="066FB7CB" w:rsidR="009855B9" w:rsidRDefault="009855B9" w:rsidP="009855B9">
      <w:pPr>
        <w:pStyle w:val="SkripsiNormal"/>
      </w:pPr>
      <w:r>
        <w:rPr>
          <w:noProof/>
        </w:rPr>
        <w:lastRenderedPageBreak/>
        <mc:AlternateContent>
          <mc:Choice Requires="wpc">
            <w:drawing>
              <wp:inline distT="0" distB="0" distL="0" distR="0" wp14:anchorId="7536E9EE" wp14:editId="6048E79B">
                <wp:extent cx="3888740" cy="2073349"/>
                <wp:effectExtent l="0" t="0" r="0" b="0"/>
                <wp:docPr id="47" name="Canvas 4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48" name="Rectangle 48"/>
                        <wps:cNvSpPr/>
                        <wps:spPr>
                          <a:xfrm>
                            <a:off x="85060" y="893135"/>
                            <a:ext cx="720000" cy="540000"/>
                          </a:xfrm>
                          <a:prstGeom prst="rect">
                            <a:avLst/>
                          </a:prstGeom>
                        </wps:spPr>
                        <wps:style>
                          <a:lnRef idx="1">
                            <a:schemeClr val="accent3"/>
                          </a:lnRef>
                          <a:fillRef idx="2">
                            <a:schemeClr val="accent3"/>
                          </a:fillRef>
                          <a:effectRef idx="1">
                            <a:schemeClr val="accent3"/>
                          </a:effectRef>
                          <a:fontRef idx="minor">
                            <a:schemeClr val="dk1"/>
                          </a:fontRef>
                        </wps:style>
                        <wps:txbx>
                          <w:txbxContent>
                            <w:p w14:paraId="58EC7AD1" w14:textId="3DCCF06B" w:rsidR="00C45030" w:rsidRPr="009855B9" w:rsidRDefault="00C45030" w:rsidP="009855B9">
                              <w:pPr>
                                <w:spacing w:after="0"/>
                                <w:jc w:val="center"/>
                                <w:rPr>
                                  <w:rFonts w:ascii="Times New Roman" w:hAnsi="Times New Roman" w:cs="Times New Roman"/>
                                </w:rPr>
                              </w:pPr>
                              <w:r w:rsidRPr="009855B9">
                                <w:rPr>
                                  <w:rFonts w:ascii="Times New Roman" w:hAnsi="Times New Roman" w:cs="Times New Roman"/>
                                </w:rPr>
                                <w:t>Citra Digit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Rectangle 51"/>
                        <wps:cNvSpPr/>
                        <wps:spPr>
                          <a:xfrm>
                            <a:off x="1221989" y="893135"/>
                            <a:ext cx="719455" cy="539750"/>
                          </a:xfrm>
                          <a:prstGeom prst="rect">
                            <a:avLst/>
                          </a:prstGeom>
                        </wps:spPr>
                        <wps:style>
                          <a:lnRef idx="3">
                            <a:schemeClr val="lt1"/>
                          </a:lnRef>
                          <a:fillRef idx="1">
                            <a:schemeClr val="dk1"/>
                          </a:fillRef>
                          <a:effectRef idx="1">
                            <a:schemeClr val="dk1"/>
                          </a:effectRef>
                          <a:fontRef idx="minor">
                            <a:schemeClr val="lt1"/>
                          </a:fontRef>
                        </wps:style>
                        <wps:txbx>
                          <w:txbxContent>
                            <w:p w14:paraId="2375E7DF" w14:textId="67C9C26B" w:rsidR="00C45030" w:rsidRDefault="00C45030" w:rsidP="009855B9">
                              <w:pPr>
                                <w:pStyle w:val="NormalWeb"/>
                                <w:spacing w:before="0" w:beforeAutospacing="0" w:after="0" w:afterAutospacing="0" w:line="256" w:lineRule="auto"/>
                                <w:jc w:val="center"/>
                              </w:pPr>
                              <w:r>
                                <w:rPr>
                                  <w:rFonts w:eastAsia="Calibri"/>
                                  <w:sz w:val="22"/>
                                  <w:szCs w:val="22"/>
                                </w:rPr>
                                <w:t>Deep Learni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 name="Oval 49"/>
                        <wps:cNvSpPr/>
                        <wps:spPr>
                          <a:xfrm>
                            <a:off x="2360429" y="901256"/>
                            <a:ext cx="540000" cy="540000"/>
                          </a:xfrm>
                          <a:prstGeom prst="ellipse">
                            <a:avLst/>
                          </a:prstGeom>
                        </wps:spPr>
                        <wps:style>
                          <a:lnRef idx="1">
                            <a:schemeClr val="accent6"/>
                          </a:lnRef>
                          <a:fillRef idx="2">
                            <a:schemeClr val="accent6"/>
                          </a:fillRef>
                          <a:effectRef idx="1">
                            <a:schemeClr val="accent6"/>
                          </a:effectRef>
                          <a:fontRef idx="minor">
                            <a:schemeClr val="dk1"/>
                          </a:fontRef>
                        </wps:style>
                        <wps:txbx>
                          <w:txbxContent>
                            <w:p w14:paraId="0A335430" w14:textId="2CBB4977" w:rsidR="00C45030" w:rsidRPr="009855B9" w:rsidRDefault="00C45030" w:rsidP="009855B9">
                              <w:pPr>
                                <w:spacing w:after="0"/>
                                <w:jc w:val="center"/>
                                <w:rPr>
                                  <w:rFonts w:ascii="Times New Roman" w:hAnsi="Times New Roman" w:cs="Times New Roman"/>
                                </w:rPr>
                              </w:pPr>
                              <w:r w:rsidRPr="009855B9">
                                <w:rPr>
                                  <w:rFonts w:ascii="Times New Roman" w:hAnsi="Times New Roman" w:cs="Times New Roman"/>
                                </w:rPr>
                                <w:t>o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Straight Arrow Connector 50"/>
                        <wps:cNvCnPr>
                          <a:stCxn id="48" idx="3"/>
                          <a:endCxn id="51" idx="1"/>
                        </wps:cNvCnPr>
                        <wps:spPr>
                          <a:xfrm flipV="1">
                            <a:off x="805060" y="1163010"/>
                            <a:ext cx="416929" cy="1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 name="Straight Arrow Connector 52"/>
                        <wps:cNvCnPr>
                          <a:stCxn id="51" idx="3"/>
                          <a:endCxn id="49" idx="2"/>
                        </wps:cNvCnPr>
                        <wps:spPr>
                          <a:xfrm>
                            <a:off x="1941444" y="1163010"/>
                            <a:ext cx="418985" cy="824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5" name="Oval 55"/>
                        <wps:cNvSpPr/>
                        <wps:spPr>
                          <a:xfrm>
                            <a:off x="3231544" y="988073"/>
                            <a:ext cx="360000" cy="360000"/>
                          </a:xfrm>
                          <a:prstGeom prst="ellipse">
                            <a:avLst/>
                          </a:prstGeom>
                        </wps:spPr>
                        <wps:style>
                          <a:lnRef idx="3">
                            <a:schemeClr val="lt1"/>
                          </a:lnRef>
                          <a:fillRef idx="1">
                            <a:schemeClr val="accent2"/>
                          </a:fillRef>
                          <a:effectRef idx="1">
                            <a:schemeClr val="accent2"/>
                          </a:effectRef>
                          <a:fontRef idx="minor">
                            <a:schemeClr val="lt1"/>
                          </a:fontRef>
                        </wps:style>
                        <wps:txbx>
                          <w:txbxContent>
                            <w:p w14:paraId="75A82D3E" w14:textId="23520AA8" w:rsidR="00C45030" w:rsidRDefault="00C45030" w:rsidP="009855B9">
                              <w:pPr>
                                <w:pStyle w:val="NormalWeb"/>
                                <w:spacing w:before="0" w:beforeAutospacing="0" w:after="0" w:afterAutospacing="0" w:line="256" w:lineRule="auto"/>
                                <w:jc w:val="center"/>
                              </w:pPr>
                              <w:r>
                                <w:rPr>
                                  <w:rFonts w:eastAsia="Calibri"/>
                                  <w:sz w:val="22"/>
                                  <w:szCs w:val="22"/>
                                </w:rPr>
                                <w:t>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3" name="Straight Arrow Connector 53"/>
                        <wps:cNvCnPr>
                          <a:stCxn id="49" idx="6"/>
                          <a:endCxn id="55" idx="2"/>
                        </wps:cNvCnPr>
                        <wps:spPr>
                          <a:xfrm flipV="1">
                            <a:off x="2900429" y="1168073"/>
                            <a:ext cx="331115" cy="318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 name="Connector: Elbow 54"/>
                        <wps:cNvCnPr>
                          <a:stCxn id="55" idx="4"/>
                          <a:endCxn id="51" idx="2"/>
                        </wps:cNvCnPr>
                        <wps:spPr>
                          <a:xfrm rot="5400000">
                            <a:off x="2454225" y="475566"/>
                            <a:ext cx="84812" cy="1829827"/>
                          </a:xfrm>
                          <a:prstGeom prst="bentConnector3">
                            <a:avLst>
                              <a:gd name="adj1" fmla="val 720563"/>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 name="Rectangle 59"/>
                        <wps:cNvSpPr/>
                        <wps:spPr>
                          <a:xfrm>
                            <a:off x="3050789" y="81158"/>
                            <a:ext cx="719455" cy="539115"/>
                          </a:xfrm>
                          <a:prstGeom prst="rect">
                            <a:avLst/>
                          </a:prstGeom>
                        </wps:spPr>
                        <wps:style>
                          <a:lnRef idx="1">
                            <a:schemeClr val="accent3"/>
                          </a:lnRef>
                          <a:fillRef idx="2">
                            <a:schemeClr val="accent3"/>
                          </a:fillRef>
                          <a:effectRef idx="1">
                            <a:schemeClr val="accent3"/>
                          </a:effectRef>
                          <a:fontRef idx="minor">
                            <a:schemeClr val="dk1"/>
                          </a:fontRef>
                        </wps:style>
                        <wps:txbx>
                          <w:txbxContent>
                            <w:p w14:paraId="4B4EDFA9" w14:textId="5D04EE46" w:rsidR="00C45030" w:rsidRDefault="00C45030" w:rsidP="009855B9">
                              <w:pPr>
                                <w:pStyle w:val="NormalWeb"/>
                                <w:spacing w:before="0" w:beforeAutospacing="0" w:after="0" w:afterAutospacing="0" w:line="254" w:lineRule="auto"/>
                                <w:jc w:val="center"/>
                              </w:pPr>
                              <w:r>
                                <w:rPr>
                                  <w:rFonts w:eastAsia="Calibri"/>
                                  <w:sz w:val="22"/>
                                  <w:szCs w:val="22"/>
                                </w:rPr>
                                <w:t>Targe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6" name="Straight Arrow Connector 56"/>
                        <wps:cNvCnPr>
                          <a:stCxn id="59" idx="2"/>
                          <a:endCxn id="55" idx="0"/>
                        </wps:cNvCnPr>
                        <wps:spPr>
                          <a:xfrm>
                            <a:off x="3410517" y="620273"/>
                            <a:ext cx="1027" cy="3678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0" name="Text Box 60"/>
                        <wps:cNvSpPr txBox="1"/>
                        <wps:spPr>
                          <a:xfrm>
                            <a:off x="1807536" y="1700869"/>
                            <a:ext cx="1297172" cy="276446"/>
                          </a:xfrm>
                          <a:prstGeom prst="rect">
                            <a:avLst/>
                          </a:prstGeom>
                          <a:noFill/>
                          <a:ln w="6350">
                            <a:noFill/>
                          </a:ln>
                        </wps:spPr>
                        <wps:txbx>
                          <w:txbxContent>
                            <w:p w14:paraId="2035A3DB" w14:textId="377A4D65" w:rsidR="00C45030" w:rsidRPr="00D8396D" w:rsidRDefault="00C45030" w:rsidP="00D8396D">
                              <w:pPr>
                                <w:jc w:val="center"/>
                                <w:rPr>
                                  <w:rFonts w:ascii="Times New Roman" w:hAnsi="Times New Roman" w:cs="Times New Roman"/>
                                  <w:sz w:val="20"/>
                                  <w:szCs w:val="20"/>
                                </w:rPr>
                              </w:pPr>
                              <w:r w:rsidRPr="00D8396D">
                                <w:rPr>
                                  <w:rFonts w:ascii="Times New Roman" w:hAnsi="Times New Roman" w:cs="Times New Roman"/>
                                  <w:sz w:val="20"/>
                                  <w:szCs w:val="20"/>
                                </w:rPr>
                                <w:t>Update weigh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3" name="Text Box 60"/>
                        <wps:cNvSpPr txBox="1"/>
                        <wps:spPr>
                          <a:xfrm>
                            <a:off x="3411544" y="1251328"/>
                            <a:ext cx="468586" cy="276225"/>
                          </a:xfrm>
                          <a:prstGeom prst="rect">
                            <a:avLst/>
                          </a:prstGeom>
                          <a:noFill/>
                          <a:ln w="6350">
                            <a:noFill/>
                          </a:ln>
                        </wps:spPr>
                        <wps:txbx>
                          <w:txbxContent>
                            <w:p w14:paraId="1C7AC11A" w14:textId="0FC52B12" w:rsidR="00C45030" w:rsidRDefault="00C45030" w:rsidP="00C24937">
                              <w:pPr>
                                <w:pStyle w:val="NormalWeb"/>
                                <w:spacing w:before="0" w:beforeAutospacing="0" w:after="160" w:afterAutospacing="0" w:line="256" w:lineRule="auto"/>
                                <w:jc w:val="center"/>
                              </w:pPr>
                              <w:r>
                                <w:rPr>
                                  <w:rFonts w:eastAsia="Calibri"/>
                                  <w:sz w:val="20"/>
                                  <w:szCs w:val="20"/>
                                </w:rPr>
                                <w:t>MSE</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7536E9EE" id="Canvas 47" o:spid="_x0000_s1026" editas="canvas" style="width:306.2pt;height:163.25pt;mso-position-horizontal-relative:char;mso-position-vertical-relative:line" coordsize="38887,207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38887;height:20732;visibility:visible;mso-wrap-style:square">
                  <v:fill o:detectmouseclick="t"/>
                  <v:path o:connecttype="none"/>
                </v:shape>
                <v:rect id="Rectangle 48" o:spid="_x0000_s1028" style="position:absolute;left:850;top:8931;width:7200;height:54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" fillcolor="#c3c3c3 [2166]" strokecolor="#a5a5a5 [3206]" strokeweight=".5pt">
                  <v:fill color2="#b6b6b6 [2614]" rotate="t" colors="0 #d2d2d2;.5 #c8c8c8;1 silver" focus="100%" type="gradient">
                    <o:fill v:ext="view" type="gradientUnscaled"/>
                  </v:fill>
                  <v:textbox>
                    <w:txbxContent>
                      <w:p w14:paraId="58EC7AD1" w14:textId="3DCCF06B" w:rsidR="00C45030" w:rsidRPr="009855B9" w:rsidRDefault="00C45030" w:rsidP="009855B9">
                        <w:pPr>
                          <w:spacing w:after="0"/>
                          <w:jc w:val="center"/>
                          <w:rPr>
                            <w:rFonts w:ascii="Times New Roman" w:hAnsi="Times New Roman" w:cs="Times New Roman"/>
                          </w:rPr>
                        </w:pPr>
                        <w:r w:rsidRPr="009855B9">
                          <w:rPr>
                            <w:rFonts w:ascii="Times New Roman" w:hAnsi="Times New Roman" w:cs="Times New Roman"/>
                          </w:rPr>
                          <w:t>Citra Digital</w:t>
                        </w:r>
                      </w:p>
                    </w:txbxContent>
                  </v:textbox>
                </v:rect>
                <v:rect id="Rectangle 51" o:spid="_x0000_s1029" style="position:absolute;left:12219;top:8931;width:7195;height:53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" fillcolor="black [3200]" strokecolor="white [3201]" strokeweight="1.5pt">
                  <v:textbox>
                    <w:txbxContent>
                      <w:p w14:paraId="2375E7DF" w14:textId="67C9C26B" w:rsidR="00C45030" w:rsidRDefault="00C45030" w:rsidP="009855B9">
                        <w:pPr>
                          <w:pStyle w:val="NormalWeb"/>
                          <w:spacing w:before="0" w:beforeAutospacing="0" w:after="0" w:afterAutospacing="0" w:line="256" w:lineRule="auto"/>
                          <w:jc w:val="center"/>
                        </w:pPr>
                        <w:r>
                          <w:rPr>
                            <w:rFonts w:eastAsia="Calibri"/>
                            <w:sz w:val="22"/>
                            <w:szCs w:val="22"/>
                          </w:rPr>
                          <w:t>Deep Learning</w:t>
                        </w:r>
                      </w:p>
                    </w:txbxContent>
                  </v:textbox>
                </v:rect>
                <v:oval id="Oval 49" o:spid="_x0000_s1030" style="position:absolute;left:23604;top:9012;width:5400;height:54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" fillcolor="#9ecb81 [2169]" strokecolor="#70ad47 [3209]" strokeweight=".5pt">
                  <v:fill color2="#8ac066 [2617]" rotate="t" colors="0 #b5d5a7;.5 #aace99;1 #9cca86" focus="100%" type="gradient">
                    <o:fill v:ext="view" type="gradientUnscaled"/>
                  </v:fill>
                  <v:stroke joinstyle="miter"/>
                  <v:textbox>
                    <w:txbxContent>
                      <w:p w14:paraId="0A335430" w14:textId="2CBB4977" w:rsidR="00C45030" w:rsidRPr="009855B9" w:rsidRDefault="00C45030" w:rsidP="009855B9">
                        <w:pPr>
                          <w:spacing w:after="0"/>
                          <w:jc w:val="center"/>
                          <w:rPr>
                            <w:rFonts w:ascii="Times New Roman" w:hAnsi="Times New Roman" w:cs="Times New Roman"/>
                          </w:rPr>
                        </w:pPr>
                        <w:r w:rsidRPr="009855B9">
                          <w:rPr>
                            <w:rFonts w:ascii="Times New Roman" w:hAnsi="Times New Roman" w:cs="Times New Roman"/>
                          </w:rPr>
                          <w:t>out</w:t>
                        </w:r>
                      </w:p>
                    </w:txbxContent>
                  </v:textbox>
                </v:oval>
                <v:shapetype id="_x0000_t32" coordsize="21600,21600" o:spt="32" o:oned="t" path="m,l21600,21600e" filled="f">
                  <v:path arrowok="t" fillok="f" o:connecttype="none"/>
                  <o:lock v:ext="edit" shapetype="t"/>
                </v:shapetype>
                <v:shape id="Straight Arrow Connector 50" o:spid="_x0000_s1031" type="#_x0000_t32" style="position:absolute;left:8050;top:11630;width:4169;height: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" strokecolor="#4472c4 [3204]" strokeweight=".5pt">
                  <v:stroke endarrow="block" joinstyle="miter"/>
                </v:shape>
                <v:shape id="Straight Arrow Connector 52" o:spid="_x0000_s1032" type="#_x0000_t32" style="position:absolute;left:19414;top:11630;width:4190;height: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" strokecolor="#4472c4 [3204]" strokeweight=".5pt">
                  <v:stroke endarrow="block" joinstyle="miter"/>
                </v:shape>
                <v:oval id="Oval 55" o:spid="_x0000_s1033" style="position:absolute;left:32315;top:9880;width:36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" fillcolor="#ed7d31 [3205]" strokecolor="white [3201]" strokeweight="1.5pt">
                  <v:stroke joinstyle="miter"/>
                  <v:textbox>
                    <w:txbxContent>
                      <w:p w14:paraId="75A82D3E" w14:textId="23520AA8" w:rsidR="00C45030" w:rsidRDefault="00C45030" w:rsidP="009855B9">
                        <w:pPr>
                          <w:pStyle w:val="NormalWeb"/>
                          <w:spacing w:before="0" w:beforeAutospacing="0" w:after="0" w:afterAutospacing="0" w:line="256" w:lineRule="auto"/>
                          <w:jc w:val="center"/>
                        </w:pPr>
                        <w:r>
                          <w:rPr>
                            <w:rFonts w:eastAsia="Calibri"/>
                            <w:sz w:val="22"/>
                            <w:szCs w:val="22"/>
                          </w:rPr>
                          <w:t>e</w:t>
                        </w:r>
                      </w:p>
                    </w:txbxContent>
                  </v:textbox>
                </v:oval>
                <v:shape id="Straight Arrow Connector 53" o:spid="_x0000_s1034" type="#_x0000_t32" style="position:absolute;left:29004;top:11680;width:3311;height:3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" strokecolor="#4472c4 [3204]" strokeweight=".5pt">
                  <v:stroke endarrow="block" joinstyle="miter"/>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54" o:spid="_x0000_s1035" type="#_x0000_t34" style="position:absolute;left:24542;top:4755;width:848;height:18298;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" adj="155642" strokecolor="#4472c4 [3204]" strokeweight=".5pt">
                  <v:stroke endarrow="block"/>
                </v:shape>
                <v:rect id="Rectangle 59" o:spid="_x0000_s1036" style="position:absolute;left:30507;top:811;width:7195;height:53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" fillcolor="#c3c3c3 [2166]" strokecolor="#a5a5a5 [3206]" strokeweight=".5pt">
                  <v:fill color2="#b6b6b6 [2614]" rotate="t" colors="0 #d2d2d2;.5 #c8c8c8;1 silver" focus="100%" type="gradient">
                    <o:fill v:ext="view" type="gradientUnscaled"/>
                  </v:fill>
                  <v:textbox>
                    <w:txbxContent>
                      <w:p w14:paraId="4B4EDFA9" w14:textId="5D04EE46" w:rsidR="00C45030" w:rsidRDefault="00C45030" w:rsidP="009855B9">
                        <w:pPr>
                          <w:pStyle w:val="NormalWeb"/>
                          <w:spacing w:before="0" w:beforeAutospacing="0" w:after="0" w:afterAutospacing="0" w:line="254" w:lineRule="auto"/>
                          <w:jc w:val="center"/>
                        </w:pPr>
                        <w:r>
                          <w:rPr>
                            <w:rFonts w:eastAsia="Calibri"/>
                            <w:sz w:val="22"/>
                            <w:szCs w:val="22"/>
                          </w:rPr>
                          <w:t>Target</w:t>
                        </w:r>
                      </w:p>
                    </w:txbxContent>
                  </v:textbox>
                </v:rect>
                <v:shape id="Straight Arrow Connector 56" o:spid="_x0000_s1037" type="#_x0000_t32" style="position:absolute;left:34105;top:6202;width:10;height:36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" strokecolor="#4472c4 [3204]" strokeweight=".5pt">
                  <v:stroke endarrow="block" joinstyle="miter"/>
                </v:shape>
                <v:shapetype id="_x0000_t202" coordsize="21600,21600" o:spt="202" path="m,l,21600r21600,l21600,xe">
                  <v:stroke joinstyle="miter"/>
                  <v:path gradientshapeok="t" o:connecttype="rect"/>
                </v:shapetype>
                <v:shape id="Text Box 60" o:spid="_x0000_s1038" type="#_x0000_t202" style="position:absolute;left:18075;top:17008;width:12972;height:27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" filled="f" stroked="f" strokeweight=".5pt">
                  <v:textbox>
                    <w:txbxContent>
                      <w:p w14:paraId="2035A3DB" w14:textId="377A4D65" w:rsidR="00C45030" w:rsidRPr="00D8396D" w:rsidRDefault="00C45030" w:rsidP="00D8396D">
                        <w:pPr>
                          <w:jc w:val="center"/>
                          <w:rPr>
                            <w:rFonts w:ascii="Times New Roman" w:hAnsi="Times New Roman" w:cs="Times New Roman"/>
                            <w:sz w:val="20"/>
                            <w:szCs w:val="20"/>
                          </w:rPr>
                        </w:pPr>
                        <w:r w:rsidRPr="00D8396D">
                          <w:rPr>
                            <w:rFonts w:ascii="Times New Roman" w:hAnsi="Times New Roman" w:cs="Times New Roman"/>
                            <w:sz w:val="20"/>
                            <w:szCs w:val="20"/>
                          </w:rPr>
                          <w:t>Update weight</w:t>
                        </w:r>
                      </w:p>
                    </w:txbxContent>
                  </v:textbox>
                </v:shape>
                <v:shape id="Text Box 60" o:spid="_x0000_s1039" type="#_x0000_t202" style="position:absolute;left:34115;top:12513;width:4686;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" filled="f" stroked="f" strokeweight=".5pt">
                  <v:textbox>
                    <w:txbxContent>
                      <w:p w14:paraId="1C7AC11A" w14:textId="0FC52B12" w:rsidR="00C45030" w:rsidRDefault="00C45030" w:rsidP="00C24937">
                        <w:pPr>
                          <w:pStyle w:val="NormalWeb"/>
                          <w:spacing w:before="0" w:beforeAutospacing="0" w:after="160" w:afterAutospacing="0" w:line="256" w:lineRule="auto"/>
                          <w:jc w:val="center"/>
                        </w:pPr>
                        <w:r>
                          <w:rPr>
                            <w:rFonts w:eastAsia="Calibri"/>
                            <w:sz w:val="20"/>
                            <w:szCs w:val="20"/>
                          </w:rPr>
                          <w:t>MSE</w:t>
                        </w:r>
                      </w:p>
                    </w:txbxContent>
                  </v:textbox>
                </v:shape>
                <w10:anchorlock/>
              </v:group>
            </w:pict>
          </mc:Fallback>
        </mc:AlternateContent>
      </w:r>
    </w:p>
    <w:p w14:paraId="06EA882B" w14:textId="58151236" w:rsidR="00D8396D" w:rsidRDefault="00D8396D" w:rsidP="00D8396D">
      <w:pPr>
        <w:pStyle w:val="SkripsiGambar"/>
      </w:pPr>
      <w:bookmarkStart w:id="52" w:name="_Toc513797815"/>
      <w:r>
        <w:t>Gambar 3.5 Skema proses training</w:t>
      </w:r>
      <w:bookmarkEnd w:id="52"/>
    </w:p>
    <w:p w14:paraId="552108FA" w14:textId="3B688379" w:rsidR="00D8396D" w:rsidRDefault="00D8396D" w:rsidP="009855B9">
      <w:pPr>
        <w:pStyle w:val="SkripsiNormal"/>
      </w:pPr>
    </w:p>
    <w:p w14:paraId="33889B57" w14:textId="69021CA2" w:rsidR="00D8396D" w:rsidRDefault="00D8396D" w:rsidP="00D8396D">
      <w:pPr>
        <w:pStyle w:val="SkripsiIsiLevel2"/>
      </w:pPr>
      <w:r>
        <w:t xml:space="preserve">Pada gambar 3.5 telah ditunjukkan skema proses training yang diusulkan, data input yang digunakan merupakan sebuah citra digital yang akan dimasukkan ke dalam model Deep Learning, model Deep Learning tersebut menghasilkan sebuah output yang mewakili kontrol dari mobil, yaitu </w:t>
      </w:r>
      <w:r w:rsidRPr="00D8396D">
        <w:rPr>
          <w:i/>
        </w:rPr>
        <w:t>steering wheel</w:t>
      </w:r>
      <w:r>
        <w:t xml:space="preserve"> dengan ketentuan sebagai berikut:</w:t>
      </w:r>
    </w:p>
    <w:p w14:paraId="408DA41F" w14:textId="6A1C42F6" w:rsidR="00D8396D" w:rsidRDefault="00D8396D" w:rsidP="00C24937">
      <w:pPr>
        <w:pStyle w:val="SkripsiNormal"/>
        <w:numPr>
          <w:ilvl w:val="0"/>
          <w:numId w:val="22"/>
        </w:numPr>
        <w:ind w:left="567" w:hanging="567"/>
      </w:pPr>
      <w:r>
        <w:t>Jika out bernilai nol, maka kontrol yang diberikan adalah lurus.</w:t>
      </w:r>
    </w:p>
    <w:p w14:paraId="2074F9B1" w14:textId="3D618E08" w:rsidR="00D8396D" w:rsidRDefault="00D8396D" w:rsidP="00C24937">
      <w:pPr>
        <w:pStyle w:val="SkripsiNormal"/>
        <w:numPr>
          <w:ilvl w:val="0"/>
          <w:numId w:val="22"/>
        </w:numPr>
        <w:ind w:left="567" w:hanging="567"/>
      </w:pPr>
      <w:r>
        <w:t>Jika out bernilai bilangan positif, maka kontrol yang diberikan adalah belok kanan</w:t>
      </w:r>
    </w:p>
    <w:p w14:paraId="0D691754" w14:textId="5E1AD401" w:rsidR="00D8396D" w:rsidRDefault="00D8396D" w:rsidP="00C24937">
      <w:pPr>
        <w:pStyle w:val="SkripsiNormal"/>
        <w:numPr>
          <w:ilvl w:val="0"/>
          <w:numId w:val="22"/>
        </w:numPr>
        <w:ind w:left="567" w:hanging="567"/>
      </w:pPr>
      <w:r>
        <w:t>Jika out bernilai bilangan negatif, maka kontrol yang diberikan adalah belok kiri</w:t>
      </w:r>
    </w:p>
    <w:p w14:paraId="2B413070" w14:textId="50E87FE3" w:rsidR="00C24937" w:rsidRDefault="00C24937" w:rsidP="00C24937">
      <w:pPr>
        <w:pStyle w:val="SkripsiNormal"/>
      </w:pPr>
      <w:r>
        <w:t xml:space="preserve">Simbol lingkarang dengan label e, merupakan representasi error yang dihasilkan. Error didapatkan dengan membandingkan hasil out dan target yang didapat dari tabel input, lalu menghitungnya dengan </w:t>
      </w:r>
      <w:r w:rsidRPr="00C24937">
        <w:rPr>
          <w:i/>
        </w:rPr>
        <w:t>Mean Squared Error</w:t>
      </w:r>
      <w:r>
        <w:t xml:space="preserve">. Hasil error ini, lalu digunakan untuk mengupdate nilai </w:t>
      </w:r>
      <w:r w:rsidRPr="00C24937">
        <w:rPr>
          <w:i/>
        </w:rPr>
        <w:t>weight</w:t>
      </w:r>
      <w:r>
        <w:t xml:space="preserve"> pada deep learning. Algoritma yang digunakan untuk mengupdate nilai weight adalah </w:t>
      </w:r>
      <w:r w:rsidRPr="00C24937">
        <w:rPr>
          <w:i/>
        </w:rPr>
        <w:t>Adam Optimizer</w:t>
      </w:r>
      <w:r>
        <w:t xml:space="preserve">, hal ini dilakukan karena menurut </w:t>
      </w:r>
      <w:r>
        <w:fldChar w:fldCharType="begin" w:fldLock="1"/>
      </w:r>
      <w:r w:rsidR="00103B12">
        <w:instrText>ADDIN CSL_CITATION { "citationItems" : [ { "id" : "ITEM-1", "itemData" : { "author" : [ { "dropping-particle" : "", "family" : "Kingma", "given" : "Diederik P", "non-dropping-particle" : "", "parse-names" : false, "suffix" : "" }, { "dropping-particle" : "", "family" : "Ba", "given" : "Jimmy Lei", "non-dropping-particle" : "", "parse-names" : false, "suffix" : "" } ], "id" : "ITEM-1", "issued" : { "date-parts" : [ [ "2015" ] ] }, "page" : "1-15", "title" : "Adam: A Method for Stocastic Optimization", "type" : "article-journal" }, "uris" : [ "http://www.mendeley.com/documents/?uuid=d44119fb-523a-49d1-ac11-8242e4508a39" ] } ], "mendeley" : { "formattedCitation" : "(Kingma and Ba, 2015)", "plainTextFormattedCitation" : "(Kingma and Ba, 2015)", "previouslyFormattedCitation" : "(Kingma and Ba, 2015)" }, "properties" : { "noteIndex" : 0 }, "schema" : "https://github.com/citation-style-language/schema/raw/master/csl-citation.json" }</w:instrText>
      </w:r>
      <w:r>
        <w:fldChar w:fldCharType="separate"/>
      </w:r>
      <w:r w:rsidRPr="00C24937">
        <w:rPr>
          <w:noProof/>
        </w:rPr>
        <w:t>(Kingma and Ba, 2015)</w:t>
      </w:r>
      <w:r>
        <w:fldChar w:fldCharType="end"/>
      </w:r>
      <w:r>
        <w:t>, algoritma ini merupakan algoritma terbaik yang didapat pada penelitian yang dijalankan.</w:t>
      </w:r>
    </w:p>
    <w:p w14:paraId="7EAEB56E" w14:textId="501A0019" w:rsidR="000C2A69" w:rsidRDefault="00140A92" w:rsidP="0042752D">
      <w:pPr>
        <w:pStyle w:val="SkripsiIsiLevel2"/>
      </w:pPr>
      <w:r>
        <w:t xml:space="preserve">Dalam penelitian digunakan model Deep Learning yang terdiri dari Convolutional </w:t>
      </w:r>
      <w:r w:rsidR="00103B12">
        <w:t>Layer dan Fully Connected Layer</w:t>
      </w:r>
      <w:r>
        <w:t xml:space="preserve">. Alasan digunakan Convolutional Neural Network adalah dengan digunakannya Convolutional Neural Network, maka Network dapat mengekstraksi fitur-fitur abstrak, lalu dapat mengklasifikasi </w:t>
      </w:r>
      <w:r>
        <w:lastRenderedPageBreak/>
        <w:t>berdasarkan fitur-fitur abstrak yang telah dibuat</w:t>
      </w:r>
      <w:r w:rsidR="00103B12">
        <w:t xml:space="preserve"> dengan memanfaatkan Fully Connected Layer</w:t>
      </w:r>
      <w:r>
        <w:t>.</w:t>
      </w:r>
      <w:r w:rsidR="0042752D">
        <w:t xml:space="preserve"> </w:t>
      </w:r>
      <w:r w:rsidR="000C2A69">
        <w:t>Konfigurasi jaringan yang digunakan dalam penelitian ini adalah 10 hidden layer. Konfigurasi ini diinspirasi dari konfigurasi yang telah dipaparkan oleh NVIDIA</w:t>
      </w:r>
      <w:r w:rsidR="00910BE4">
        <w:t xml:space="preserve"> </w:t>
      </w:r>
      <w:r w:rsidR="00910BE4">
        <w:fldChar w:fldCharType="begin" w:fldLock="1"/>
      </w:r>
      <w:r w:rsidR="00221E18">
        <w:instrText>ADDIN CSL_CITATION { "citationItems" : [ { "id" : "ITEM-1", "itemData" : { "ISBN" : "9781450351867", "abstract" : "We trained a convolutional neural network (CNN) to map raw pixels from a single front-facing camera directly to steering commands. This end-to-end approach proved surprisingly powerful. With minimum training data from humans the system learns to drive in traffic on local roads with or without lane markings and on highways. It also operates in areas with unclear visual guidance such as in parking lots and on unpaved roads. The system automatically learns internal representations of the necessary processing steps such as detecting useful road features with only the human steering angle as the training signal. We never explicitly trained it to detect, for example, the outline of roads. Compared to explicit decomposition of the problem, such as lane marking detection, path planning, and control, our end-to-end system optimizes all processing steps simultaneously. We argue that this will eventually lead to better performance and smaller systems. Better performance will result because the internal components self-optimize to maximize overall system performance, instead of optimizing human-selected intermediate criteria, e.g., lane detection. Such criteria understandably are selected for ease of human interpretation which doesn't automatically guarantee maximum system performance. Smaller networks are possible because the system learns to solve the problem with the minimal number of processing steps. We used an NVIDIA DevBox and Torch 7 for training and an NVIDIA DRIVE(TM) PX self-driving car computer also running Torch 7 for determining where to drive. The system operates at 30 frames per second (FPS).", "author" : [ { "dropping-particle" : "", "family" : "Bojarski", "given" : "Mariusz", "non-dropping-particle" : "", "parse-names" : false, "suffix" : "" }, { "dropping-particle" : "", "family" : "Testa", "given" : "Davide", "non-dropping-particle" : "Del", "parse-names" : false, "suffix" : "" }, { "dropping-particle" : "", "family" : "Dworakowski", "given" : "Daniel", "non-dropping-particle" : "", "parse-names" : false, "suffix" : "" }, { "dropping-particle" : "", "family" : "Firner", "given" : "Bernhard", "non-dropping-particle" : "", "parse-names" : false, "suffix" : "" }, { "dropping-particle" : "", "family" : "Flepp", "given" : "Beat", "non-dropping-particle" : "", "parse-names" : false, "suffix" : "" }, { "dropping-particle" : "", "family" : "Goyal", "given" : "Prasoon", "non-dropping-particle" : "", "parse-names" : false, "suffix" : "" }, { "dropping-particle" : "", "family" : "Jackel", "given" : "Lawrence D.", "non-dropping-particle" : "", "parse-names" : false, "suffix" : "" }, { "dropping-particle" : "", "family" : "Monfort", "given" : "Mathew", "non-dropping-particle" : "", "parse-names" : false, "suffix" : "" }, { "dropping-particle" : "", "family" : "Muller", "given" : "Urs", "non-dropping-particle" : "", "parse-names" : false, "suffix" : "" }, { "dropping-particle" : "", "family" : "Zhang", "given" : "Jiakai", "non-dropping-particle" : "", "parse-names" : false, "suffix" : "" }, { "dropping-particle" : "", "family" : "Zhang", "given" : "Xin", "non-dropping-particle" : "", "parse-names" : false, "suffix" : "" }, { "dropping-particle" : "", "family" : "Zhao", "given" : "Jake", "non-dropping-particle" : "", "parse-names" : false, "suffix" : "" }, { "dropping-particle" : "", "family" : "Zieba", "given" : "Karol", "non-dropping-particle" : "", "parse-names" : false, "suffix" : "" } ], "id" : "ITEM-1", "issued" : { "date-parts" : [ [ "2016" ] ] }, "page" : "1-9", "title" : "End to End Learning for Self-Driving Cars", "type" : "article-journal" }, "uris" : [ "http://www.mendeley.com/documents/?uuid=44228c70-3ce1-45ee-94bd-523e0d796904" ] } ], "mendeley" : { "formattedCitation" : "(Bojarski &lt;i&gt;et al.&lt;/i&gt;, 2016)", "plainTextFormattedCitation" : "(Bojarski et al., 2016)", "previouslyFormattedCitation" : "(Bojarski &lt;i&gt;et al.&lt;/i&gt;, 2016)" }, "properties" : { "noteIndex" : 0 }, "schema" : "https://github.com/citation-style-language/schema/raw/master/csl-citation.json" }</w:instrText>
      </w:r>
      <w:r w:rsidR="00910BE4">
        <w:fldChar w:fldCharType="separate"/>
      </w:r>
      <w:r w:rsidR="00910BE4" w:rsidRPr="00910BE4">
        <w:rPr>
          <w:noProof/>
        </w:rPr>
        <w:t xml:space="preserve">(Bojarski </w:t>
      </w:r>
      <w:r w:rsidR="00910BE4" w:rsidRPr="00910BE4">
        <w:rPr>
          <w:i/>
          <w:noProof/>
        </w:rPr>
        <w:t>et al.</w:t>
      </w:r>
      <w:r w:rsidR="00910BE4" w:rsidRPr="00910BE4">
        <w:rPr>
          <w:noProof/>
        </w:rPr>
        <w:t>, 2016)</w:t>
      </w:r>
      <w:r w:rsidR="00910BE4">
        <w:fldChar w:fldCharType="end"/>
      </w:r>
      <w:r w:rsidR="005827B2">
        <w:t>.</w:t>
      </w:r>
    </w:p>
    <w:p w14:paraId="0442F1C0" w14:textId="77777777" w:rsidR="005827B2" w:rsidRDefault="005827B2" w:rsidP="0042752D">
      <w:pPr>
        <w:pStyle w:val="SkripsiIsiLevel2"/>
      </w:pPr>
    </w:p>
    <w:p w14:paraId="5FDB75CC" w14:textId="21A3A9A5" w:rsidR="000C2A69" w:rsidRDefault="000C2A69" w:rsidP="00910BE4">
      <w:pPr>
        <w:pStyle w:val="SkripsiNormal"/>
        <w:jc w:val="center"/>
      </w:pPr>
      <w:r>
        <w:rPr>
          <w:rFonts w:ascii="Arial" w:hAnsi="Arial" w:cs="Arial"/>
          <w:noProof/>
          <w:color w:val="000000"/>
          <w:szCs w:val="22"/>
        </w:rPr>
        <w:drawing>
          <wp:inline distT="0" distB="0" distL="0" distR="0" wp14:anchorId="5E35F0FA" wp14:editId="59170601">
            <wp:extent cx="3600000" cy="5142639"/>
            <wp:effectExtent l="0" t="0" r="635" b="1270"/>
            <wp:docPr id="2" name="Picture 2" descr="https://lh3.googleusercontent.com/9cw6UH_3atS7F4c0-CQCv-2eZf3VUpMxNFI05LXzHnYMub9Kgn6OnL2_vrUFMSSzrSwAOUEQ6w_L-RtD0hg399A8RlyQkWq66JysH9WSsm3vXnYTAr0Wjh67Qo4sIgJ9fuu8Gfw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3.googleusercontent.com/9cw6UH_3atS7F4c0-CQCv-2eZf3VUpMxNFI05LXzHnYMub9Kgn6OnL2_vrUFMSSzrSwAOUEQ6w_L-RtD0hg399A8RlyQkWq66JysH9WSsm3vXnYTAr0Wjh67Qo4sIgJ9fuu8GfwH"/>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00000" cy="5142639"/>
                    </a:xfrm>
                    <a:prstGeom prst="rect">
                      <a:avLst/>
                    </a:prstGeom>
                    <a:noFill/>
                    <a:ln>
                      <a:noFill/>
                    </a:ln>
                  </pic:spPr>
                </pic:pic>
              </a:graphicData>
            </a:graphic>
          </wp:inline>
        </w:drawing>
      </w:r>
    </w:p>
    <w:p w14:paraId="1EAFF184" w14:textId="57AF3696" w:rsidR="00CC75B9" w:rsidRDefault="00CC75B9" w:rsidP="00CC75B9">
      <w:pPr>
        <w:pStyle w:val="SkripsiGambar"/>
      </w:pPr>
      <w:bookmarkStart w:id="53" w:name="_Toc513797816"/>
      <w:r>
        <w:t>Gambar 3.</w:t>
      </w:r>
      <w:r w:rsidR="00252D4C">
        <w:t>5</w:t>
      </w:r>
      <w:r>
        <w:t xml:space="preserve"> Model Convolutional Neural Network</w:t>
      </w:r>
      <w:bookmarkEnd w:id="53"/>
    </w:p>
    <w:p w14:paraId="2204C1C6" w14:textId="027D74CB" w:rsidR="000C2A69" w:rsidRDefault="000C2A69" w:rsidP="000C2A69">
      <w:pPr>
        <w:pStyle w:val="SkripsiIsiLevel2"/>
      </w:pPr>
      <w:r w:rsidRPr="000C2A69">
        <w:lastRenderedPageBreak/>
        <w:t xml:space="preserve">Pada layer pertama terdapat layer input yang berupa citra </w:t>
      </w:r>
      <w:r w:rsidR="00910BE4">
        <w:t>digital</w:t>
      </w:r>
      <w:r w:rsidRPr="000C2A69">
        <w:t xml:space="preserve"> dengan panjang 200 pixel, lebar 66 pixel dan 3 channel (red, green, blue). Setelah itu layer input dinormalisasi terlebih dahulu dengan persamaan x = x / 127.5 - 1.0. Setelah dilakukan normalisasi, masuk ke layer convolutional ke-1 dengan kernel sebesar 5x5, stride 2x2, dan memiliki 24 output convolutional, sehingga didapatkan output dari layer ini sebesar 24x98x31. Setelah itu masuk ke layer convolutional ke-2 dengan kernel sebesar 5x5, stride 2x2 dan memiliki output 36, sehingga didapatkan output dari layer ini sebesar 36x47x41. Setelah itu masuk ke layer convolutional ke-3 dengan kernel sebesar 5x5, stride 2x2 dan memiliki output 48 node, sehingga didapatkan output dari layer ini sebesar 48x22x5. Setelah itu masuk ke layer convolutional ke-4 dengan kernel sebesar 3x3, stride 1x1 dan memiliki output 64 node, sehingga didapatkan output dari layer ini sebesar 64x20x3. Setelah itu masuk ke layer convolutional ke-5 dengan kernel sebesar 2x2, stride 1x1 dan memiliki output 64 node, sehingga didapatkan output dari layer ini sebesar 64x18x1. Setelah itu diberikan fungsi flatten yang merubah bentuk data yang semula 64x18x1 menjadi satu baris dengan 1152 data. Setelah itu masuk ke layer selanjutnya yaitu fully connected layer dengan output sebesar 100 node. Setelah itu masuk ke layer selanjutnya yaitu fully connected layer ke-2, dengan output sebesar 50 node. Setelah itu masuk ke layer selanjutnya yaitu fully connected layer ke-3, dengan output sebesar 10 node. Setelah itu masuk ke layer output 1 node yang berupa hasil steering wheel.</w:t>
      </w:r>
    </w:p>
    <w:p w14:paraId="21F63D88" w14:textId="7FFA694B" w:rsidR="00566F2E" w:rsidRDefault="00566F2E" w:rsidP="000C2A69">
      <w:pPr>
        <w:pStyle w:val="SkripsiIsiLevel2"/>
      </w:pPr>
      <w:r>
        <w:t>Secara umum, proses neural network pada penelitian ini dibagi menjadi 4 tahap, yaitu normalisasi, filter, flatten, dan klasifikasi. Tahap pertama yaitu normalisasi, tahap ini memastikan bahwa citra digital berada pada rentang yang diinginkan. Selanjutnya proses filter, pada tahap ini diharapkan neural network dapat mengekstraksi fitur-fitur abstrak yang dapat memaksimalkan performa dari neural network. Alasan digunakan hingga lima kali proses konvolusi adalah agar dapat mengekstrak fitur namun tetap menjaga dimensi ruang dari citra digital. Terdapat penelitian yang memaparkan bahwa lebih baik menggunakan dua tahap atau lebih proses konvolusi agar dapat mendapat performa yang maksimal</w:t>
      </w:r>
      <w:r w:rsidR="009C22BC">
        <w:t xml:space="preserve"> </w:t>
      </w:r>
      <w:r w:rsidR="009C22BC">
        <w:fldChar w:fldCharType="begin" w:fldLock="1"/>
      </w:r>
      <w:r w:rsidR="009C22BC">
        <w:instrText>ADDIN CSL_CITATION { "citationItems" : [ { "id" : "ITEM-1", "itemData" : { "DOI" : "10.1038/nature14539", "ISBN" : "3135786504", "ISSN" : "0028-0836", "PMID" : "26017442",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A.", "non-dropping-particle" : "", "parse-names" : false, "suffix" : "" }, { "dropping-particle" : "", "family" : "Bengio", "given" : "Yoshua", "non-dropping-particle" : "", "parse-names" : false, "suffix" : "" }, { "dropping-particle" : "", "family" : "Hinton", "given" : "Geoffrey E.", "non-dropping-particle" : "", "parse-names" : false, "suffix" : "" } ], "container-title" : "Nature", "id" : "ITEM-1", "issued" : { "date-parts" : [ [ "2015" ] ] }, "title" : "Deep learning", "type" : "article-journal" }, "uris" : [ "http://www.mendeley.com/documents/?uuid=0f62b152-0a7c-3f93-8cb4-38566d2ced63" ] } ], "mendeley" : { "formattedCitation" : "(LeCun, Bengio and Hinton, 2015)", "plainTextFormattedCitation" : "(LeCun, Bengio and Hinton, 2015)", "previouslyFormattedCitation" : "(LeCun, Bengio and Hinton, 2015)" }, "properties" : { "noteIndex" : 0 }, "schema" : "https://github.com/citation-style-language/schema/raw/master/csl-citation.json" }</w:instrText>
      </w:r>
      <w:r w:rsidR="009C22BC">
        <w:fldChar w:fldCharType="separate"/>
      </w:r>
      <w:r w:rsidR="009C22BC" w:rsidRPr="009C22BC">
        <w:rPr>
          <w:noProof/>
        </w:rPr>
        <w:t>(LeCun, Bengio and Hinton, 2015)</w:t>
      </w:r>
      <w:r w:rsidR="009C22BC">
        <w:fldChar w:fldCharType="end"/>
      </w:r>
      <w:r>
        <w:t xml:space="preserve">. </w:t>
      </w:r>
      <w:r w:rsidR="009C22BC">
        <w:t xml:space="preserve">Setelah proses konvolusi ini selesai dilakukan, maka diubah fitur fitur yang memiliki dua dimensi menjadi satu baris / kolom dengan bantuan proses flatten layer. </w:t>
      </w:r>
      <w:r w:rsidR="009C22BC">
        <w:lastRenderedPageBreak/>
        <w:t xml:space="preserve">Setelah proses flatten layer selesai dilakukan, maka proses klasifikasi dilakukan dengan memanfaatkan </w:t>
      </w:r>
      <w:r w:rsidR="009C22BC" w:rsidRPr="009C22BC">
        <w:rPr>
          <w:i/>
        </w:rPr>
        <w:t>Fully Connected Layer</w:t>
      </w:r>
      <w:r w:rsidR="009C22BC">
        <w:t xml:space="preserve">, proses klasifikasi ini dilakukan melalui 3 tahap, karena sesuai dengan jurnal yang dipaparkan oleh LeCun, bahwa seiring bertambahnya layer dapat meningkatkan performa neural network </w:t>
      </w:r>
      <w:r w:rsidR="009C22BC">
        <w:fldChar w:fldCharType="begin" w:fldLock="1"/>
      </w:r>
      <w:r w:rsidR="00A45618">
        <w:instrText>ADDIN CSL_CITATION { "citationItems" : [ { "id" : "ITEM-1", "itemData" : { "DOI" : "10.1038/nature14539", "ISBN" : "3135786504", "ISSN" : "0028-0836", "PMID" : "26017442",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A.", "non-dropping-particle" : "", "parse-names" : false, "suffix" : "" }, { "dropping-particle" : "", "family" : "Bengio", "given" : "Yoshua", "non-dropping-particle" : "", "parse-names" : false, "suffix" : "" }, { "dropping-particle" : "", "family" : "Hinton", "given" : "Geoffrey E.", "non-dropping-particle" : "", "parse-names" : false, "suffix" : "" } ], "container-title" : "Nature", "id" : "ITEM-1", "issued" : { "date-parts" : [ [ "2015" ] ] }, "title" : "Deep learning", "type" : "article-journal" }, "uris" : [ "http://www.mendeley.com/documents/?uuid=0f62b152-0a7c-3f93-8cb4-38566d2ced63" ] } ], "mendeley" : { "formattedCitation" : "(LeCun, Bengio and Hinton, 2015)", "plainTextFormattedCitation" : "(LeCun, Bengio and Hinton, 2015)", "previouslyFormattedCitation" : "(LeCun, Bengio and Hinton, 2015)" }, "properties" : { "noteIndex" : 0 }, "schema" : "https://github.com/citation-style-language/schema/raw/master/csl-citation.json" }</w:instrText>
      </w:r>
      <w:r w:rsidR="009C22BC">
        <w:fldChar w:fldCharType="separate"/>
      </w:r>
      <w:r w:rsidR="009C22BC" w:rsidRPr="009C22BC">
        <w:rPr>
          <w:noProof/>
        </w:rPr>
        <w:t>(LeCun, Bengio and Hinton, 2015)</w:t>
      </w:r>
      <w:r w:rsidR="009C22BC">
        <w:fldChar w:fldCharType="end"/>
      </w:r>
      <w:r w:rsidR="009C22BC">
        <w:t>.</w:t>
      </w:r>
    </w:p>
    <w:p w14:paraId="70D22EAB" w14:textId="77777777" w:rsidR="005827B2" w:rsidRDefault="005827B2" w:rsidP="005827B2">
      <w:pPr>
        <w:pStyle w:val="SkripsiIsiLevel2"/>
      </w:pPr>
      <w:r>
        <w:t>Dalam proses training ini dilakukan dua kali macam training, yang pertama dilakukan adalah proses training menggunakan CPU, sedangkan proses yang kedua adalah proses training menggunakan GPU. Langkah ini dilakukan untuk membandingkan performa dan efisiensi antara CPU dan GPU.</w:t>
      </w:r>
    </w:p>
    <w:p w14:paraId="05C8AC09" w14:textId="77777777" w:rsidR="000C2A69" w:rsidRDefault="000C2A69" w:rsidP="000C2A69">
      <w:pPr>
        <w:pStyle w:val="SkripsiNormal"/>
      </w:pPr>
    </w:p>
    <w:p w14:paraId="4B7DAAEA" w14:textId="7E7C970E" w:rsidR="0060467C" w:rsidRDefault="0060467C" w:rsidP="00793185">
      <w:pPr>
        <w:pStyle w:val="SkripsiSubLevel2"/>
      </w:pPr>
      <w:bookmarkStart w:id="54" w:name="_Toc513807075"/>
      <w:r>
        <w:t>Testing</w:t>
      </w:r>
      <w:bookmarkEnd w:id="54"/>
    </w:p>
    <w:p w14:paraId="014DFECC" w14:textId="1E55805D" w:rsidR="00910BE4" w:rsidRDefault="00910BE4" w:rsidP="00043104">
      <w:pPr>
        <w:pStyle w:val="SkripsiIsiLevel2"/>
      </w:pPr>
      <w:r>
        <w:t xml:space="preserve">Pada tahap ini dilakukan testing data dengan dua cara, cara pertama yaitu dengan melihat </w:t>
      </w:r>
      <w:r w:rsidR="00C12292">
        <w:t xml:space="preserve">accuracy dan loss value dari </w:t>
      </w:r>
      <w:r w:rsidR="007A6C69">
        <w:t>model yang dihasilkan. Setelah itu testing cara kedua dilakukan dengan cara membaca hasil model yang telah disimpan dalam format hdf5, lalu mengirimkannya melalui ke simulator dalam mode Autonomous Drive.</w:t>
      </w:r>
      <w:r w:rsidR="007A6C69" w:rsidRPr="000C2A69">
        <w:t xml:space="preserve"> </w:t>
      </w:r>
      <w:r w:rsidR="007A6C69">
        <w:t>Testing yang kedua ini untuk selanjutnya akan kita sebut dengan visual Testing</w:t>
      </w:r>
      <w:r w:rsidR="000C2A69" w:rsidRPr="000C2A69">
        <w:t xml:space="preserve">. </w:t>
      </w:r>
      <w:r w:rsidR="00EF1615">
        <w:t xml:space="preserve">Dalam visual testing ini </w:t>
      </w:r>
      <w:r w:rsidR="000C2A69" w:rsidRPr="000C2A69">
        <w:t xml:space="preserve">dikatakan berhasil jika mobil dapat </w:t>
      </w:r>
      <w:r w:rsidR="00EF1615">
        <w:t xml:space="preserve">berkendara secara mandiri </w:t>
      </w:r>
      <w:r w:rsidR="000C2A69" w:rsidRPr="000C2A69">
        <w:t>dan dapat melewati 1 lap penuh tanpa menabrak halangan sama sekali.</w:t>
      </w:r>
    </w:p>
    <w:p w14:paraId="512A1FBD" w14:textId="77777777" w:rsidR="00566F2E" w:rsidRDefault="00566F2E" w:rsidP="00043104">
      <w:pPr>
        <w:pStyle w:val="SkripsiIsiLevel2"/>
      </w:pPr>
    </w:p>
    <w:p w14:paraId="69680A80" w14:textId="6AA71D6E" w:rsidR="00910BE4" w:rsidRDefault="00910BE4" w:rsidP="006B6CA3">
      <w:pPr>
        <w:pStyle w:val="SkripsiNormal"/>
        <w:jc w:val="center"/>
      </w:pPr>
      <w:r>
        <w:rPr>
          <w:noProof/>
        </w:rPr>
        <w:drawing>
          <wp:inline distT="0" distB="0" distL="0" distR="0" wp14:anchorId="0B5F48E2" wp14:editId="36D2B005">
            <wp:extent cx="2880000" cy="225170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880000" cy="2251705"/>
                    </a:xfrm>
                    <a:prstGeom prst="rect">
                      <a:avLst/>
                    </a:prstGeom>
                  </pic:spPr>
                </pic:pic>
              </a:graphicData>
            </a:graphic>
          </wp:inline>
        </w:drawing>
      </w:r>
    </w:p>
    <w:p w14:paraId="28210012" w14:textId="7B2D330B" w:rsidR="006C085C" w:rsidRDefault="00252D4C" w:rsidP="00252D4C">
      <w:pPr>
        <w:pStyle w:val="SkripsiGambar"/>
      </w:pPr>
      <w:bookmarkStart w:id="55" w:name="_Toc513797817"/>
      <w:r>
        <w:t xml:space="preserve">Gambar </w:t>
      </w:r>
      <w:r w:rsidR="006B6CA3">
        <w:t>3.6 Tampilan Autonomous Drive</w:t>
      </w:r>
      <w:bookmarkEnd w:id="55"/>
    </w:p>
    <w:p w14:paraId="100C342C" w14:textId="4308F438" w:rsidR="006C085C" w:rsidRDefault="006C085C" w:rsidP="003D6737">
      <w:pPr>
        <w:pStyle w:val="SkripsiNormal"/>
      </w:pPr>
    </w:p>
    <w:p w14:paraId="41A53D4B" w14:textId="7F707F77" w:rsidR="00252D4C" w:rsidRDefault="003D6737" w:rsidP="003D6737">
      <w:pPr>
        <w:pStyle w:val="SkripsiIsiLevel2"/>
      </w:pPr>
      <w:r>
        <w:lastRenderedPageBreak/>
        <w:t>Pada gambar 3.6 ditunjukkan tampilan program simulator self-driving car pada mode Autnomous. Pada tampilan ini, mobil akan diam saja, dan masih bisa digerakkan secara manual. Pada tampilan ini, selain simulator dapat menerima input secara manual, simulator juga dapat menerima input berupa kontrol yang dikirimkan melalui socket 4567. Ketika ada sambungan yang terhubung pada socket tersebut, maka program akan bertindak sebagai input otomatis.</w:t>
      </w:r>
      <w:r w:rsidR="004D399C">
        <w:t xml:space="preserve"> Skema pengiriman data ditunjukkan pada gambar 3.7.</w:t>
      </w:r>
    </w:p>
    <w:p w14:paraId="6D99CAA3" w14:textId="3FFFC23B" w:rsidR="00371A84" w:rsidRDefault="00371A84" w:rsidP="00371A84">
      <w:pPr>
        <w:pStyle w:val="SkripsiNormal"/>
      </w:pPr>
    </w:p>
    <w:p w14:paraId="51CB2461" w14:textId="133826E6" w:rsidR="00371A84" w:rsidRDefault="00371A84" w:rsidP="00371A84">
      <w:pPr>
        <w:pStyle w:val="SkripsiNormal"/>
      </w:pPr>
      <w:r>
        <w:rPr>
          <w:noProof/>
        </w:rPr>
        <mc:AlternateContent>
          <mc:Choice Requires="wpc">
            <w:drawing>
              <wp:inline distT="0" distB="0" distL="0" distR="0" wp14:anchorId="6C38F163" wp14:editId="6FE4BC16">
                <wp:extent cx="3888740" cy="1711842"/>
                <wp:effectExtent l="0" t="0" r="0" b="0"/>
                <wp:docPr id="22" name="Canvas 2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a:noFill/>
                        </a:ln>
                      </wpc:whole>
                      <wps:wsp>
                        <wps:cNvPr id="28" name="Rectangle 28"/>
                        <wps:cNvSpPr/>
                        <wps:spPr>
                          <a:xfrm>
                            <a:off x="489098" y="159488"/>
                            <a:ext cx="900000" cy="360000"/>
                          </a:xfrm>
                          <a:prstGeom prst="rect">
                            <a:avLst/>
                          </a:prstGeom>
                        </wps:spPr>
                        <wps:style>
                          <a:lnRef idx="1">
                            <a:schemeClr val="dk1"/>
                          </a:lnRef>
                          <a:fillRef idx="2">
                            <a:schemeClr val="dk1"/>
                          </a:fillRef>
                          <a:effectRef idx="1">
                            <a:schemeClr val="dk1"/>
                          </a:effectRef>
                          <a:fontRef idx="minor">
                            <a:schemeClr val="dk1"/>
                          </a:fontRef>
                        </wps:style>
                        <wps:txbx>
                          <w:txbxContent>
                            <w:p w14:paraId="7338D67F" w14:textId="46B6FCCE" w:rsidR="00C45030" w:rsidRDefault="00C45030" w:rsidP="00371A84">
                              <w:pPr>
                                <w:spacing w:after="0"/>
                                <w:jc w:val="center"/>
                              </w:pPr>
                              <w:r>
                                <w:t>drive.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Rectangle 29"/>
                        <wps:cNvSpPr/>
                        <wps:spPr>
                          <a:xfrm>
                            <a:off x="2679404" y="148855"/>
                            <a:ext cx="900000" cy="36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6986E2A" w14:textId="28C310E8" w:rsidR="00C45030" w:rsidRDefault="00C45030" w:rsidP="00371A84">
                              <w:pPr>
                                <w:spacing w:after="0"/>
                                <w:jc w:val="center"/>
                              </w:pPr>
                              <w:r>
                                <w:t>Simula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Flowchart: Document 30"/>
                        <wps:cNvSpPr/>
                        <wps:spPr>
                          <a:xfrm>
                            <a:off x="489098" y="914401"/>
                            <a:ext cx="900000" cy="720000"/>
                          </a:xfrm>
                          <a:prstGeom prst="flowChartDocument">
                            <a:avLst/>
                          </a:prstGeom>
                        </wps:spPr>
                        <wps:style>
                          <a:lnRef idx="1">
                            <a:schemeClr val="accent4"/>
                          </a:lnRef>
                          <a:fillRef idx="2">
                            <a:schemeClr val="accent4"/>
                          </a:fillRef>
                          <a:effectRef idx="1">
                            <a:schemeClr val="accent4"/>
                          </a:effectRef>
                          <a:fontRef idx="minor">
                            <a:schemeClr val="dk1"/>
                          </a:fontRef>
                        </wps:style>
                        <wps:txbx>
                          <w:txbxContent>
                            <w:p w14:paraId="1897C6FE" w14:textId="69F0B34B" w:rsidR="00C45030" w:rsidRDefault="00C45030" w:rsidP="00371A84">
                              <w:pPr>
                                <w:spacing w:after="0"/>
                                <w:jc w:val="center"/>
                              </w:pPr>
                              <w:r>
                                <w:t>Saved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Straight Arrow Connector 31"/>
                        <wps:cNvCnPr>
                          <a:stCxn id="30" idx="0"/>
                          <a:endCxn id="28" idx="2"/>
                        </wps:cNvCnPr>
                        <wps:spPr>
                          <a:xfrm flipV="1">
                            <a:off x="939098" y="519488"/>
                            <a:ext cx="0" cy="39491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2" name="Straight Arrow Connector 32"/>
                        <wps:cNvCnPr/>
                        <wps:spPr>
                          <a:xfrm>
                            <a:off x="1424763" y="244549"/>
                            <a:ext cx="1233377"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4" name="Straight Arrow Connector 34"/>
                        <wps:cNvCnPr/>
                        <wps:spPr>
                          <a:xfrm flipH="1">
                            <a:off x="1424763" y="435108"/>
                            <a:ext cx="1222744"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3" name="Text Box 33"/>
                        <wps:cNvSpPr txBox="1"/>
                        <wps:spPr>
                          <a:xfrm>
                            <a:off x="95694" y="605690"/>
                            <a:ext cx="814070" cy="266065"/>
                          </a:xfrm>
                          <a:prstGeom prst="rect">
                            <a:avLst/>
                          </a:prstGeom>
                          <a:noFill/>
                          <a:ln w="6350">
                            <a:noFill/>
                          </a:ln>
                        </wps:spPr>
                        <wps:txbx>
                          <w:txbxContent>
                            <w:p w14:paraId="745C8596" w14:textId="0C50F45C" w:rsidR="00C45030" w:rsidRPr="00A31305" w:rsidRDefault="00C45030" w:rsidP="00C9751E">
                              <w:pPr>
                                <w:spacing w:after="0"/>
                                <w:rPr>
                                  <w:rFonts w:ascii="Times New Roman" w:hAnsi="Times New Roman" w:cs="Times New Roman"/>
                                  <w:sz w:val="20"/>
                                  <w:szCs w:val="20"/>
                                </w:rPr>
                              </w:pPr>
                              <w:r w:rsidRPr="00A31305">
                                <w:rPr>
                                  <w:rFonts w:ascii="Times New Roman" w:hAnsi="Times New Roman" w:cs="Times New Roman"/>
                                  <w:sz w:val="20"/>
                                  <w:szCs w:val="20"/>
                                </w:rPr>
                                <w:t>Load Model</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36" name="Text Box 33"/>
                        <wps:cNvSpPr txBox="1"/>
                        <wps:spPr>
                          <a:xfrm>
                            <a:off x="1657927" y="221187"/>
                            <a:ext cx="799465" cy="264795"/>
                          </a:xfrm>
                          <a:prstGeom prst="rect">
                            <a:avLst/>
                          </a:prstGeom>
                          <a:noFill/>
                          <a:ln w="6350">
                            <a:noFill/>
                          </a:ln>
                        </wps:spPr>
                        <wps:txbx>
                          <w:txbxContent>
                            <w:p w14:paraId="320EDBFC" w14:textId="53F4A616" w:rsidR="00C45030" w:rsidRPr="004D399C" w:rsidRDefault="00C45030" w:rsidP="00C9751E">
                              <w:pPr>
                                <w:pStyle w:val="NormalWeb"/>
                                <w:spacing w:before="0" w:beforeAutospacing="0" w:after="0" w:afterAutospacing="0" w:line="256" w:lineRule="auto"/>
                                <w:rPr>
                                  <w:sz w:val="20"/>
                                  <w:szCs w:val="20"/>
                                </w:rPr>
                              </w:pPr>
                              <w:r>
                                <w:rPr>
                                  <w:rFonts w:eastAsia="Calibri"/>
                                  <w:sz w:val="20"/>
                                  <w:szCs w:val="20"/>
                                </w:rPr>
                                <w:t>socket</w:t>
                              </w:r>
                              <w:r w:rsidRPr="004D399C">
                                <w:rPr>
                                  <w:rFonts w:eastAsia="Calibri"/>
                                  <w:sz w:val="20"/>
                                  <w:szCs w:val="20"/>
                                </w:rPr>
                                <w:t xml:space="preserve"> 4567</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37" name="Text Box 33"/>
                        <wps:cNvSpPr txBox="1"/>
                        <wps:spPr>
                          <a:xfrm>
                            <a:off x="1828046" y="41711"/>
                            <a:ext cx="415290" cy="264160"/>
                          </a:xfrm>
                          <a:prstGeom prst="rect">
                            <a:avLst/>
                          </a:prstGeom>
                          <a:noFill/>
                          <a:ln w="6350">
                            <a:noFill/>
                          </a:ln>
                        </wps:spPr>
                        <wps:txbx>
                          <w:txbxContent>
                            <w:p w14:paraId="5646973A" w14:textId="43712298" w:rsidR="00C45030" w:rsidRDefault="00C45030" w:rsidP="004D399C">
                              <w:pPr>
                                <w:pStyle w:val="NormalWeb"/>
                                <w:spacing w:before="0" w:beforeAutospacing="0" w:after="0" w:afterAutospacing="0" w:line="254" w:lineRule="auto"/>
                              </w:pPr>
                              <w:r>
                                <w:rPr>
                                  <w:rFonts w:eastAsia="Calibri"/>
                                  <w:sz w:val="20"/>
                                  <w:szCs w:val="20"/>
                                </w:rPr>
                                <w:t>emit</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38" name="Text Box 33"/>
                        <wps:cNvSpPr txBox="1"/>
                        <wps:spPr>
                          <a:xfrm>
                            <a:off x="1774884" y="412941"/>
                            <a:ext cx="556260" cy="263525"/>
                          </a:xfrm>
                          <a:prstGeom prst="rect">
                            <a:avLst/>
                          </a:prstGeom>
                          <a:noFill/>
                          <a:ln w="6350">
                            <a:noFill/>
                          </a:ln>
                        </wps:spPr>
                        <wps:txbx>
                          <w:txbxContent>
                            <w:p w14:paraId="369FCCC5" w14:textId="1B9FAFFB" w:rsidR="00C45030" w:rsidRDefault="00C45030" w:rsidP="004D399C">
                              <w:pPr>
                                <w:pStyle w:val="NormalWeb"/>
                                <w:spacing w:before="0" w:beforeAutospacing="0" w:after="0" w:afterAutospacing="0" w:line="252" w:lineRule="auto"/>
                              </w:pPr>
                              <w:r>
                                <w:rPr>
                                  <w:rFonts w:eastAsia="Calibri"/>
                                  <w:sz w:val="20"/>
                                  <w:szCs w:val="20"/>
                                </w:rPr>
                                <w:t>receive</w:t>
                              </w:r>
                            </w:p>
                          </w:txbxContent>
                        </wps:txbx>
                        <wps:bodyPr rot="0" spcFirstLastPara="0" vert="horz" wrap="non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6C38F163" id="Canvas 22" o:spid="_x0000_s1040" editas="canvas" style="width:306.2pt;height:134.8pt;mso-position-horizontal-relative:char;mso-position-vertical-relative:line" coordsize="38887,171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">
                <v:shape id="_x0000_s1041" type="#_x0000_t75" style="position:absolute;width:38887;height:17113;visibility:visible;mso-wrap-style:square">
                  <v:fill o:detectmouseclick="t"/>
                  <v:path o:connecttype="none"/>
                </v:shape>
                <v:rect id="Rectangle 28" o:spid="_x0000_s1042" style="position:absolute;left:4890;top:1594;width:90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" fillcolor="#555 [2160]" strokecolor="black [3200]" strokeweight=".5pt">
                  <v:fill color2="#313131 [2608]" rotate="t" colors="0 #9b9b9b;.5 #8e8e8e;1 #797979" focus="100%" type="gradient">
                    <o:fill v:ext="view" type="gradientUnscaled"/>
                  </v:fill>
                  <v:textbox>
                    <w:txbxContent>
                      <w:p w14:paraId="7338D67F" w14:textId="46B6FCCE" w:rsidR="00C45030" w:rsidRDefault="00C45030" w:rsidP="00371A84">
                        <w:pPr>
                          <w:spacing w:after="0"/>
                          <w:jc w:val="center"/>
                        </w:pPr>
                        <w:r>
                          <w:t>drive.py</w:t>
                        </w:r>
                      </w:p>
                    </w:txbxContent>
                  </v:textbox>
                </v:rect>
                <v:rect id="Rectangle 29" o:spid="_x0000_s1043" style="position:absolute;left:26794;top:1488;width:90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" fillcolor="#4472c4 [3204]" strokecolor="#1f3763 [1604]" strokeweight="1pt">
                  <v:textbox>
                    <w:txbxContent>
                      <w:p w14:paraId="36986E2A" w14:textId="28C310E8" w:rsidR="00C45030" w:rsidRDefault="00C45030" w:rsidP="00371A84">
                        <w:pPr>
                          <w:spacing w:after="0"/>
                          <w:jc w:val="center"/>
                        </w:pPr>
                        <w:r>
                          <w:t>Simulator</w:t>
                        </w:r>
                      </w:p>
                    </w:txbxContent>
                  </v:textbox>
                </v:rect>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30" o:spid="_x0000_s1044" type="#_x0000_t114" style="position:absolute;left:4890;top:9144;width:9000;height:72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" fillcolor="#ffd555 [2167]" strokecolor="#ffc000 [3207]" strokeweight=".5pt">
                  <v:fill color2="#ffcc31 [2615]" rotate="t" colors="0 #ffdd9c;.5 #ffd78e;1 #ffd479" focus="100%" type="gradient">
                    <o:fill v:ext="view" type="gradientUnscaled"/>
                  </v:fill>
                  <v:textbox>
                    <w:txbxContent>
                      <w:p w14:paraId="1897C6FE" w14:textId="69F0B34B" w:rsidR="00C45030" w:rsidRDefault="00C45030" w:rsidP="00371A84">
                        <w:pPr>
                          <w:spacing w:after="0"/>
                          <w:jc w:val="center"/>
                        </w:pPr>
                        <w:r>
                          <w:t>Saved Model</w:t>
                        </w:r>
                      </w:p>
                    </w:txbxContent>
                  </v:textbox>
                </v:shape>
                <v:shape id="Straight Arrow Connector 31" o:spid="_x0000_s1045" type="#_x0000_t32" style="position:absolute;left:9390;top:5194;width:0;height:395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" strokecolor="black [3200]" strokeweight=".5pt">
                  <v:stroke endarrow="block" joinstyle="miter"/>
                </v:shape>
                <v:shape id="Straight Arrow Connector 32" o:spid="_x0000_s1046" type="#_x0000_t32" style="position:absolute;left:14247;top:2445;width:1233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" strokecolor="black [3200]" strokeweight=".5pt">
                  <v:stroke endarrow="block" joinstyle="miter"/>
                </v:shape>
                <v:shape id="Straight Arrow Connector 34" o:spid="_x0000_s1047" type="#_x0000_t32" style="position:absolute;left:14247;top:4351;width:1222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" strokecolor="black [3200]" strokeweight=".5pt">
                  <v:stroke endarrow="block" joinstyle="miter"/>
                </v:shape>
                <v:shape id="Text Box 33" o:spid="_x0000_s1048" type="#_x0000_t202" style="position:absolute;left:956;top:6056;width:8141;height:266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" filled="f" stroked="f" strokeweight=".5pt">
                  <v:textbox>
                    <w:txbxContent>
                      <w:p w14:paraId="745C8596" w14:textId="0C50F45C" w:rsidR="00C45030" w:rsidRPr="00A31305" w:rsidRDefault="00C45030" w:rsidP="00C9751E">
                        <w:pPr>
                          <w:spacing w:after="0"/>
                          <w:rPr>
                            <w:rFonts w:ascii="Times New Roman" w:hAnsi="Times New Roman" w:cs="Times New Roman"/>
                            <w:sz w:val="20"/>
                            <w:szCs w:val="20"/>
                          </w:rPr>
                        </w:pPr>
                        <w:r w:rsidRPr="00A31305">
                          <w:rPr>
                            <w:rFonts w:ascii="Times New Roman" w:hAnsi="Times New Roman" w:cs="Times New Roman"/>
                            <w:sz w:val="20"/>
                            <w:szCs w:val="20"/>
                          </w:rPr>
                          <w:t>Load Model</w:t>
                        </w:r>
                      </w:p>
                    </w:txbxContent>
                  </v:textbox>
                </v:shape>
                <v:shape id="Text Box 33" o:spid="_x0000_s1049" type="#_x0000_t202" style="position:absolute;left:16579;top:2211;width:7994;height:264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" filled="f" stroked="f" strokeweight=".5pt">
                  <v:textbox>
                    <w:txbxContent>
                      <w:p w14:paraId="320EDBFC" w14:textId="53F4A616" w:rsidR="00C45030" w:rsidRPr="004D399C" w:rsidRDefault="00C45030" w:rsidP="00C9751E">
                        <w:pPr>
                          <w:pStyle w:val="NormalWeb"/>
                          <w:spacing w:before="0" w:beforeAutospacing="0" w:after="0" w:afterAutospacing="0" w:line="256" w:lineRule="auto"/>
                          <w:rPr>
                            <w:sz w:val="20"/>
                            <w:szCs w:val="20"/>
                          </w:rPr>
                        </w:pPr>
                        <w:r>
                          <w:rPr>
                            <w:rFonts w:eastAsia="Calibri"/>
                            <w:sz w:val="20"/>
                            <w:szCs w:val="20"/>
                          </w:rPr>
                          <w:t>socket</w:t>
                        </w:r>
                        <w:r w:rsidRPr="004D399C">
                          <w:rPr>
                            <w:rFonts w:eastAsia="Calibri"/>
                            <w:sz w:val="20"/>
                            <w:szCs w:val="20"/>
                          </w:rPr>
                          <w:t xml:space="preserve"> 4567</w:t>
                        </w:r>
                      </w:p>
                    </w:txbxContent>
                  </v:textbox>
                </v:shape>
                <v:shape id="Text Box 33" o:spid="_x0000_s1050" type="#_x0000_t202" style="position:absolute;left:18280;top:417;width:4153;height:264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" filled="f" stroked="f" strokeweight=".5pt">
                  <v:textbox>
                    <w:txbxContent>
                      <w:p w14:paraId="5646973A" w14:textId="43712298" w:rsidR="00C45030" w:rsidRDefault="00C45030" w:rsidP="004D399C">
                        <w:pPr>
                          <w:pStyle w:val="NormalWeb"/>
                          <w:spacing w:before="0" w:beforeAutospacing="0" w:after="0" w:afterAutospacing="0" w:line="254" w:lineRule="auto"/>
                        </w:pPr>
                        <w:r>
                          <w:rPr>
                            <w:rFonts w:eastAsia="Calibri"/>
                            <w:sz w:val="20"/>
                            <w:szCs w:val="20"/>
                          </w:rPr>
                          <w:t>emit</w:t>
                        </w:r>
                      </w:p>
                    </w:txbxContent>
                  </v:textbox>
                </v:shape>
                <v:shape id="Text Box 33" o:spid="_x0000_s1051" type="#_x0000_t202" style="position:absolute;left:17748;top:4129;width:5563;height:263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" filled="f" stroked="f" strokeweight=".5pt">
                  <v:textbox>
                    <w:txbxContent>
                      <w:p w14:paraId="369FCCC5" w14:textId="1B9FAFFB" w:rsidR="00C45030" w:rsidRDefault="00C45030" w:rsidP="004D399C">
                        <w:pPr>
                          <w:pStyle w:val="NormalWeb"/>
                          <w:spacing w:before="0" w:beforeAutospacing="0" w:after="0" w:afterAutospacing="0" w:line="252" w:lineRule="auto"/>
                        </w:pPr>
                        <w:r>
                          <w:rPr>
                            <w:rFonts w:eastAsia="Calibri"/>
                            <w:sz w:val="20"/>
                            <w:szCs w:val="20"/>
                          </w:rPr>
                          <w:t>receive</w:t>
                        </w:r>
                      </w:p>
                    </w:txbxContent>
                  </v:textbox>
                </v:shape>
                <w10:anchorlock/>
              </v:group>
            </w:pict>
          </mc:Fallback>
        </mc:AlternateContent>
      </w:r>
    </w:p>
    <w:p w14:paraId="65A9257F" w14:textId="5F324569" w:rsidR="003D6737" w:rsidRDefault="00A31305" w:rsidP="00A31305">
      <w:pPr>
        <w:pStyle w:val="SkripsiGambar"/>
      </w:pPr>
      <w:bookmarkStart w:id="56" w:name="_Toc513797818"/>
      <w:r>
        <w:t>Gambar 3.7 Skema pengiriman data</w:t>
      </w:r>
      <w:bookmarkEnd w:id="56"/>
    </w:p>
    <w:p w14:paraId="3F643A1C" w14:textId="0EDC09A6" w:rsidR="00BC44E3" w:rsidRDefault="00BC44E3" w:rsidP="00BC44E3">
      <w:pPr>
        <w:pStyle w:val="SkripsiNormal"/>
      </w:pPr>
    </w:p>
    <w:p w14:paraId="2A6AE37F" w14:textId="2FA00FBF" w:rsidR="009C22BC" w:rsidRDefault="009C22BC">
      <w:pPr>
        <w:rPr>
          <w:rFonts w:ascii="Times New Roman" w:eastAsia="Times New Roman" w:hAnsi="Times New Roman" w:cs="Times New Roman"/>
          <w:bCs/>
          <w:szCs w:val="24"/>
        </w:rPr>
      </w:pPr>
      <w:r>
        <w:br w:type="page"/>
      </w:r>
    </w:p>
    <w:p w14:paraId="2A88E5C9" w14:textId="1C921E40" w:rsidR="009C22BC" w:rsidRDefault="009C22BC" w:rsidP="00BC44E3">
      <w:pPr>
        <w:pStyle w:val="SkripsiNormal"/>
      </w:pPr>
    </w:p>
    <w:p w14:paraId="2C9F4DA6" w14:textId="7672AF52" w:rsidR="00A45618" w:rsidRDefault="00A45618" w:rsidP="00BC44E3">
      <w:pPr>
        <w:pStyle w:val="SkripsiNormal"/>
      </w:pPr>
    </w:p>
    <w:p w14:paraId="28BCCAB6" w14:textId="6DB96D93" w:rsidR="00A45618" w:rsidRDefault="00A45618" w:rsidP="00BC44E3">
      <w:pPr>
        <w:pStyle w:val="SkripsiNormal"/>
      </w:pPr>
    </w:p>
    <w:p w14:paraId="7DAD88D9" w14:textId="0567F521" w:rsidR="00A45618" w:rsidRDefault="00A45618" w:rsidP="00BC44E3">
      <w:pPr>
        <w:pStyle w:val="SkripsiNormal"/>
      </w:pPr>
    </w:p>
    <w:p w14:paraId="0033B60E" w14:textId="5ADBDA00" w:rsidR="00A45618" w:rsidRDefault="00A45618" w:rsidP="00BC44E3">
      <w:pPr>
        <w:pStyle w:val="SkripsiNormal"/>
      </w:pPr>
    </w:p>
    <w:p w14:paraId="3F472491" w14:textId="2752AC7D" w:rsidR="00A45618" w:rsidRDefault="00A45618" w:rsidP="00BC44E3">
      <w:pPr>
        <w:pStyle w:val="SkripsiNormal"/>
      </w:pPr>
    </w:p>
    <w:p w14:paraId="29AFFAC6" w14:textId="5F343CB8" w:rsidR="00A45618" w:rsidRDefault="00A45618" w:rsidP="00BC44E3">
      <w:pPr>
        <w:pStyle w:val="SkripsiNormal"/>
      </w:pPr>
    </w:p>
    <w:p w14:paraId="720A40EC" w14:textId="0E699506" w:rsidR="00A45618" w:rsidRDefault="00A45618" w:rsidP="00BC44E3">
      <w:pPr>
        <w:pStyle w:val="SkripsiNormal"/>
      </w:pPr>
    </w:p>
    <w:p w14:paraId="0386C141" w14:textId="63B08552" w:rsidR="00A45618" w:rsidRDefault="00A45618" w:rsidP="00BC44E3">
      <w:pPr>
        <w:pStyle w:val="SkripsiNormal"/>
      </w:pPr>
    </w:p>
    <w:p w14:paraId="05F7892A" w14:textId="0455B2BB" w:rsidR="00A45618" w:rsidRDefault="00A45618" w:rsidP="00BC44E3">
      <w:pPr>
        <w:pStyle w:val="SkripsiNormal"/>
      </w:pPr>
    </w:p>
    <w:p w14:paraId="66B65253" w14:textId="7B81224D" w:rsidR="00A45618" w:rsidRDefault="00A45618" w:rsidP="00BC44E3">
      <w:pPr>
        <w:pStyle w:val="SkripsiNormal"/>
      </w:pPr>
    </w:p>
    <w:p w14:paraId="240DD03F" w14:textId="40FAC67F" w:rsidR="00A45618" w:rsidRDefault="00A45618" w:rsidP="00BC44E3">
      <w:pPr>
        <w:pStyle w:val="SkripsiNormal"/>
      </w:pPr>
    </w:p>
    <w:p w14:paraId="6F9DC628" w14:textId="12C7EC70" w:rsidR="00A45618" w:rsidRDefault="00A45618" w:rsidP="00BC44E3">
      <w:pPr>
        <w:pStyle w:val="SkripsiNormal"/>
      </w:pPr>
    </w:p>
    <w:p w14:paraId="1AC63A90" w14:textId="41C170CB" w:rsidR="00A45618" w:rsidRDefault="00A45618" w:rsidP="00BC44E3">
      <w:pPr>
        <w:pStyle w:val="SkripsiNormal"/>
      </w:pPr>
    </w:p>
    <w:p w14:paraId="3510E45A" w14:textId="64152AE8" w:rsidR="00A45618" w:rsidRDefault="00A45618" w:rsidP="00BC44E3">
      <w:pPr>
        <w:pStyle w:val="SkripsiNormal"/>
      </w:pPr>
    </w:p>
    <w:p w14:paraId="1B1BFACC" w14:textId="1B7128E5" w:rsidR="00A45618" w:rsidRDefault="00A45618" w:rsidP="00BC44E3">
      <w:pPr>
        <w:pStyle w:val="SkripsiNormal"/>
      </w:pPr>
    </w:p>
    <w:p w14:paraId="5F3AA94A" w14:textId="687D5C63" w:rsidR="00A45618" w:rsidRDefault="00A45618" w:rsidP="00BC44E3">
      <w:pPr>
        <w:pStyle w:val="SkripsiNormal"/>
      </w:pPr>
    </w:p>
    <w:p w14:paraId="2C4E405F" w14:textId="51084065" w:rsidR="00A45618" w:rsidRDefault="00A45618" w:rsidP="00BC44E3">
      <w:pPr>
        <w:pStyle w:val="SkripsiNormal"/>
      </w:pPr>
    </w:p>
    <w:p w14:paraId="449B5242" w14:textId="15AF9994" w:rsidR="00A45618" w:rsidRDefault="00A45618" w:rsidP="00BC44E3">
      <w:pPr>
        <w:pStyle w:val="SkripsiNormal"/>
      </w:pPr>
    </w:p>
    <w:p w14:paraId="0CA36FF3" w14:textId="483DF723" w:rsidR="00A45618" w:rsidRPr="00A45618" w:rsidRDefault="00A45618" w:rsidP="00A45618">
      <w:pPr>
        <w:pStyle w:val="SkripsiNormal"/>
        <w:jc w:val="center"/>
        <w:rPr>
          <w:b/>
          <w:i/>
        </w:rPr>
      </w:pPr>
      <w:r w:rsidRPr="00A45618">
        <w:rPr>
          <w:b/>
          <w:i/>
        </w:rPr>
        <w:t>(Halaman ini sengaja dikosongkan)</w:t>
      </w:r>
    </w:p>
    <w:p w14:paraId="1CE4C165" w14:textId="77777777" w:rsidR="00BC44E3" w:rsidRDefault="00BC44E3" w:rsidP="00BC44E3">
      <w:pPr>
        <w:pStyle w:val="SkripsiNormal"/>
      </w:pPr>
    </w:p>
    <w:p w14:paraId="763348EC" w14:textId="6B4A4FD0" w:rsidR="009C22BC" w:rsidRDefault="009C22BC" w:rsidP="00BC44E3">
      <w:pPr>
        <w:pStyle w:val="SkripsiNormal"/>
        <w:sectPr w:rsidR="009C22BC">
          <w:pgSz w:w="8391" w:h="11907"/>
          <w:pgMar w:top="850" w:right="850" w:bottom="850" w:left="1417" w:header="720" w:footer="720" w:gutter="0"/>
          <w:cols w:space="720"/>
          <w:docGrid w:linePitch="360"/>
        </w:sectPr>
      </w:pPr>
    </w:p>
    <w:p w14:paraId="6555B2C6" w14:textId="3BEFB659" w:rsidR="767CCCA7" w:rsidRDefault="767CCCA7" w:rsidP="006437E5">
      <w:pPr>
        <w:pStyle w:val="SkripsiHeader"/>
      </w:pPr>
      <w:bookmarkStart w:id="57" w:name="_Toc513807076"/>
      <w:r w:rsidRPr="767CCCA7">
        <w:lastRenderedPageBreak/>
        <w:t>BAB IV</w:t>
      </w:r>
      <w:r w:rsidR="006437E5">
        <w:br/>
      </w:r>
      <w:r w:rsidRPr="767CCCA7">
        <w:t>HASIL DAN PEMBAHASAN</w:t>
      </w:r>
      <w:bookmarkEnd w:id="57"/>
    </w:p>
    <w:p w14:paraId="03647C01" w14:textId="32908682" w:rsidR="00D55D83" w:rsidRDefault="00D55D83" w:rsidP="00D55D83">
      <w:pPr>
        <w:pStyle w:val="SkripsiHiddenBab"/>
      </w:pPr>
      <w:r>
        <w:t>BAB IV HASIL DAN PEMBAHASAN</w:t>
      </w:r>
    </w:p>
    <w:p w14:paraId="400BF59C" w14:textId="17655E04" w:rsidR="00BC44E3" w:rsidRDefault="00746B5D" w:rsidP="00D55D83">
      <w:pPr>
        <w:pStyle w:val="SkripsiSubLevel1"/>
        <w:numPr>
          <w:ilvl w:val="1"/>
          <w:numId w:val="9"/>
        </w:numPr>
      </w:pPr>
      <w:bookmarkStart w:id="58" w:name="_Toc513807077"/>
      <w:r>
        <w:t>Hasil Generate Data</w:t>
      </w:r>
      <w:bookmarkEnd w:id="58"/>
    </w:p>
    <w:p w14:paraId="26D48ECE" w14:textId="0E1BCEC5" w:rsidR="00746B5D" w:rsidRDefault="00746B5D" w:rsidP="00746B5D">
      <w:pPr>
        <w:pStyle w:val="SkripsiIsiLevel1"/>
      </w:pPr>
      <w:r>
        <w:t xml:space="preserve">Data yang dihasilkan pada tahap ini berupa 1 file csv serta kumpulan gambar yang terdapat dalam folder images. </w:t>
      </w:r>
      <w:r w:rsidR="00D74B2E">
        <w:t>Gambar 4.1 merupakan</w:t>
      </w:r>
      <w:r>
        <w:t xml:space="preserve"> cuplikan file csv </w:t>
      </w:r>
      <w:r w:rsidR="00D74B2E">
        <w:t>sedangkan Gambar 4.2 merupakan</w:t>
      </w:r>
      <w:r>
        <w:t xml:space="preserve"> cuplikan hasil gambar yang dihasilkan.</w:t>
      </w:r>
    </w:p>
    <w:p w14:paraId="7592B6DE" w14:textId="77777777" w:rsidR="00746B5D" w:rsidRDefault="00746B5D" w:rsidP="00746B5D">
      <w:pPr>
        <w:pStyle w:val="SkripsiNormal"/>
        <w:jc w:val="center"/>
      </w:pPr>
    </w:p>
    <w:p w14:paraId="50B9BDD8" w14:textId="0DF470A9" w:rsidR="00746B5D" w:rsidRDefault="00746B5D" w:rsidP="00746B5D">
      <w:pPr>
        <w:pStyle w:val="SkripsiNormal"/>
        <w:jc w:val="center"/>
      </w:pPr>
      <w:r>
        <w:rPr>
          <w:noProof/>
        </w:rPr>
        <w:drawing>
          <wp:inline distT="0" distB="0" distL="0" distR="0" wp14:anchorId="4E3919DD" wp14:editId="0BBD7785">
            <wp:extent cx="3780000" cy="3696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780000" cy="3696000"/>
                    </a:xfrm>
                    <a:prstGeom prst="rect">
                      <a:avLst/>
                    </a:prstGeom>
                    <a:noFill/>
                    <a:ln>
                      <a:noFill/>
                    </a:ln>
                  </pic:spPr>
                </pic:pic>
              </a:graphicData>
            </a:graphic>
          </wp:inline>
        </w:drawing>
      </w:r>
    </w:p>
    <w:p w14:paraId="697772FB" w14:textId="45AA5B00" w:rsidR="00746B5D" w:rsidRDefault="00746B5D" w:rsidP="00CC75B9">
      <w:pPr>
        <w:pStyle w:val="SkripsiGambar"/>
      </w:pPr>
      <w:bookmarkStart w:id="59" w:name="_Toc513797819"/>
      <w:r>
        <w:t>Gambar 4.1 File CSV hasil training.</w:t>
      </w:r>
      <w:bookmarkEnd w:id="59"/>
    </w:p>
    <w:p w14:paraId="63A4CF9D" w14:textId="187E5AB0" w:rsidR="00746B5D" w:rsidRDefault="00746B5D" w:rsidP="00746B5D">
      <w:pPr>
        <w:pStyle w:val="SkripsiIsiLevel1"/>
      </w:pPr>
    </w:p>
    <w:p w14:paraId="03F1B609" w14:textId="61971300" w:rsidR="002D1DB7" w:rsidRDefault="00746B5D" w:rsidP="00746B5D">
      <w:pPr>
        <w:pStyle w:val="SkripsiIsiLevel1"/>
      </w:pPr>
      <w:r>
        <w:t xml:space="preserve">Dari gambar </w:t>
      </w:r>
      <w:r w:rsidR="000D2F68">
        <w:t>4.1 dapat diketahui</w:t>
      </w:r>
      <w:r w:rsidR="003A6951">
        <w:t xml:space="preserve"> bahwa</w:t>
      </w:r>
      <w:r>
        <w:t xml:space="preserve"> proses training menghasilkan 7 macam data. Tiga data pertama merupakan data alamat gambar disimpan, gambar yang dihasilkan juga terdapat 3 macam gambar, yaitu gambar dari sisi kiri mobil, gambar dari sisi </w:t>
      </w:r>
      <w:r>
        <w:lastRenderedPageBreak/>
        <w:t xml:space="preserve">tengah mobil dan gambar dari sisi kanan mobil, untuk lebih jelasnya lihat gambar 4.2. </w:t>
      </w:r>
    </w:p>
    <w:p w14:paraId="4FEA8517" w14:textId="77777777" w:rsidR="002D1DB7" w:rsidRDefault="002D1DB7" w:rsidP="00746B5D">
      <w:pPr>
        <w:pStyle w:val="SkripsiIsiLevel1"/>
      </w:pPr>
    </w:p>
    <w:p w14:paraId="584654AF" w14:textId="41188C78" w:rsidR="002D1DB7" w:rsidRDefault="002D1DB7" w:rsidP="002D1DB7">
      <w:pPr>
        <w:pStyle w:val="SkripsiNormal"/>
        <w:jc w:val="center"/>
      </w:pPr>
      <w:r>
        <w:rPr>
          <w:noProof/>
        </w:rPr>
        <w:drawing>
          <wp:inline distT="0" distB="0" distL="0" distR="0" wp14:anchorId="1DF7170B" wp14:editId="6E659255">
            <wp:extent cx="1260000" cy="63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260000" cy="630000"/>
                    </a:xfrm>
                    <a:prstGeom prst="rect">
                      <a:avLst/>
                    </a:prstGeom>
                    <a:noFill/>
                    <a:ln>
                      <a:noFill/>
                    </a:ln>
                  </pic:spPr>
                </pic:pic>
              </a:graphicData>
            </a:graphic>
          </wp:inline>
        </w:drawing>
      </w:r>
      <w:r>
        <w:t xml:space="preserve"> </w:t>
      </w:r>
      <w:r>
        <w:rPr>
          <w:noProof/>
        </w:rPr>
        <w:drawing>
          <wp:inline distT="0" distB="0" distL="0" distR="0" wp14:anchorId="4CA4C6BA" wp14:editId="266DFF46">
            <wp:extent cx="1260000" cy="63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260000" cy="630000"/>
                    </a:xfrm>
                    <a:prstGeom prst="rect">
                      <a:avLst/>
                    </a:prstGeom>
                    <a:noFill/>
                    <a:ln>
                      <a:noFill/>
                    </a:ln>
                  </pic:spPr>
                </pic:pic>
              </a:graphicData>
            </a:graphic>
          </wp:inline>
        </w:drawing>
      </w:r>
      <w:r>
        <w:t xml:space="preserve"> </w:t>
      </w:r>
      <w:r>
        <w:rPr>
          <w:noProof/>
        </w:rPr>
        <w:drawing>
          <wp:inline distT="0" distB="0" distL="0" distR="0" wp14:anchorId="5D21E19A" wp14:editId="3BC5ABD2">
            <wp:extent cx="1260000" cy="63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260000" cy="630000"/>
                    </a:xfrm>
                    <a:prstGeom prst="rect">
                      <a:avLst/>
                    </a:prstGeom>
                    <a:noFill/>
                    <a:ln>
                      <a:noFill/>
                    </a:ln>
                  </pic:spPr>
                </pic:pic>
              </a:graphicData>
            </a:graphic>
          </wp:inline>
        </w:drawing>
      </w:r>
    </w:p>
    <w:p w14:paraId="65D1B541" w14:textId="1939E82E" w:rsidR="002D1DB7" w:rsidRDefault="002D1DB7" w:rsidP="002D1DB7">
      <w:pPr>
        <w:pStyle w:val="SkripsiNormal"/>
        <w:tabs>
          <w:tab w:val="center" w:pos="993"/>
          <w:tab w:val="center" w:pos="3119"/>
          <w:tab w:val="center" w:pos="5103"/>
        </w:tabs>
        <w:jc w:val="left"/>
      </w:pPr>
      <w:r>
        <w:tab/>
        <w:t>(a)</w:t>
      </w:r>
      <w:r>
        <w:tab/>
        <w:t>(b)</w:t>
      </w:r>
      <w:r>
        <w:tab/>
        <w:t>(c)</w:t>
      </w:r>
    </w:p>
    <w:p w14:paraId="0075E3A1" w14:textId="77777777" w:rsidR="002D1DB7" w:rsidRDefault="002D1DB7" w:rsidP="00CC75B9">
      <w:pPr>
        <w:pStyle w:val="SkripsiGambar"/>
      </w:pPr>
      <w:bookmarkStart w:id="60" w:name="_Toc513797820"/>
      <w:r>
        <w:t>Gambar 4.2 Gambar yang diambil dari tampak</w:t>
      </w:r>
      <w:bookmarkEnd w:id="60"/>
      <w:r>
        <w:t xml:space="preserve"> </w:t>
      </w:r>
    </w:p>
    <w:p w14:paraId="7CD453B7" w14:textId="5D8CDFE3" w:rsidR="002D1DB7" w:rsidRDefault="002D1DB7" w:rsidP="002D1DB7">
      <w:pPr>
        <w:pStyle w:val="SkripsiNormal"/>
        <w:jc w:val="center"/>
      </w:pPr>
      <w:r>
        <w:t>(a) kiri (b) tengah (c) kanan</w:t>
      </w:r>
    </w:p>
    <w:p w14:paraId="32E7829F" w14:textId="77777777" w:rsidR="001329EA" w:rsidRDefault="001329EA" w:rsidP="006B6CA3">
      <w:pPr>
        <w:pStyle w:val="SkripsiNormal"/>
      </w:pPr>
    </w:p>
    <w:p w14:paraId="4269C51D" w14:textId="7E9EF344" w:rsidR="00746B5D" w:rsidRDefault="00746B5D" w:rsidP="00746B5D">
      <w:pPr>
        <w:pStyle w:val="SkripsiIsiLevel1"/>
      </w:pPr>
      <w:r>
        <w:t>Tiga data berikutnya adalah data aksi yang kita</w:t>
      </w:r>
      <w:r w:rsidR="002D1DB7">
        <w:t xml:space="preserve"> berikan ke simulator yaitu steering yang mempunyai 3 macam nilai yaitu 0, bilangan positif atau bilangan negatif. Angka nol mengartikan bahwa steering tidak digerakkan ke arah kanan ataupun kiri, sedangkan bilangan positif menunjukkan steering digerakkan ke arah kanan dan bilangan negatif menunjukkan steering digerakkan ke arah kiri. Steering dalam simulator diwakili dengan pemberian input keyboard [A] untuk kiri dan [D] untuk kanan, atau input drag mouse. Aksi yang berikutnya yaitu throttle yang mewakili dari pedal gas yang ditekan, dalam simulator diwakili dengan penekanan tombol</w:t>
      </w:r>
      <w:r w:rsidR="0008469B">
        <w:t xml:space="preserve"> keyboard</w:t>
      </w:r>
      <w:r w:rsidR="002D1DB7">
        <w:t xml:space="preserve"> </w:t>
      </w:r>
      <w:r w:rsidR="0008469B">
        <w:t>[W]. Aksi berikutnya yang direkam adalah reverse, mewakili apakah mobil dalam keadaan mundur atau tidak, nilai ini bernilai 0 untuk False dan 1 untuk True, dalam simulator aksi ini berkorelasi dengan penekanan tombol keyboard [S]. Kolom terakhir yang direkam yaitu kecepatan mobil dalam simulator, data ini bukanlah merupakan input melainkan output yang mana dari aksi-aksi yang kita berikan menghasilkan kecepatan seperti yang tertera pada kolom ini.</w:t>
      </w:r>
    </w:p>
    <w:p w14:paraId="069E6171" w14:textId="77777777" w:rsidR="00746B5D" w:rsidRPr="00D55D83" w:rsidRDefault="00746B5D" w:rsidP="00746B5D">
      <w:pPr>
        <w:pStyle w:val="SkripsiNormal"/>
      </w:pPr>
    </w:p>
    <w:p w14:paraId="4301D19D" w14:textId="75BC46D6" w:rsidR="00BC44E3" w:rsidRDefault="00746B5D" w:rsidP="00BC44E3">
      <w:pPr>
        <w:pStyle w:val="SkripsiSubLevel1"/>
      </w:pPr>
      <w:bookmarkStart w:id="61" w:name="_Toc513807078"/>
      <w:r>
        <w:t>Hasil Proses Training</w:t>
      </w:r>
      <w:bookmarkEnd w:id="61"/>
    </w:p>
    <w:p w14:paraId="544D9658" w14:textId="7C146C75" w:rsidR="00B5670E" w:rsidRDefault="0008469B" w:rsidP="00746B5D">
      <w:pPr>
        <w:pStyle w:val="SkripsiIsiLevel1"/>
      </w:pPr>
      <w:r>
        <w:t xml:space="preserve">Proses Training dilakukan dengan dua cara yaitu dengan menggunakan CPU dan GPU. </w:t>
      </w:r>
      <w:r w:rsidR="00202C41" w:rsidRPr="00202C41">
        <w:t>Langkah ini dilakukan untuk membandingkan performa dan efisiensi antara CPU dan GPU.</w:t>
      </w:r>
      <w:r w:rsidR="00B5670E">
        <w:t xml:space="preserve"> Tujuannya adalah untuk mengetahui apakah training dengan dengan menggunakan GPU meningkatkan proses training secara siginiikan dan apakah training menggunakan GPU mendapatkan hasil yang lebih baik dibanding dengan CPU. Contoh hasil proses training dapat dilihat pada gambar 4.3 Pada gambar tersebut terdapat informasi berapa </w:t>
      </w:r>
      <w:r w:rsidR="00B5670E">
        <w:lastRenderedPageBreak/>
        <w:t xml:space="preserve">epoch yang telah dijalankan, waktu yang dibutuhkan untuk menjalankan satu epoch, akurasi, </w:t>
      </w:r>
      <w:r w:rsidR="007E63F6">
        <w:t xml:space="preserve">dan </w:t>
      </w:r>
      <w:r w:rsidR="00B5670E">
        <w:t>loss</w:t>
      </w:r>
      <w:r w:rsidR="00FC2C86">
        <w:t>.</w:t>
      </w:r>
    </w:p>
    <w:p w14:paraId="62026F70" w14:textId="127A19B8" w:rsidR="00B5670E" w:rsidRDefault="00B5670E" w:rsidP="00B5670E">
      <w:pPr>
        <w:pStyle w:val="SkripsiNormal"/>
      </w:pPr>
    </w:p>
    <w:p w14:paraId="436DC80F" w14:textId="0EF640F1" w:rsidR="00B5670E" w:rsidRDefault="00F24A65" w:rsidP="00B5670E">
      <w:pPr>
        <w:pStyle w:val="SkripsiNormal"/>
        <w:jc w:val="center"/>
      </w:pPr>
      <w:r>
        <w:rPr>
          <w:noProof/>
        </w:rPr>
        <w:drawing>
          <wp:inline distT="0" distB="0" distL="0" distR="0" wp14:anchorId="2FA998A2" wp14:editId="717750DD">
            <wp:extent cx="3888740" cy="2035332"/>
            <wp:effectExtent l="0" t="0" r="0" b="317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888740" cy="2035332"/>
                    </a:xfrm>
                    <a:prstGeom prst="rect">
                      <a:avLst/>
                    </a:prstGeom>
                    <a:noFill/>
                    <a:ln>
                      <a:noFill/>
                    </a:ln>
                  </pic:spPr>
                </pic:pic>
              </a:graphicData>
            </a:graphic>
          </wp:inline>
        </w:drawing>
      </w:r>
    </w:p>
    <w:p w14:paraId="65A0D12C" w14:textId="77777777" w:rsidR="00B5670E" w:rsidRDefault="00B5670E" w:rsidP="00B5670E">
      <w:pPr>
        <w:pStyle w:val="SkripsiGambar"/>
      </w:pPr>
      <w:bookmarkStart w:id="62" w:name="_Toc513797821"/>
      <w:r>
        <w:t>Gambar 4.3 Proses Training dengan GPU</w:t>
      </w:r>
      <w:bookmarkEnd w:id="62"/>
    </w:p>
    <w:p w14:paraId="7AED3D03" w14:textId="77777777" w:rsidR="00746B5D" w:rsidRDefault="00746B5D" w:rsidP="00746B5D">
      <w:pPr>
        <w:pStyle w:val="SkripsiNormal"/>
      </w:pPr>
    </w:p>
    <w:p w14:paraId="432308D1" w14:textId="3F0B4093" w:rsidR="00746B5D" w:rsidRDefault="00746B5D" w:rsidP="00746B5D">
      <w:pPr>
        <w:pStyle w:val="SkripsiSubLevel2"/>
      </w:pPr>
      <w:bookmarkStart w:id="63" w:name="_Toc513807079"/>
      <w:r>
        <w:t xml:space="preserve">Training dengan </w:t>
      </w:r>
      <w:r w:rsidR="0008469B">
        <w:t>GPU</w:t>
      </w:r>
      <w:bookmarkEnd w:id="63"/>
    </w:p>
    <w:p w14:paraId="10852298" w14:textId="35950CD6" w:rsidR="00746B5D" w:rsidRDefault="0008469B" w:rsidP="00746B5D">
      <w:pPr>
        <w:pStyle w:val="SkripsiIsiLevel2"/>
      </w:pPr>
      <w:r>
        <w:t xml:space="preserve">Training yang pertamakali dilakukan oleh penulis adalah training dengan menggunakan GPU. Dan hasilnya </w:t>
      </w:r>
      <w:r w:rsidR="00FE0242">
        <w:t xml:space="preserve">ditunjukkan pada </w:t>
      </w:r>
      <w:r w:rsidR="00B5670E">
        <w:t>Tabel</w:t>
      </w:r>
      <w:r w:rsidR="00FE0242">
        <w:t xml:space="preserve"> 4.</w:t>
      </w:r>
      <w:r w:rsidR="00B5670E">
        <w:t>1</w:t>
      </w:r>
      <w:r w:rsidR="00FE0242">
        <w:t>.</w:t>
      </w:r>
    </w:p>
    <w:p w14:paraId="612DAF08" w14:textId="5E624C54" w:rsidR="001329EA" w:rsidRDefault="001329EA" w:rsidP="00F24A65">
      <w:pPr>
        <w:pStyle w:val="SkripsiNormal"/>
      </w:pPr>
    </w:p>
    <w:p w14:paraId="7C172DC5" w14:textId="46F68AC0" w:rsidR="00F24A65" w:rsidRDefault="00F24A65" w:rsidP="00F24A65">
      <w:pPr>
        <w:pStyle w:val="SkripsiTabel"/>
      </w:pPr>
      <w:bookmarkStart w:id="64" w:name="_Toc513797908"/>
      <w:r>
        <w:t>Tabel 4.1 Hasil Training dengan GPU</w:t>
      </w:r>
      <w:bookmarkEnd w:id="64"/>
    </w:p>
    <w:tbl>
      <w:tblPr>
        <w:tblW w:w="3840" w:type="dxa"/>
        <w:jc w:val="center"/>
        <w:tblLook w:val="04A0" w:firstRow="1" w:lastRow="0" w:firstColumn="1" w:lastColumn="0" w:noHBand="0" w:noVBand="1"/>
      </w:tblPr>
      <w:tblGrid>
        <w:gridCol w:w="960"/>
        <w:gridCol w:w="960"/>
        <w:gridCol w:w="1027"/>
        <w:gridCol w:w="960"/>
      </w:tblGrid>
      <w:tr w:rsidR="00F24A65" w:rsidRPr="00F24A65" w14:paraId="7E87D903" w14:textId="77777777" w:rsidTr="00F24A65">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53D793" w14:textId="77777777" w:rsidR="00F24A65" w:rsidRPr="00F24A65" w:rsidRDefault="00F24A65" w:rsidP="00F24A65">
            <w:pPr>
              <w:spacing w:after="0" w:line="240" w:lineRule="auto"/>
              <w:jc w:val="center"/>
              <w:rPr>
                <w:rFonts w:ascii="Times New Roman" w:eastAsia="Times New Roman" w:hAnsi="Times New Roman" w:cs="Times New Roman"/>
                <w:b/>
                <w:bCs/>
                <w:color w:val="000000"/>
                <w:sz w:val="20"/>
                <w:szCs w:val="20"/>
              </w:rPr>
            </w:pPr>
            <w:r w:rsidRPr="00F24A65">
              <w:rPr>
                <w:rFonts w:ascii="Times New Roman" w:eastAsia="Times New Roman" w:hAnsi="Times New Roman" w:cs="Times New Roman"/>
                <w:b/>
                <w:bCs/>
                <w:color w:val="000000"/>
                <w:sz w:val="20"/>
                <w:szCs w:val="20"/>
              </w:rPr>
              <w:t>Epoch</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0C820E01" w14:textId="77777777" w:rsidR="00F24A65" w:rsidRPr="00F24A65" w:rsidRDefault="00F24A65" w:rsidP="00F24A65">
            <w:pPr>
              <w:spacing w:after="0" w:line="240" w:lineRule="auto"/>
              <w:jc w:val="center"/>
              <w:rPr>
                <w:rFonts w:ascii="Times New Roman" w:eastAsia="Times New Roman" w:hAnsi="Times New Roman" w:cs="Times New Roman"/>
                <w:b/>
                <w:bCs/>
                <w:color w:val="000000"/>
                <w:sz w:val="20"/>
                <w:szCs w:val="20"/>
              </w:rPr>
            </w:pPr>
            <w:r w:rsidRPr="00F24A65">
              <w:rPr>
                <w:rFonts w:ascii="Times New Roman" w:eastAsia="Times New Roman" w:hAnsi="Times New Roman" w:cs="Times New Roman"/>
                <w:b/>
                <w:bCs/>
                <w:color w:val="000000"/>
                <w:sz w:val="20"/>
                <w:szCs w:val="20"/>
              </w:rPr>
              <w:t>Time</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745FE98B" w14:textId="77777777" w:rsidR="00F24A65" w:rsidRPr="00F24A65" w:rsidRDefault="00F24A65" w:rsidP="00F24A65">
            <w:pPr>
              <w:spacing w:after="0" w:line="240" w:lineRule="auto"/>
              <w:jc w:val="center"/>
              <w:rPr>
                <w:rFonts w:ascii="Times New Roman" w:eastAsia="Times New Roman" w:hAnsi="Times New Roman" w:cs="Times New Roman"/>
                <w:b/>
                <w:bCs/>
                <w:color w:val="000000"/>
                <w:sz w:val="20"/>
                <w:szCs w:val="20"/>
              </w:rPr>
            </w:pPr>
            <w:r w:rsidRPr="00F24A65">
              <w:rPr>
                <w:rFonts w:ascii="Times New Roman" w:eastAsia="Times New Roman" w:hAnsi="Times New Roman" w:cs="Times New Roman"/>
                <w:b/>
                <w:bCs/>
                <w:color w:val="000000"/>
                <w:sz w:val="20"/>
                <w:szCs w:val="20"/>
              </w:rPr>
              <w:t>Accuracy</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1E8F67A5" w14:textId="77777777" w:rsidR="00F24A65" w:rsidRPr="00F24A65" w:rsidRDefault="00F24A65" w:rsidP="00F24A65">
            <w:pPr>
              <w:spacing w:after="0" w:line="240" w:lineRule="auto"/>
              <w:jc w:val="center"/>
              <w:rPr>
                <w:rFonts w:ascii="Times New Roman" w:eastAsia="Times New Roman" w:hAnsi="Times New Roman" w:cs="Times New Roman"/>
                <w:b/>
                <w:bCs/>
                <w:color w:val="000000"/>
                <w:sz w:val="20"/>
                <w:szCs w:val="20"/>
              </w:rPr>
            </w:pPr>
            <w:r w:rsidRPr="00F24A65">
              <w:rPr>
                <w:rFonts w:ascii="Times New Roman" w:eastAsia="Times New Roman" w:hAnsi="Times New Roman" w:cs="Times New Roman"/>
                <w:b/>
                <w:bCs/>
                <w:color w:val="000000"/>
                <w:sz w:val="20"/>
                <w:szCs w:val="20"/>
              </w:rPr>
              <w:t>Loss</w:t>
            </w:r>
          </w:p>
        </w:tc>
      </w:tr>
      <w:tr w:rsidR="00F24A65" w:rsidRPr="00F24A65" w14:paraId="51985B89" w14:textId="77777777" w:rsidTr="00F24A6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C9D5182"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1</w:t>
            </w:r>
          </w:p>
        </w:tc>
        <w:tc>
          <w:tcPr>
            <w:tcW w:w="960" w:type="dxa"/>
            <w:tcBorders>
              <w:top w:val="nil"/>
              <w:left w:val="nil"/>
              <w:bottom w:val="single" w:sz="4" w:space="0" w:color="auto"/>
              <w:right w:val="single" w:sz="4" w:space="0" w:color="auto"/>
            </w:tcBorders>
            <w:shd w:val="clear" w:color="auto" w:fill="auto"/>
            <w:noWrap/>
            <w:vAlign w:val="center"/>
            <w:hideMark/>
          </w:tcPr>
          <w:p w14:paraId="7A4CC728"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86</w:t>
            </w:r>
          </w:p>
        </w:tc>
        <w:tc>
          <w:tcPr>
            <w:tcW w:w="960" w:type="dxa"/>
            <w:tcBorders>
              <w:top w:val="nil"/>
              <w:left w:val="nil"/>
              <w:bottom w:val="single" w:sz="4" w:space="0" w:color="auto"/>
              <w:right w:val="single" w:sz="4" w:space="0" w:color="auto"/>
            </w:tcBorders>
            <w:shd w:val="clear" w:color="auto" w:fill="auto"/>
            <w:noWrap/>
            <w:vAlign w:val="center"/>
            <w:hideMark/>
          </w:tcPr>
          <w:p w14:paraId="6E814F0D"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0.1541</w:t>
            </w:r>
          </w:p>
        </w:tc>
        <w:tc>
          <w:tcPr>
            <w:tcW w:w="960" w:type="dxa"/>
            <w:tcBorders>
              <w:top w:val="nil"/>
              <w:left w:val="nil"/>
              <w:bottom w:val="single" w:sz="4" w:space="0" w:color="auto"/>
              <w:right w:val="single" w:sz="4" w:space="0" w:color="auto"/>
            </w:tcBorders>
            <w:shd w:val="clear" w:color="auto" w:fill="auto"/>
            <w:noWrap/>
            <w:vAlign w:val="center"/>
            <w:hideMark/>
          </w:tcPr>
          <w:p w14:paraId="71C299EF"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0.0258</w:t>
            </w:r>
          </w:p>
        </w:tc>
      </w:tr>
      <w:tr w:rsidR="00F24A65" w:rsidRPr="00F24A65" w14:paraId="60D5CDF3" w14:textId="77777777" w:rsidTr="00F24A6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CFC7E65"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2</w:t>
            </w:r>
          </w:p>
        </w:tc>
        <w:tc>
          <w:tcPr>
            <w:tcW w:w="960" w:type="dxa"/>
            <w:tcBorders>
              <w:top w:val="nil"/>
              <w:left w:val="nil"/>
              <w:bottom w:val="single" w:sz="4" w:space="0" w:color="auto"/>
              <w:right w:val="single" w:sz="4" w:space="0" w:color="auto"/>
            </w:tcBorders>
            <w:shd w:val="clear" w:color="auto" w:fill="auto"/>
            <w:noWrap/>
            <w:vAlign w:val="center"/>
            <w:hideMark/>
          </w:tcPr>
          <w:p w14:paraId="5D89CA8C"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84</w:t>
            </w:r>
          </w:p>
        </w:tc>
        <w:tc>
          <w:tcPr>
            <w:tcW w:w="960" w:type="dxa"/>
            <w:tcBorders>
              <w:top w:val="nil"/>
              <w:left w:val="nil"/>
              <w:bottom w:val="single" w:sz="4" w:space="0" w:color="auto"/>
              <w:right w:val="single" w:sz="4" w:space="0" w:color="auto"/>
            </w:tcBorders>
            <w:shd w:val="clear" w:color="auto" w:fill="auto"/>
            <w:noWrap/>
            <w:vAlign w:val="center"/>
            <w:hideMark/>
          </w:tcPr>
          <w:p w14:paraId="0A2C3F3E"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0.1576</w:t>
            </w:r>
          </w:p>
        </w:tc>
        <w:tc>
          <w:tcPr>
            <w:tcW w:w="960" w:type="dxa"/>
            <w:tcBorders>
              <w:top w:val="nil"/>
              <w:left w:val="nil"/>
              <w:bottom w:val="single" w:sz="4" w:space="0" w:color="auto"/>
              <w:right w:val="single" w:sz="4" w:space="0" w:color="auto"/>
            </w:tcBorders>
            <w:shd w:val="clear" w:color="auto" w:fill="auto"/>
            <w:noWrap/>
            <w:vAlign w:val="center"/>
            <w:hideMark/>
          </w:tcPr>
          <w:p w14:paraId="5E82F3F4"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0.0238</w:t>
            </w:r>
          </w:p>
        </w:tc>
      </w:tr>
      <w:tr w:rsidR="00F24A65" w:rsidRPr="00F24A65" w14:paraId="45ECE853" w14:textId="77777777" w:rsidTr="00F24A6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54ADC37"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center"/>
            <w:hideMark/>
          </w:tcPr>
          <w:p w14:paraId="23EEE3E7"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84</w:t>
            </w:r>
          </w:p>
        </w:tc>
        <w:tc>
          <w:tcPr>
            <w:tcW w:w="960" w:type="dxa"/>
            <w:tcBorders>
              <w:top w:val="nil"/>
              <w:left w:val="nil"/>
              <w:bottom w:val="single" w:sz="4" w:space="0" w:color="auto"/>
              <w:right w:val="single" w:sz="4" w:space="0" w:color="auto"/>
            </w:tcBorders>
            <w:shd w:val="clear" w:color="auto" w:fill="auto"/>
            <w:noWrap/>
            <w:vAlign w:val="center"/>
            <w:hideMark/>
          </w:tcPr>
          <w:p w14:paraId="1EA9D80E"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0.1542</w:t>
            </w:r>
          </w:p>
        </w:tc>
        <w:tc>
          <w:tcPr>
            <w:tcW w:w="960" w:type="dxa"/>
            <w:tcBorders>
              <w:top w:val="nil"/>
              <w:left w:val="nil"/>
              <w:bottom w:val="single" w:sz="4" w:space="0" w:color="auto"/>
              <w:right w:val="single" w:sz="4" w:space="0" w:color="auto"/>
            </w:tcBorders>
            <w:shd w:val="clear" w:color="auto" w:fill="auto"/>
            <w:noWrap/>
            <w:vAlign w:val="center"/>
            <w:hideMark/>
          </w:tcPr>
          <w:p w14:paraId="74D26155"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0.0227</w:t>
            </w:r>
          </w:p>
        </w:tc>
      </w:tr>
      <w:tr w:rsidR="00F24A65" w:rsidRPr="00F24A65" w14:paraId="7742A45B" w14:textId="77777777" w:rsidTr="00F24A6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C99881A"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center"/>
            <w:hideMark/>
          </w:tcPr>
          <w:p w14:paraId="19072005"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85</w:t>
            </w:r>
          </w:p>
        </w:tc>
        <w:tc>
          <w:tcPr>
            <w:tcW w:w="960" w:type="dxa"/>
            <w:tcBorders>
              <w:top w:val="nil"/>
              <w:left w:val="nil"/>
              <w:bottom w:val="single" w:sz="4" w:space="0" w:color="auto"/>
              <w:right w:val="single" w:sz="4" w:space="0" w:color="auto"/>
            </w:tcBorders>
            <w:shd w:val="clear" w:color="auto" w:fill="auto"/>
            <w:noWrap/>
            <w:vAlign w:val="center"/>
            <w:hideMark/>
          </w:tcPr>
          <w:p w14:paraId="416419BC"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0.1546</w:t>
            </w:r>
          </w:p>
        </w:tc>
        <w:tc>
          <w:tcPr>
            <w:tcW w:w="960" w:type="dxa"/>
            <w:tcBorders>
              <w:top w:val="nil"/>
              <w:left w:val="nil"/>
              <w:bottom w:val="single" w:sz="4" w:space="0" w:color="auto"/>
              <w:right w:val="single" w:sz="4" w:space="0" w:color="auto"/>
            </w:tcBorders>
            <w:shd w:val="clear" w:color="auto" w:fill="auto"/>
            <w:noWrap/>
            <w:vAlign w:val="center"/>
            <w:hideMark/>
          </w:tcPr>
          <w:p w14:paraId="383C2ACC"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0.0221</w:t>
            </w:r>
          </w:p>
        </w:tc>
      </w:tr>
      <w:tr w:rsidR="00F24A65" w:rsidRPr="00F24A65" w14:paraId="7F769F59" w14:textId="77777777" w:rsidTr="00F24A6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2A82581"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center"/>
            <w:hideMark/>
          </w:tcPr>
          <w:p w14:paraId="17B395D1"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83</w:t>
            </w:r>
          </w:p>
        </w:tc>
        <w:tc>
          <w:tcPr>
            <w:tcW w:w="960" w:type="dxa"/>
            <w:tcBorders>
              <w:top w:val="nil"/>
              <w:left w:val="nil"/>
              <w:bottom w:val="single" w:sz="4" w:space="0" w:color="auto"/>
              <w:right w:val="single" w:sz="4" w:space="0" w:color="auto"/>
            </w:tcBorders>
            <w:shd w:val="clear" w:color="auto" w:fill="auto"/>
            <w:noWrap/>
            <w:vAlign w:val="center"/>
            <w:hideMark/>
          </w:tcPr>
          <w:p w14:paraId="5F871F22"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0.1530</w:t>
            </w:r>
          </w:p>
        </w:tc>
        <w:tc>
          <w:tcPr>
            <w:tcW w:w="960" w:type="dxa"/>
            <w:tcBorders>
              <w:top w:val="nil"/>
              <w:left w:val="nil"/>
              <w:bottom w:val="single" w:sz="4" w:space="0" w:color="auto"/>
              <w:right w:val="single" w:sz="4" w:space="0" w:color="auto"/>
            </w:tcBorders>
            <w:shd w:val="clear" w:color="auto" w:fill="auto"/>
            <w:noWrap/>
            <w:vAlign w:val="center"/>
            <w:hideMark/>
          </w:tcPr>
          <w:p w14:paraId="5DC23BA2"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0.0216</w:t>
            </w:r>
          </w:p>
        </w:tc>
      </w:tr>
      <w:tr w:rsidR="00F24A65" w:rsidRPr="00F24A65" w14:paraId="29BBE785" w14:textId="77777777" w:rsidTr="00F24A6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4CC0FF3"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6</w:t>
            </w:r>
          </w:p>
        </w:tc>
        <w:tc>
          <w:tcPr>
            <w:tcW w:w="960" w:type="dxa"/>
            <w:tcBorders>
              <w:top w:val="nil"/>
              <w:left w:val="nil"/>
              <w:bottom w:val="single" w:sz="4" w:space="0" w:color="auto"/>
              <w:right w:val="single" w:sz="4" w:space="0" w:color="auto"/>
            </w:tcBorders>
            <w:shd w:val="clear" w:color="auto" w:fill="auto"/>
            <w:noWrap/>
            <w:vAlign w:val="center"/>
            <w:hideMark/>
          </w:tcPr>
          <w:p w14:paraId="238C7F12"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82</w:t>
            </w:r>
          </w:p>
        </w:tc>
        <w:tc>
          <w:tcPr>
            <w:tcW w:w="960" w:type="dxa"/>
            <w:tcBorders>
              <w:top w:val="nil"/>
              <w:left w:val="nil"/>
              <w:bottom w:val="single" w:sz="4" w:space="0" w:color="auto"/>
              <w:right w:val="single" w:sz="4" w:space="0" w:color="auto"/>
            </w:tcBorders>
            <w:shd w:val="clear" w:color="auto" w:fill="auto"/>
            <w:noWrap/>
            <w:vAlign w:val="center"/>
            <w:hideMark/>
          </w:tcPr>
          <w:p w14:paraId="5FF3AC4E"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0.1574</w:t>
            </w:r>
          </w:p>
        </w:tc>
        <w:tc>
          <w:tcPr>
            <w:tcW w:w="960" w:type="dxa"/>
            <w:tcBorders>
              <w:top w:val="nil"/>
              <w:left w:val="nil"/>
              <w:bottom w:val="single" w:sz="4" w:space="0" w:color="auto"/>
              <w:right w:val="single" w:sz="4" w:space="0" w:color="auto"/>
            </w:tcBorders>
            <w:shd w:val="clear" w:color="auto" w:fill="auto"/>
            <w:noWrap/>
            <w:vAlign w:val="center"/>
            <w:hideMark/>
          </w:tcPr>
          <w:p w14:paraId="22261337"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0.0211</w:t>
            </w:r>
          </w:p>
        </w:tc>
      </w:tr>
      <w:tr w:rsidR="00F24A65" w:rsidRPr="00F24A65" w14:paraId="2009CD85" w14:textId="77777777" w:rsidTr="00F24A6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8AD982F"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7</w:t>
            </w:r>
          </w:p>
        </w:tc>
        <w:tc>
          <w:tcPr>
            <w:tcW w:w="960" w:type="dxa"/>
            <w:tcBorders>
              <w:top w:val="nil"/>
              <w:left w:val="nil"/>
              <w:bottom w:val="single" w:sz="4" w:space="0" w:color="auto"/>
              <w:right w:val="single" w:sz="4" w:space="0" w:color="auto"/>
            </w:tcBorders>
            <w:shd w:val="clear" w:color="auto" w:fill="auto"/>
            <w:noWrap/>
            <w:vAlign w:val="center"/>
            <w:hideMark/>
          </w:tcPr>
          <w:p w14:paraId="26B405C3"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86</w:t>
            </w:r>
          </w:p>
        </w:tc>
        <w:tc>
          <w:tcPr>
            <w:tcW w:w="960" w:type="dxa"/>
            <w:tcBorders>
              <w:top w:val="nil"/>
              <w:left w:val="nil"/>
              <w:bottom w:val="single" w:sz="4" w:space="0" w:color="auto"/>
              <w:right w:val="single" w:sz="4" w:space="0" w:color="auto"/>
            </w:tcBorders>
            <w:shd w:val="clear" w:color="auto" w:fill="auto"/>
            <w:noWrap/>
            <w:vAlign w:val="center"/>
            <w:hideMark/>
          </w:tcPr>
          <w:p w14:paraId="634DD6A4"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0.1525</w:t>
            </w:r>
          </w:p>
        </w:tc>
        <w:tc>
          <w:tcPr>
            <w:tcW w:w="960" w:type="dxa"/>
            <w:tcBorders>
              <w:top w:val="nil"/>
              <w:left w:val="nil"/>
              <w:bottom w:val="single" w:sz="4" w:space="0" w:color="auto"/>
              <w:right w:val="single" w:sz="4" w:space="0" w:color="auto"/>
            </w:tcBorders>
            <w:shd w:val="clear" w:color="auto" w:fill="auto"/>
            <w:noWrap/>
            <w:vAlign w:val="center"/>
            <w:hideMark/>
          </w:tcPr>
          <w:p w14:paraId="3C303263"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0.0204</w:t>
            </w:r>
          </w:p>
        </w:tc>
      </w:tr>
      <w:tr w:rsidR="00F24A65" w:rsidRPr="00F24A65" w14:paraId="38EF040F" w14:textId="77777777" w:rsidTr="00F24A6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31E1AB8"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8</w:t>
            </w:r>
          </w:p>
        </w:tc>
        <w:tc>
          <w:tcPr>
            <w:tcW w:w="960" w:type="dxa"/>
            <w:tcBorders>
              <w:top w:val="nil"/>
              <w:left w:val="nil"/>
              <w:bottom w:val="single" w:sz="4" w:space="0" w:color="auto"/>
              <w:right w:val="single" w:sz="4" w:space="0" w:color="auto"/>
            </w:tcBorders>
            <w:shd w:val="clear" w:color="auto" w:fill="auto"/>
            <w:noWrap/>
            <w:vAlign w:val="center"/>
            <w:hideMark/>
          </w:tcPr>
          <w:p w14:paraId="24F3CF8D"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82</w:t>
            </w:r>
          </w:p>
        </w:tc>
        <w:tc>
          <w:tcPr>
            <w:tcW w:w="960" w:type="dxa"/>
            <w:tcBorders>
              <w:top w:val="nil"/>
              <w:left w:val="nil"/>
              <w:bottom w:val="single" w:sz="4" w:space="0" w:color="auto"/>
              <w:right w:val="single" w:sz="4" w:space="0" w:color="auto"/>
            </w:tcBorders>
            <w:shd w:val="clear" w:color="auto" w:fill="auto"/>
            <w:noWrap/>
            <w:vAlign w:val="center"/>
            <w:hideMark/>
          </w:tcPr>
          <w:p w14:paraId="386E0B5F"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0.1577</w:t>
            </w:r>
          </w:p>
        </w:tc>
        <w:tc>
          <w:tcPr>
            <w:tcW w:w="960" w:type="dxa"/>
            <w:tcBorders>
              <w:top w:val="nil"/>
              <w:left w:val="nil"/>
              <w:bottom w:val="single" w:sz="4" w:space="0" w:color="auto"/>
              <w:right w:val="single" w:sz="4" w:space="0" w:color="auto"/>
            </w:tcBorders>
            <w:shd w:val="clear" w:color="auto" w:fill="auto"/>
            <w:noWrap/>
            <w:vAlign w:val="center"/>
            <w:hideMark/>
          </w:tcPr>
          <w:p w14:paraId="70B7095C"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0.0192</w:t>
            </w:r>
          </w:p>
        </w:tc>
      </w:tr>
      <w:tr w:rsidR="00F24A65" w:rsidRPr="00F24A65" w14:paraId="5F18D40F" w14:textId="77777777" w:rsidTr="00BC3F11">
        <w:trPr>
          <w:trHeight w:val="300"/>
          <w:jc w:val="center"/>
        </w:trPr>
        <w:tc>
          <w:tcPr>
            <w:tcW w:w="960" w:type="dxa"/>
            <w:tcBorders>
              <w:top w:val="nil"/>
              <w:left w:val="single" w:sz="4" w:space="0" w:color="auto"/>
              <w:bottom w:val="single" w:sz="4" w:space="0" w:color="auto"/>
              <w:right w:val="single" w:sz="4" w:space="0" w:color="auto"/>
            </w:tcBorders>
            <w:shd w:val="clear" w:color="auto" w:fill="FFC000" w:themeFill="accent4"/>
            <w:noWrap/>
            <w:vAlign w:val="center"/>
            <w:hideMark/>
          </w:tcPr>
          <w:p w14:paraId="447B942F"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9</w:t>
            </w:r>
          </w:p>
        </w:tc>
        <w:tc>
          <w:tcPr>
            <w:tcW w:w="960" w:type="dxa"/>
            <w:tcBorders>
              <w:top w:val="nil"/>
              <w:left w:val="nil"/>
              <w:bottom w:val="single" w:sz="4" w:space="0" w:color="auto"/>
              <w:right w:val="single" w:sz="4" w:space="0" w:color="auto"/>
            </w:tcBorders>
            <w:shd w:val="clear" w:color="auto" w:fill="FFC000" w:themeFill="accent4"/>
            <w:noWrap/>
            <w:vAlign w:val="center"/>
            <w:hideMark/>
          </w:tcPr>
          <w:p w14:paraId="53F095A8"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83</w:t>
            </w:r>
          </w:p>
        </w:tc>
        <w:tc>
          <w:tcPr>
            <w:tcW w:w="960" w:type="dxa"/>
            <w:tcBorders>
              <w:top w:val="nil"/>
              <w:left w:val="nil"/>
              <w:bottom w:val="single" w:sz="4" w:space="0" w:color="auto"/>
              <w:right w:val="single" w:sz="4" w:space="0" w:color="auto"/>
            </w:tcBorders>
            <w:shd w:val="clear" w:color="auto" w:fill="FFC000" w:themeFill="accent4"/>
            <w:noWrap/>
            <w:vAlign w:val="center"/>
            <w:hideMark/>
          </w:tcPr>
          <w:p w14:paraId="4FAA2BEA"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0.1491</w:t>
            </w:r>
          </w:p>
        </w:tc>
        <w:tc>
          <w:tcPr>
            <w:tcW w:w="960" w:type="dxa"/>
            <w:tcBorders>
              <w:top w:val="nil"/>
              <w:left w:val="nil"/>
              <w:bottom w:val="single" w:sz="4" w:space="0" w:color="auto"/>
              <w:right w:val="single" w:sz="4" w:space="0" w:color="auto"/>
            </w:tcBorders>
            <w:shd w:val="clear" w:color="auto" w:fill="FFC000" w:themeFill="accent4"/>
            <w:noWrap/>
            <w:vAlign w:val="center"/>
            <w:hideMark/>
          </w:tcPr>
          <w:p w14:paraId="4E63A0B3"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0.0191</w:t>
            </w:r>
          </w:p>
        </w:tc>
      </w:tr>
      <w:tr w:rsidR="00F24A65" w:rsidRPr="00F24A65" w14:paraId="6101BD8B" w14:textId="77777777" w:rsidTr="00F24A6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68C25E7"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10</w:t>
            </w:r>
          </w:p>
        </w:tc>
        <w:tc>
          <w:tcPr>
            <w:tcW w:w="960" w:type="dxa"/>
            <w:tcBorders>
              <w:top w:val="nil"/>
              <w:left w:val="nil"/>
              <w:bottom w:val="single" w:sz="4" w:space="0" w:color="auto"/>
              <w:right w:val="single" w:sz="4" w:space="0" w:color="auto"/>
            </w:tcBorders>
            <w:shd w:val="clear" w:color="auto" w:fill="auto"/>
            <w:noWrap/>
            <w:vAlign w:val="center"/>
            <w:hideMark/>
          </w:tcPr>
          <w:p w14:paraId="599702AE"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83</w:t>
            </w:r>
          </w:p>
        </w:tc>
        <w:tc>
          <w:tcPr>
            <w:tcW w:w="960" w:type="dxa"/>
            <w:tcBorders>
              <w:top w:val="nil"/>
              <w:left w:val="nil"/>
              <w:bottom w:val="single" w:sz="4" w:space="0" w:color="auto"/>
              <w:right w:val="single" w:sz="4" w:space="0" w:color="auto"/>
            </w:tcBorders>
            <w:shd w:val="clear" w:color="auto" w:fill="auto"/>
            <w:noWrap/>
            <w:vAlign w:val="center"/>
            <w:hideMark/>
          </w:tcPr>
          <w:p w14:paraId="114EBF68"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0.1560</w:t>
            </w:r>
          </w:p>
        </w:tc>
        <w:tc>
          <w:tcPr>
            <w:tcW w:w="960" w:type="dxa"/>
            <w:tcBorders>
              <w:top w:val="nil"/>
              <w:left w:val="nil"/>
              <w:bottom w:val="single" w:sz="4" w:space="0" w:color="auto"/>
              <w:right w:val="single" w:sz="4" w:space="0" w:color="auto"/>
            </w:tcBorders>
            <w:shd w:val="clear" w:color="auto" w:fill="auto"/>
            <w:noWrap/>
            <w:vAlign w:val="center"/>
            <w:hideMark/>
          </w:tcPr>
          <w:p w14:paraId="1511A55E"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0.0191</w:t>
            </w:r>
          </w:p>
        </w:tc>
      </w:tr>
      <w:tr w:rsidR="00F24A65" w:rsidRPr="00F24A65" w14:paraId="2B54DACA" w14:textId="77777777" w:rsidTr="00F24A6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AD178C1"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Total</w:t>
            </w:r>
          </w:p>
        </w:tc>
        <w:tc>
          <w:tcPr>
            <w:tcW w:w="960" w:type="dxa"/>
            <w:tcBorders>
              <w:top w:val="nil"/>
              <w:left w:val="nil"/>
              <w:bottom w:val="single" w:sz="4" w:space="0" w:color="auto"/>
              <w:right w:val="single" w:sz="4" w:space="0" w:color="auto"/>
            </w:tcBorders>
            <w:shd w:val="clear" w:color="auto" w:fill="auto"/>
            <w:noWrap/>
            <w:vAlign w:val="center"/>
            <w:hideMark/>
          </w:tcPr>
          <w:p w14:paraId="7112563B"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838</w:t>
            </w:r>
          </w:p>
        </w:tc>
        <w:tc>
          <w:tcPr>
            <w:tcW w:w="1920" w:type="dxa"/>
            <w:gridSpan w:val="2"/>
            <w:tcBorders>
              <w:top w:val="single" w:sz="4" w:space="0" w:color="auto"/>
              <w:left w:val="nil"/>
              <w:bottom w:val="single" w:sz="4" w:space="0" w:color="auto"/>
              <w:right w:val="single" w:sz="4" w:space="0" w:color="000000"/>
            </w:tcBorders>
            <w:shd w:val="clear" w:color="000000" w:fill="E7E6E6"/>
            <w:noWrap/>
            <w:vAlign w:val="center"/>
            <w:hideMark/>
          </w:tcPr>
          <w:p w14:paraId="678318A2"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 </w:t>
            </w:r>
          </w:p>
        </w:tc>
      </w:tr>
    </w:tbl>
    <w:p w14:paraId="2E6604BD" w14:textId="1AD09B7B" w:rsidR="00F24A65" w:rsidRDefault="00F24A65" w:rsidP="00F24A65">
      <w:pPr>
        <w:pStyle w:val="SkripsiNormal"/>
      </w:pPr>
    </w:p>
    <w:p w14:paraId="6E6620D5" w14:textId="247746D1" w:rsidR="00746B5D" w:rsidRDefault="00026BBD" w:rsidP="007D6ED3">
      <w:pPr>
        <w:pStyle w:val="SkripsiIsiLevel2"/>
      </w:pPr>
      <w:r>
        <w:lastRenderedPageBreak/>
        <w:t xml:space="preserve">Pada </w:t>
      </w:r>
      <w:r w:rsidR="00BC3F11">
        <w:t>Tabel</w:t>
      </w:r>
      <w:r>
        <w:t xml:space="preserve"> 4.</w:t>
      </w:r>
      <w:r w:rsidR="00B5670E">
        <w:t>1</w:t>
      </w:r>
      <w:r w:rsidR="00D55243">
        <w:t xml:space="preserve">, dapat kita ketahui bahwa proses training dengan menggunakan GPU memakan waktu sebanyak </w:t>
      </w:r>
      <w:r w:rsidR="00BC3F11">
        <w:t>838</w:t>
      </w:r>
      <w:r w:rsidR="00D55243">
        <w:t xml:space="preserve"> detik atau </w:t>
      </w:r>
      <w:r w:rsidR="00BC3F11">
        <w:t>13</w:t>
      </w:r>
      <w:r w:rsidR="00D55243">
        <w:t xml:space="preserve"> menit </w:t>
      </w:r>
      <w:r w:rsidR="00BC3F11">
        <w:t>58</w:t>
      </w:r>
      <w:r w:rsidR="00D55243">
        <w:t xml:space="preserve"> detik. Training menggunakan GPU ini juga dibatasi hingga 10 epoch atau 10 kali proses training</w:t>
      </w:r>
      <w:r w:rsidR="00BC3F11">
        <w:t>.</w:t>
      </w:r>
      <w:r w:rsidR="00D55243">
        <w:t xml:space="preserve"> </w:t>
      </w:r>
      <w:r w:rsidR="00BC3F11">
        <w:t>D</w:t>
      </w:r>
      <w:r w:rsidR="00D55243">
        <w:t>ari kesepuluh data tersebut,</w:t>
      </w:r>
      <w:r w:rsidR="001329EA">
        <w:t xml:space="preserve"> didapatkan data terbaik pada epoch ke-9 dimana pada epoch tersebut didapatkan nilai loss </w:t>
      </w:r>
      <w:r w:rsidR="00BC3F11">
        <w:t xml:space="preserve">sebesar </w:t>
      </w:r>
      <w:r w:rsidR="001329EA">
        <w:t>0.</w:t>
      </w:r>
      <w:r w:rsidR="00BC3F11">
        <w:t>0</w:t>
      </w:r>
      <w:r w:rsidR="001329EA">
        <w:t>191 dan</w:t>
      </w:r>
      <w:r w:rsidR="00BC3F11">
        <w:t xml:space="preserve"> akurasi sebesar</w:t>
      </w:r>
      <w:r w:rsidR="001329EA">
        <w:t xml:space="preserve"> </w:t>
      </w:r>
      <w:r w:rsidR="00BC3F11">
        <w:t>0.1491.</w:t>
      </w:r>
    </w:p>
    <w:p w14:paraId="1F122370" w14:textId="77777777" w:rsidR="007D6ED3" w:rsidRDefault="007D6ED3" w:rsidP="007D6ED3">
      <w:pPr>
        <w:pStyle w:val="SkripsiIsiLevel2"/>
      </w:pPr>
    </w:p>
    <w:p w14:paraId="4473C6B6" w14:textId="412812A9" w:rsidR="00746B5D" w:rsidRDefault="00746B5D" w:rsidP="00746B5D">
      <w:pPr>
        <w:pStyle w:val="SkripsiSubLevel2"/>
      </w:pPr>
      <w:bookmarkStart w:id="65" w:name="_Toc513807080"/>
      <w:r>
        <w:t xml:space="preserve">Training dengan </w:t>
      </w:r>
      <w:r w:rsidR="0008469B">
        <w:t>CPU</w:t>
      </w:r>
      <w:bookmarkEnd w:id="65"/>
    </w:p>
    <w:p w14:paraId="711CFA23" w14:textId="74DAB4B3" w:rsidR="0008469B" w:rsidRDefault="001329EA" w:rsidP="0008469B">
      <w:pPr>
        <w:pStyle w:val="SkripsiIsiLevel2"/>
      </w:pPr>
      <w:r>
        <w:t xml:space="preserve">Training berikutnya adalah training dengan menggunakan CPU, dan hasilnya dapat dilihat pada </w:t>
      </w:r>
      <w:r w:rsidR="00260EBF">
        <w:t>Tabel 4.2</w:t>
      </w:r>
      <w:r>
        <w:t>.</w:t>
      </w:r>
    </w:p>
    <w:p w14:paraId="712C800A" w14:textId="77777777" w:rsidR="001329EA" w:rsidRDefault="001329EA" w:rsidP="0008469B">
      <w:pPr>
        <w:pStyle w:val="SkripsiIsiLevel2"/>
      </w:pPr>
    </w:p>
    <w:p w14:paraId="26708A4F" w14:textId="53E44E11" w:rsidR="001329EA" w:rsidRDefault="00382173" w:rsidP="00382173">
      <w:pPr>
        <w:pStyle w:val="SkripsiTabel"/>
      </w:pPr>
      <w:bookmarkStart w:id="66" w:name="_Toc513797909"/>
      <w:r>
        <w:t xml:space="preserve">Tabel </w:t>
      </w:r>
      <w:r w:rsidR="001329EA">
        <w:t>4.</w:t>
      </w:r>
      <w:r w:rsidR="00260EBF">
        <w:t>2</w:t>
      </w:r>
      <w:r w:rsidR="001329EA">
        <w:t xml:space="preserve"> </w:t>
      </w:r>
      <w:r w:rsidR="00260EBF">
        <w:t xml:space="preserve">Hasil </w:t>
      </w:r>
      <w:r w:rsidR="001329EA">
        <w:t>Training dengan CPU</w:t>
      </w:r>
      <w:bookmarkEnd w:id="66"/>
    </w:p>
    <w:tbl>
      <w:tblPr>
        <w:tblW w:w="3840" w:type="dxa"/>
        <w:jc w:val="center"/>
        <w:tblLook w:val="04A0" w:firstRow="1" w:lastRow="0" w:firstColumn="1" w:lastColumn="0" w:noHBand="0" w:noVBand="1"/>
      </w:tblPr>
      <w:tblGrid>
        <w:gridCol w:w="960"/>
        <w:gridCol w:w="960"/>
        <w:gridCol w:w="1027"/>
        <w:gridCol w:w="960"/>
      </w:tblGrid>
      <w:tr w:rsidR="00260EBF" w:rsidRPr="00260EBF" w14:paraId="39272C8A" w14:textId="77777777" w:rsidTr="00260EBF">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BB837F" w14:textId="77777777" w:rsidR="00260EBF" w:rsidRPr="00260EBF" w:rsidRDefault="00260EBF" w:rsidP="00260EBF">
            <w:pPr>
              <w:spacing w:after="0" w:line="240" w:lineRule="auto"/>
              <w:jc w:val="center"/>
              <w:rPr>
                <w:rFonts w:ascii="Times New Roman" w:eastAsia="Times New Roman" w:hAnsi="Times New Roman" w:cs="Times New Roman"/>
                <w:b/>
                <w:bCs/>
                <w:color w:val="000000"/>
                <w:sz w:val="20"/>
                <w:szCs w:val="20"/>
              </w:rPr>
            </w:pPr>
            <w:r w:rsidRPr="00260EBF">
              <w:rPr>
                <w:rFonts w:ascii="Times New Roman" w:eastAsia="Times New Roman" w:hAnsi="Times New Roman" w:cs="Times New Roman"/>
                <w:b/>
                <w:bCs/>
                <w:color w:val="000000"/>
                <w:sz w:val="20"/>
                <w:szCs w:val="20"/>
              </w:rPr>
              <w:t>Epoch</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5DB07A79" w14:textId="77777777" w:rsidR="00260EBF" w:rsidRPr="00260EBF" w:rsidRDefault="00260EBF" w:rsidP="00260EBF">
            <w:pPr>
              <w:spacing w:after="0" w:line="240" w:lineRule="auto"/>
              <w:jc w:val="center"/>
              <w:rPr>
                <w:rFonts w:ascii="Times New Roman" w:eastAsia="Times New Roman" w:hAnsi="Times New Roman" w:cs="Times New Roman"/>
                <w:b/>
                <w:bCs/>
                <w:color w:val="000000"/>
                <w:sz w:val="20"/>
                <w:szCs w:val="20"/>
              </w:rPr>
            </w:pPr>
            <w:r w:rsidRPr="00260EBF">
              <w:rPr>
                <w:rFonts w:ascii="Times New Roman" w:eastAsia="Times New Roman" w:hAnsi="Times New Roman" w:cs="Times New Roman"/>
                <w:b/>
                <w:bCs/>
                <w:color w:val="000000"/>
                <w:sz w:val="20"/>
                <w:szCs w:val="20"/>
              </w:rPr>
              <w:t>Time</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56575DE8" w14:textId="77777777" w:rsidR="00260EBF" w:rsidRPr="00260EBF" w:rsidRDefault="00260EBF" w:rsidP="00260EBF">
            <w:pPr>
              <w:spacing w:after="0" w:line="240" w:lineRule="auto"/>
              <w:jc w:val="center"/>
              <w:rPr>
                <w:rFonts w:ascii="Times New Roman" w:eastAsia="Times New Roman" w:hAnsi="Times New Roman" w:cs="Times New Roman"/>
                <w:b/>
                <w:bCs/>
                <w:color w:val="000000"/>
                <w:sz w:val="20"/>
                <w:szCs w:val="20"/>
              </w:rPr>
            </w:pPr>
            <w:r w:rsidRPr="00260EBF">
              <w:rPr>
                <w:rFonts w:ascii="Times New Roman" w:eastAsia="Times New Roman" w:hAnsi="Times New Roman" w:cs="Times New Roman"/>
                <w:b/>
                <w:bCs/>
                <w:color w:val="000000"/>
                <w:sz w:val="20"/>
                <w:szCs w:val="20"/>
              </w:rPr>
              <w:t>Accuracy</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70BA60F9" w14:textId="77777777" w:rsidR="00260EBF" w:rsidRPr="00260EBF" w:rsidRDefault="00260EBF" w:rsidP="00260EBF">
            <w:pPr>
              <w:spacing w:after="0" w:line="240" w:lineRule="auto"/>
              <w:jc w:val="center"/>
              <w:rPr>
                <w:rFonts w:ascii="Times New Roman" w:eastAsia="Times New Roman" w:hAnsi="Times New Roman" w:cs="Times New Roman"/>
                <w:b/>
                <w:bCs/>
                <w:color w:val="000000"/>
                <w:sz w:val="20"/>
                <w:szCs w:val="20"/>
              </w:rPr>
            </w:pPr>
            <w:r w:rsidRPr="00260EBF">
              <w:rPr>
                <w:rFonts w:ascii="Times New Roman" w:eastAsia="Times New Roman" w:hAnsi="Times New Roman" w:cs="Times New Roman"/>
                <w:b/>
                <w:bCs/>
                <w:color w:val="000000"/>
                <w:sz w:val="20"/>
                <w:szCs w:val="20"/>
              </w:rPr>
              <w:t>Loss</w:t>
            </w:r>
          </w:p>
        </w:tc>
      </w:tr>
      <w:tr w:rsidR="00260EBF" w:rsidRPr="00260EBF" w14:paraId="7C45BD9B" w14:textId="77777777" w:rsidTr="00260EBF">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EE47C2E"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1</w:t>
            </w:r>
          </w:p>
        </w:tc>
        <w:tc>
          <w:tcPr>
            <w:tcW w:w="960" w:type="dxa"/>
            <w:tcBorders>
              <w:top w:val="nil"/>
              <w:left w:val="nil"/>
              <w:bottom w:val="single" w:sz="4" w:space="0" w:color="auto"/>
              <w:right w:val="single" w:sz="4" w:space="0" w:color="auto"/>
            </w:tcBorders>
            <w:shd w:val="clear" w:color="auto" w:fill="auto"/>
            <w:noWrap/>
            <w:vAlign w:val="center"/>
            <w:hideMark/>
          </w:tcPr>
          <w:p w14:paraId="0E7CC695"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191</w:t>
            </w:r>
          </w:p>
        </w:tc>
        <w:tc>
          <w:tcPr>
            <w:tcW w:w="960" w:type="dxa"/>
            <w:tcBorders>
              <w:top w:val="nil"/>
              <w:left w:val="nil"/>
              <w:bottom w:val="single" w:sz="4" w:space="0" w:color="auto"/>
              <w:right w:val="single" w:sz="4" w:space="0" w:color="auto"/>
            </w:tcBorders>
            <w:shd w:val="clear" w:color="auto" w:fill="auto"/>
            <w:noWrap/>
            <w:vAlign w:val="center"/>
            <w:hideMark/>
          </w:tcPr>
          <w:p w14:paraId="63DAFBBF"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0.1541</w:t>
            </w:r>
          </w:p>
        </w:tc>
        <w:tc>
          <w:tcPr>
            <w:tcW w:w="960" w:type="dxa"/>
            <w:tcBorders>
              <w:top w:val="nil"/>
              <w:left w:val="nil"/>
              <w:bottom w:val="single" w:sz="4" w:space="0" w:color="auto"/>
              <w:right w:val="single" w:sz="4" w:space="0" w:color="auto"/>
            </w:tcBorders>
            <w:shd w:val="clear" w:color="auto" w:fill="auto"/>
            <w:noWrap/>
            <w:vAlign w:val="center"/>
            <w:hideMark/>
          </w:tcPr>
          <w:p w14:paraId="62F8C260"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0.0258</w:t>
            </w:r>
          </w:p>
        </w:tc>
      </w:tr>
      <w:tr w:rsidR="00260EBF" w:rsidRPr="00260EBF" w14:paraId="4ECF2C38" w14:textId="77777777" w:rsidTr="00260EBF">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A87D042"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2</w:t>
            </w:r>
          </w:p>
        </w:tc>
        <w:tc>
          <w:tcPr>
            <w:tcW w:w="960" w:type="dxa"/>
            <w:tcBorders>
              <w:top w:val="nil"/>
              <w:left w:val="nil"/>
              <w:bottom w:val="single" w:sz="4" w:space="0" w:color="auto"/>
              <w:right w:val="single" w:sz="4" w:space="0" w:color="auto"/>
            </w:tcBorders>
            <w:shd w:val="clear" w:color="auto" w:fill="auto"/>
            <w:noWrap/>
            <w:vAlign w:val="center"/>
            <w:hideMark/>
          </w:tcPr>
          <w:p w14:paraId="674D2BA5"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190</w:t>
            </w:r>
          </w:p>
        </w:tc>
        <w:tc>
          <w:tcPr>
            <w:tcW w:w="960" w:type="dxa"/>
            <w:tcBorders>
              <w:top w:val="nil"/>
              <w:left w:val="nil"/>
              <w:bottom w:val="single" w:sz="4" w:space="0" w:color="auto"/>
              <w:right w:val="single" w:sz="4" w:space="0" w:color="auto"/>
            </w:tcBorders>
            <w:shd w:val="clear" w:color="auto" w:fill="auto"/>
            <w:noWrap/>
            <w:vAlign w:val="center"/>
            <w:hideMark/>
          </w:tcPr>
          <w:p w14:paraId="16905793"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0.1527</w:t>
            </w:r>
          </w:p>
        </w:tc>
        <w:tc>
          <w:tcPr>
            <w:tcW w:w="960" w:type="dxa"/>
            <w:tcBorders>
              <w:top w:val="nil"/>
              <w:left w:val="nil"/>
              <w:bottom w:val="single" w:sz="4" w:space="0" w:color="auto"/>
              <w:right w:val="single" w:sz="4" w:space="0" w:color="auto"/>
            </w:tcBorders>
            <w:shd w:val="clear" w:color="auto" w:fill="auto"/>
            <w:noWrap/>
            <w:vAlign w:val="center"/>
            <w:hideMark/>
          </w:tcPr>
          <w:p w14:paraId="3A7C54D4"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0.0239</w:t>
            </w:r>
          </w:p>
        </w:tc>
      </w:tr>
      <w:tr w:rsidR="00260EBF" w:rsidRPr="00260EBF" w14:paraId="730D8CD6" w14:textId="77777777" w:rsidTr="00260EBF">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CE04D10"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center"/>
            <w:hideMark/>
          </w:tcPr>
          <w:p w14:paraId="43F94E28"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193</w:t>
            </w:r>
          </w:p>
        </w:tc>
        <w:tc>
          <w:tcPr>
            <w:tcW w:w="960" w:type="dxa"/>
            <w:tcBorders>
              <w:top w:val="nil"/>
              <w:left w:val="nil"/>
              <w:bottom w:val="single" w:sz="4" w:space="0" w:color="auto"/>
              <w:right w:val="single" w:sz="4" w:space="0" w:color="auto"/>
            </w:tcBorders>
            <w:shd w:val="clear" w:color="auto" w:fill="auto"/>
            <w:noWrap/>
            <w:vAlign w:val="center"/>
            <w:hideMark/>
          </w:tcPr>
          <w:p w14:paraId="4E382B5F"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0.1570</w:t>
            </w:r>
          </w:p>
        </w:tc>
        <w:tc>
          <w:tcPr>
            <w:tcW w:w="960" w:type="dxa"/>
            <w:tcBorders>
              <w:top w:val="nil"/>
              <w:left w:val="nil"/>
              <w:bottom w:val="single" w:sz="4" w:space="0" w:color="auto"/>
              <w:right w:val="single" w:sz="4" w:space="0" w:color="auto"/>
            </w:tcBorders>
            <w:shd w:val="clear" w:color="auto" w:fill="auto"/>
            <w:noWrap/>
            <w:vAlign w:val="center"/>
            <w:hideMark/>
          </w:tcPr>
          <w:p w14:paraId="5BE4C95B"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0.0230</w:t>
            </w:r>
          </w:p>
        </w:tc>
      </w:tr>
      <w:tr w:rsidR="00260EBF" w:rsidRPr="00260EBF" w14:paraId="46EE0704" w14:textId="77777777" w:rsidTr="00260EBF">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9E0D358"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center"/>
            <w:hideMark/>
          </w:tcPr>
          <w:p w14:paraId="7118BC7E"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191</w:t>
            </w:r>
          </w:p>
        </w:tc>
        <w:tc>
          <w:tcPr>
            <w:tcW w:w="960" w:type="dxa"/>
            <w:tcBorders>
              <w:top w:val="nil"/>
              <w:left w:val="nil"/>
              <w:bottom w:val="single" w:sz="4" w:space="0" w:color="auto"/>
              <w:right w:val="single" w:sz="4" w:space="0" w:color="auto"/>
            </w:tcBorders>
            <w:shd w:val="clear" w:color="auto" w:fill="auto"/>
            <w:noWrap/>
            <w:vAlign w:val="center"/>
            <w:hideMark/>
          </w:tcPr>
          <w:p w14:paraId="5D0432B2"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0.1516</w:t>
            </w:r>
          </w:p>
        </w:tc>
        <w:tc>
          <w:tcPr>
            <w:tcW w:w="960" w:type="dxa"/>
            <w:tcBorders>
              <w:top w:val="nil"/>
              <w:left w:val="nil"/>
              <w:bottom w:val="single" w:sz="4" w:space="0" w:color="auto"/>
              <w:right w:val="single" w:sz="4" w:space="0" w:color="auto"/>
            </w:tcBorders>
            <w:shd w:val="clear" w:color="auto" w:fill="auto"/>
            <w:noWrap/>
            <w:vAlign w:val="center"/>
            <w:hideMark/>
          </w:tcPr>
          <w:p w14:paraId="0519B980"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0.0222</w:t>
            </w:r>
          </w:p>
        </w:tc>
      </w:tr>
      <w:tr w:rsidR="00260EBF" w:rsidRPr="00260EBF" w14:paraId="3B7D2761" w14:textId="77777777" w:rsidTr="00260EBF">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490020A"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center"/>
            <w:hideMark/>
          </w:tcPr>
          <w:p w14:paraId="13AB0E74"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205</w:t>
            </w:r>
          </w:p>
        </w:tc>
        <w:tc>
          <w:tcPr>
            <w:tcW w:w="960" w:type="dxa"/>
            <w:tcBorders>
              <w:top w:val="nil"/>
              <w:left w:val="nil"/>
              <w:bottom w:val="single" w:sz="4" w:space="0" w:color="auto"/>
              <w:right w:val="single" w:sz="4" w:space="0" w:color="auto"/>
            </w:tcBorders>
            <w:shd w:val="clear" w:color="auto" w:fill="auto"/>
            <w:noWrap/>
            <w:vAlign w:val="center"/>
            <w:hideMark/>
          </w:tcPr>
          <w:p w14:paraId="2456434C"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0.1536</w:t>
            </w:r>
          </w:p>
        </w:tc>
        <w:tc>
          <w:tcPr>
            <w:tcW w:w="960" w:type="dxa"/>
            <w:tcBorders>
              <w:top w:val="nil"/>
              <w:left w:val="nil"/>
              <w:bottom w:val="single" w:sz="4" w:space="0" w:color="auto"/>
              <w:right w:val="single" w:sz="4" w:space="0" w:color="auto"/>
            </w:tcBorders>
            <w:shd w:val="clear" w:color="auto" w:fill="auto"/>
            <w:noWrap/>
            <w:vAlign w:val="center"/>
            <w:hideMark/>
          </w:tcPr>
          <w:p w14:paraId="1C607535"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0.2180</w:t>
            </w:r>
          </w:p>
        </w:tc>
      </w:tr>
      <w:tr w:rsidR="00260EBF" w:rsidRPr="00260EBF" w14:paraId="30D0F725" w14:textId="77777777" w:rsidTr="00260EBF">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B5C85C3"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6</w:t>
            </w:r>
          </w:p>
        </w:tc>
        <w:tc>
          <w:tcPr>
            <w:tcW w:w="960" w:type="dxa"/>
            <w:tcBorders>
              <w:top w:val="nil"/>
              <w:left w:val="nil"/>
              <w:bottom w:val="single" w:sz="4" w:space="0" w:color="auto"/>
              <w:right w:val="single" w:sz="4" w:space="0" w:color="auto"/>
            </w:tcBorders>
            <w:shd w:val="clear" w:color="auto" w:fill="auto"/>
            <w:noWrap/>
            <w:vAlign w:val="center"/>
            <w:hideMark/>
          </w:tcPr>
          <w:p w14:paraId="3784554B"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197</w:t>
            </w:r>
          </w:p>
        </w:tc>
        <w:tc>
          <w:tcPr>
            <w:tcW w:w="960" w:type="dxa"/>
            <w:tcBorders>
              <w:top w:val="nil"/>
              <w:left w:val="nil"/>
              <w:bottom w:val="single" w:sz="4" w:space="0" w:color="auto"/>
              <w:right w:val="single" w:sz="4" w:space="0" w:color="auto"/>
            </w:tcBorders>
            <w:shd w:val="clear" w:color="auto" w:fill="auto"/>
            <w:noWrap/>
            <w:vAlign w:val="center"/>
            <w:hideMark/>
          </w:tcPr>
          <w:p w14:paraId="6AC8F4B6"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0.1528</w:t>
            </w:r>
          </w:p>
        </w:tc>
        <w:tc>
          <w:tcPr>
            <w:tcW w:w="960" w:type="dxa"/>
            <w:tcBorders>
              <w:top w:val="nil"/>
              <w:left w:val="nil"/>
              <w:bottom w:val="single" w:sz="4" w:space="0" w:color="auto"/>
              <w:right w:val="single" w:sz="4" w:space="0" w:color="auto"/>
            </w:tcBorders>
            <w:shd w:val="clear" w:color="auto" w:fill="auto"/>
            <w:noWrap/>
            <w:vAlign w:val="center"/>
            <w:hideMark/>
          </w:tcPr>
          <w:p w14:paraId="3A60DB7C"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0.0213</w:t>
            </w:r>
          </w:p>
        </w:tc>
      </w:tr>
      <w:tr w:rsidR="00260EBF" w:rsidRPr="00260EBF" w14:paraId="48A02E94" w14:textId="77777777" w:rsidTr="00260EBF">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BA60AC6"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7</w:t>
            </w:r>
          </w:p>
        </w:tc>
        <w:tc>
          <w:tcPr>
            <w:tcW w:w="960" w:type="dxa"/>
            <w:tcBorders>
              <w:top w:val="nil"/>
              <w:left w:val="nil"/>
              <w:bottom w:val="single" w:sz="4" w:space="0" w:color="auto"/>
              <w:right w:val="single" w:sz="4" w:space="0" w:color="auto"/>
            </w:tcBorders>
            <w:shd w:val="clear" w:color="auto" w:fill="auto"/>
            <w:noWrap/>
            <w:vAlign w:val="center"/>
            <w:hideMark/>
          </w:tcPr>
          <w:p w14:paraId="0BF840F3"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232</w:t>
            </w:r>
          </w:p>
        </w:tc>
        <w:tc>
          <w:tcPr>
            <w:tcW w:w="960" w:type="dxa"/>
            <w:tcBorders>
              <w:top w:val="nil"/>
              <w:left w:val="nil"/>
              <w:bottom w:val="single" w:sz="4" w:space="0" w:color="auto"/>
              <w:right w:val="single" w:sz="4" w:space="0" w:color="auto"/>
            </w:tcBorders>
            <w:shd w:val="clear" w:color="auto" w:fill="auto"/>
            <w:noWrap/>
            <w:vAlign w:val="center"/>
            <w:hideMark/>
          </w:tcPr>
          <w:p w14:paraId="4DE056C9"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0.1526</w:t>
            </w:r>
          </w:p>
        </w:tc>
        <w:tc>
          <w:tcPr>
            <w:tcW w:w="960" w:type="dxa"/>
            <w:tcBorders>
              <w:top w:val="nil"/>
              <w:left w:val="nil"/>
              <w:bottom w:val="single" w:sz="4" w:space="0" w:color="auto"/>
              <w:right w:val="single" w:sz="4" w:space="0" w:color="auto"/>
            </w:tcBorders>
            <w:shd w:val="clear" w:color="auto" w:fill="auto"/>
            <w:noWrap/>
            <w:vAlign w:val="center"/>
            <w:hideMark/>
          </w:tcPr>
          <w:p w14:paraId="326E32D0"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0.0204</w:t>
            </w:r>
          </w:p>
        </w:tc>
      </w:tr>
      <w:tr w:rsidR="00260EBF" w:rsidRPr="00260EBF" w14:paraId="7F149B63" w14:textId="77777777" w:rsidTr="00260EBF">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427B583"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8</w:t>
            </w:r>
          </w:p>
        </w:tc>
        <w:tc>
          <w:tcPr>
            <w:tcW w:w="960" w:type="dxa"/>
            <w:tcBorders>
              <w:top w:val="nil"/>
              <w:left w:val="nil"/>
              <w:bottom w:val="single" w:sz="4" w:space="0" w:color="auto"/>
              <w:right w:val="single" w:sz="4" w:space="0" w:color="auto"/>
            </w:tcBorders>
            <w:shd w:val="clear" w:color="auto" w:fill="auto"/>
            <w:noWrap/>
            <w:vAlign w:val="center"/>
            <w:hideMark/>
          </w:tcPr>
          <w:p w14:paraId="426B42F3"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211</w:t>
            </w:r>
          </w:p>
        </w:tc>
        <w:tc>
          <w:tcPr>
            <w:tcW w:w="960" w:type="dxa"/>
            <w:tcBorders>
              <w:top w:val="nil"/>
              <w:left w:val="nil"/>
              <w:bottom w:val="single" w:sz="4" w:space="0" w:color="auto"/>
              <w:right w:val="single" w:sz="4" w:space="0" w:color="auto"/>
            </w:tcBorders>
            <w:shd w:val="clear" w:color="auto" w:fill="auto"/>
            <w:noWrap/>
            <w:vAlign w:val="center"/>
            <w:hideMark/>
          </w:tcPr>
          <w:p w14:paraId="27F42E62"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0.1567</w:t>
            </w:r>
          </w:p>
        </w:tc>
        <w:tc>
          <w:tcPr>
            <w:tcW w:w="960" w:type="dxa"/>
            <w:tcBorders>
              <w:top w:val="nil"/>
              <w:left w:val="nil"/>
              <w:bottom w:val="single" w:sz="4" w:space="0" w:color="auto"/>
              <w:right w:val="single" w:sz="4" w:space="0" w:color="auto"/>
            </w:tcBorders>
            <w:shd w:val="clear" w:color="auto" w:fill="auto"/>
            <w:noWrap/>
            <w:vAlign w:val="center"/>
            <w:hideMark/>
          </w:tcPr>
          <w:p w14:paraId="5DA431BA"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0.0195</w:t>
            </w:r>
          </w:p>
        </w:tc>
      </w:tr>
      <w:tr w:rsidR="00260EBF" w:rsidRPr="00260EBF" w14:paraId="50E14E6B" w14:textId="77777777" w:rsidTr="00260EBF">
        <w:trPr>
          <w:trHeight w:val="300"/>
          <w:jc w:val="center"/>
        </w:trPr>
        <w:tc>
          <w:tcPr>
            <w:tcW w:w="960" w:type="dxa"/>
            <w:tcBorders>
              <w:top w:val="nil"/>
              <w:left w:val="single" w:sz="4" w:space="0" w:color="auto"/>
              <w:bottom w:val="single" w:sz="4" w:space="0" w:color="auto"/>
              <w:right w:val="single" w:sz="4" w:space="0" w:color="auto"/>
            </w:tcBorders>
            <w:shd w:val="clear" w:color="auto" w:fill="FFC000" w:themeFill="accent4"/>
            <w:noWrap/>
            <w:vAlign w:val="center"/>
            <w:hideMark/>
          </w:tcPr>
          <w:p w14:paraId="549A179B"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9</w:t>
            </w:r>
          </w:p>
        </w:tc>
        <w:tc>
          <w:tcPr>
            <w:tcW w:w="960" w:type="dxa"/>
            <w:tcBorders>
              <w:top w:val="nil"/>
              <w:left w:val="nil"/>
              <w:bottom w:val="single" w:sz="4" w:space="0" w:color="auto"/>
              <w:right w:val="single" w:sz="4" w:space="0" w:color="auto"/>
            </w:tcBorders>
            <w:shd w:val="clear" w:color="auto" w:fill="FFC000" w:themeFill="accent4"/>
            <w:noWrap/>
            <w:vAlign w:val="center"/>
            <w:hideMark/>
          </w:tcPr>
          <w:p w14:paraId="36886BDA"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291</w:t>
            </w:r>
          </w:p>
        </w:tc>
        <w:tc>
          <w:tcPr>
            <w:tcW w:w="960" w:type="dxa"/>
            <w:tcBorders>
              <w:top w:val="nil"/>
              <w:left w:val="nil"/>
              <w:bottom w:val="single" w:sz="4" w:space="0" w:color="auto"/>
              <w:right w:val="single" w:sz="4" w:space="0" w:color="auto"/>
            </w:tcBorders>
            <w:shd w:val="clear" w:color="auto" w:fill="FFC000" w:themeFill="accent4"/>
            <w:noWrap/>
            <w:vAlign w:val="center"/>
            <w:hideMark/>
          </w:tcPr>
          <w:p w14:paraId="2A9E5C2B"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0.1479</w:t>
            </w:r>
          </w:p>
        </w:tc>
        <w:tc>
          <w:tcPr>
            <w:tcW w:w="960" w:type="dxa"/>
            <w:tcBorders>
              <w:top w:val="nil"/>
              <w:left w:val="nil"/>
              <w:bottom w:val="single" w:sz="4" w:space="0" w:color="auto"/>
              <w:right w:val="single" w:sz="4" w:space="0" w:color="auto"/>
            </w:tcBorders>
            <w:shd w:val="clear" w:color="auto" w:fill="FFC000" w:themeFill="accent4"/>
            <w:noWrap/>
            <w:vAlign w:val="center"/>
            <w:hideMark/>
          </w:tcPr>
          <w:p w14:paraId="1842AC86"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0.0190</w:t>
            </w:r>
          </w:p>
        </w:tc>
      </w:tr>
      <w:tr w:rsidR="00260EBF" w:rsidRPr="00260EBF" w14:paraId="426C1000" w14:textId="77777777" w:rsidTr="00260EBF">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E8A527C"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10</w:t>
            </w:r>
          </w:p>
        </w:tc>
        <w:tc>
          <w:tcPr>
            <w:tcW w:w="960" w:type="dxa"/>
            <w:tcBorders>
              <w:top w:val="nil"/>
              <w:left w:val="nil"/>
              <w:bottom w:val="single" w:sz="4" w:space="0" w:color="auto"/>
              <w:right w:val="single" w:sz="4" w:space="0" w:color="auto"/>
            </w:tcBorders>
            <w:shd w:val="clear" w:color="auto" w:fill="auto"/>
            <w:noWrap/>
            <w:vAlign w:val="center"/>
            <w:hideMark/>
          </w:tcPr>
          <w:p w14:paraId="4B8B434D"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229</w:t>
            </w:r>
          </w:p>
        </w:tc>
        <w:tc>
          <w:tcPr>
            <w:tcW w:w="960" w:type="dxa"/>
            <w:tcBorders>
              <w:top w:val="nil"/>
              <w:left w:val="nil"/>
              <w:bottom w:val="single" w:sz="4" w:space="0" w:color="auto"/>
              <w:right w:val="single" w:sz="4" w:space="0" w:color="auto"/>
            </w:tcBorders>
            <w:shd w:val="clear" w:color="auto" w:fill="auto"/>
            <w:noWrap/>
            <w:vAlign w:val="center"/>
            <w:hideMark/>
          </w:tcPr>
          <w:p w14:paraId="38A1BC50"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0.1537</w:t>
            </w:r>
          </w:p>
        </w:tc>
        <w:tc>
          <w:tcPr>
            <w:tcW w:w="960" w:type="dxa"/>
            <w:tcBorders>
              <w:top w:val="nil"/>
              <w:left w:val="nil"/>
              <w:bottom w:val="single" w:sz="4" w:space="0" w:color="auto"/>
              <w:right w:val="single" w:sz="4" w:space="0" w:color="auto"/>
            </w:tcBorders>
            <w:shd w:val="clear" w:color="auto" w:fill="auto"/>
            <w:noWrap/>
            <w:vAlign w:val="center"/>
            <w:hideMark/>
          </w:tcPr>
          <w:p w14:paraId="2FC20CA6"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0.0192</w:t>
            </w:r>
          </w:p>
        </w:tc>
      </w:tr>
      <w:tr w:rsidR="00260EBF" w:rsidRPr="00260EBF" w14:paraId="071649A7" w14:textId="77777777" w:rsidTr="00260EBF">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6AEA5B8"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Total</w:t>
            </w:r>
          </w:p>
        </w:tc>
        <w:tc>
          <w:tcPr>
            <w:tcW w:w="960" w:type="dxa"/>
            <w:tcBorders>
              <w:top w:val="nil"/>
              <w:left w:val="nil"/>
              <w:bottom w:val="single" w:sz="4" w:space="0" w:color="auto"/>
              <w:right w:val="single" w:sz="4" w:space="0" w:color="auto"/>
            </w:tcBorders>
            <w:shd w:val="clear" w:color="auto" w:fill="auto"/>
            <w:noWrap/>
            <w:vAlign w:val="center"/>
            <w:hideMark/>
          </w:tcPr>
          <w:p w14:paraId="351855E4"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2130</w:t>
            </w:r>
          </w:p>
        </w:tc>
        <w:tc>
          <w:tcPr>
            <w:tcW w:w="1920" w:type="dxa"/>
            <w:gridSpan w:val="2"/>
            <w:tcBorders>
              <w:top w:val="single" w:sz="4" w:space="0" w:color="auto"/>
              <w:left w:val="nil"/>
              <w:bottom w:val="single" w:sz="4" w:space="0" w:color="auto"/>
              <w:right w:val="single" w:sz="4" w:space="0" w:color="000000"/>
            </w:tcBorders>
            <w:shd w:val="clear" w:color="000000" w:fill="E7E6E6"/>
            <w:noWrap/>
            <w:vAlign w:val="center"/>
            <w:hideMark/>
          </w:tcPr>
          <w:p w14:paraId="01A3E1B3"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 </w:t>
            </w:r>
          </w:p>
        </w:tc>
      </w:tr>
    </w:tbl>
    <w:p w14:paraId="7893B6B1" w14:textId="77777777" w:rsidR="00260EBF" w:rsidRDefault="00260EBF" w:rsidP="00260EBF">
      <w:pPr>
        <w:pStyle w:val="SkripsiNormal"/>
      </w:pPr>
    </w:p>
    <w:p w14:paraId="2DF25FA6" w14:textId="5C269CE6" w:rsidR="0008469B" w:rsidRDefault="00A23CC7" w:rsidP="001329EA">
      <w:pPr>
        <w:pStyle w:val="SkripsiIsiLevel2"/>
      </w:pPr>
      <w:r>
        <w:t xml:space="preserve">Pada </w:t>
      </w:r>
      <w:r w:rsidR="00260EBF">
        <w:t>Tabel 4.2</w:t>
      </w:r>
      <w:r w:rsidR="001329EA" w:rsidRPr="001329EA">
        <w:t xml:space="preserve">, dapat kita ketahui bahwa proses training dengan menggunakan </w:t>
      </w:r>
      <w:r w:rsidR="001329EA">
        <w:t>CPU</w:t>
      </w:r>
      <w:r w:rsidR="001329EA" w:rsidRPr="001329EA">
        <w:t xml:space="preserve"> memakan waktu sebanyak </w:t>
      </w:r>
      <w:r w:rsidR="00260EBF">
        <w:t>2130</w:t>
      </w:r>
      <w:r w:rsidR="001329EA" w:rsidRPr="001329EA">
        <w:t xml:space="preserve"> detik atau </w:t>
      </w:r>
      <w:r w:rsidR="001329EA">
        <w:t>3</w:t>
      </w:r>
      <w:r w:rsidR="00260EBF">
        <w:t>5</w:t>
      </w:r>
      <w:r w:rsidR="001329EA" w:rsidRPr="001329EA">
        <w:t xml:space="preserve"> menit </w:t>
      </w:r>
      <w:r w:rsidR="00260EBF">
        <w:t>30</w:t>
      </w:r>
      <w:r w:rsidR="001329EA" w:rsidRPr="001329EA">
        <w:t xml:space="preserve"> detik. Training menggunakan </w:t>
      </w:r>
      <w:r w:rsidR="001329EA">
        <w:t>CPU</w:t>
      </w:r>
      <w:r w:rsidR="001329EA" w:rsidRPr="001329EA">
        <w:t xml:space="preserve"> ini juga dibatasi hingga 10 epoch atau 10 kali proses training, dari kesepuluh data tersebut, didapatkan data terbaik pada epoch ke-</w:t>
      </w:r>
      <w:r w:rsidR="00E0118B">
        <w:t>9</w:t>
      </w:r>
      <w:r w:rsidR="001329EA" w:rsidRPr="001329EA">
        <w:t xml:space="preserve"> dimana pada epoch tersebut didapatkan nilai loss </w:t>
      </w:r>
      <w:r w:rsidR="00E0118B">
        <w:t xml:space="preserve">sebesar </w:t>
      </w:r>
      <w:r w:rsidR="001329EA" w:rsidRPr="001329EA">
        <w:t>0.</w:t>
      </w:r>
      <w:r w:rsidR="00E0118B">
        <w:t>0</w:t>
      </w:r>
      <w:r w:rsidR="001329EA" w:rsidRPr="001329EA">
        <w:t>19</w:t>
      </w:r>
      <w:r w:rsidR="00E0118B">
        <w:t>0</w:t>
      </w:r>
      <w:r w:rsidR="001329EA" w:rsidRPr="001329EA">
        <w:t>, dan</w:t>
      </w:r>
      <w:r w:rsidR="00E0118B">
        <w:t xml:space="preserve"> akurasi sebesar</w:t>
      </w:r>
      <w:r w:rsidR="001329EA" w:rsidRPr="001329EA">
        <w:t xml:space="preserve"> </w:t>
      </w:r>
      <w:r w:rsidR="00E0118B">
        <w:t>0.1479</w:t>
      </w:r>
      <w:r w:rsidR="001329EA" w:rsidRPr="001329EA">
        <w:t>.</w:t>
      </w:r>
    </w:p>
    <w:p w14:paraId="6607B5C0" w14:textId="77777777" w:rsidR="001329EA" w:rsidRDefault="001329EA" w:rsidP="001329EA">
      <w:pPr>
        <w:pStyle w:val="SkripsiNormal"/>
      </w:pPr>
    </w:p>
    <w:p w14:paraId="26323A19" w14:textId="67B3C820" w:rsidR="0008469B" w:rsidRDefault="0008469B" w:rsidP="00746B5D">
      <w:pPr>
        <w:pStyle w:val="SkripsiSubLevel2"/>
      </w:pPr>
      <w:bookmarkStart w:id="67" w:name="_Toc513807081"/>
      <w:r>
        <w:t>Perbandingan Training CPU dan GPU</w:t>
      </w:r>
      <w:bookmarkEnd w:id="67"/>
    </w:p>
    <w:p w14:paraId="1C05146A" w14:textId="5320D78A" w:rsidR="00746B5D" w:rsidRDefault="00F33CFA" w:rsidP="00746B5D">
      <w:pPr>
        <w:pStyle w:val="SkripsiIsiLevel2"/>
      </w:pPr>
      <w:r>
        <w:t xml:space="preserve">Secara umum training dengan CPU maupun GPU menghasilkan data yang tidak jauh berbeda, dapat dilihat pada loss </w:t>
      </w:r>
      <w:r>
        <w:lastRenderedPageBreak/>
        <w:t xml:space="preserve">yang dihasilkan </w:t>
      </w:r>
      <w:r w:rsidR="00043104">
        <w:t>berkisar</w:t>
      </w:r>
      <w:r>
        <w:t xml:space="preserve"> pada kisaran angka yang sama, yaitu 0.</w:t>
      </w:r>
      <w:r w:rsidR="00E0118B">
        <w:t>0191</w:t>
      </w:r>
      <w:r>
        <w:t xml:space="preserve"> pada training dengan </w:t>
      </w:r>
      <w:r w:rsidR="00043104">
        <w:t xml:space="preserve">menggunakan </w:t>
      </w:r>
      <w:r>
        <w:t>GPU sedangkan 0.</w:t>
      </w:r>
      <w:r w:rsidR="00E0118B">
        <w:t>0190</w:t>
      </w:r>
      <w:r>
        <w:t xml:space="preserve"> pada training dengan menggunakan CPU. Namun dari kedua proses training tersebut, </w:t>
      </w:r>
      <w:r w:rsidR="00995F35">
        <w:t>waktu yang dibutuhkan berbeda. Pada proses training dengan CPU memakan waktu sebanyak 3</w:t>
      </w:r>
      <w:r w:rsidR="00E0118B">
        <w:t>5</w:t>
      </w:r>
      <w:r w:rsidR="00995F35">
        <w:t xml:space="preserve"> menit </w:t>
      </w:r>
      <w:r w:rsidR="00E0118B">
        <w:t>30</w:t>
      </w:r>
      <w:r w:rsidR="00995F35">
        <w:t xml:space="preserve"> detik, sedangkan pada GPU memakan waktu sebanyak 1</w:t>
      </w:r>
      <w:r w:rsidR="00E0118B">
        <w:t>3</w:t>
      </w:r>
      <w:r w:rsidR="00995F35">
        <w:t xml:space="preserve"> menit </w:t>
      </w:r>
      <w:r w:rsidR="00E0118B">
        <w:t>58</w:t>
      </w:r>
      <w:r w:rsidR="00995F35">
        <w:t xml:space="preserve"> detik. Dapat dilihat bahwa dengan menggunakan GPU terdapat peningkatan 2 kali lebih cepat dibanding dengan menggunakan CPU. Artinya proses training dengan menggunakan GPU lebih efisien dibanding dengan CPU tanpa mengorbankan hasil training yang dihasilkan.</w:t>
      </w:r>
      <w:r w:rsidR="00E21B43">
        <w:t xml:space="preserve"> Untuk poin-poin selanjutnya, data yang ditampilkan hanya data yang ditraining dengan GPU.</w:t>
      </w:r>
    </w:p>
    <w:p w14:paraId="255ED900" w14:textId="77777777" w:rsidR="00746B5D" w:rsidRDefault="00746B5D" w:rsidP="00746B5D">
      <w:pPr>
        <w:pStyle w:val="SkripsiNormal"/>
      </w:pPr>
    </w:p>
    <w:p w14:paraId="5C5A9BF5" w14:textId="47EFB7A3" w:rsidR="00BC44E3" w:rsidRDefault="00746B5D" w:rsidP="00BC44E3">
      <w:pPr>
        <w:pStyle w:val="SkripsiSubLevel1"/>
      </w:pPr>
      <w:bookmarkStart w:id="68" w:name="_Toc513807082"/>
      <w:r>
        <w:t>Hasil Testing</w:t>
      </w:r>
      <w:bookmarkEnd w:id="68"/>
    </w:p>
    <w:p w14:paraId="5264D370" w14:textId="3CB5C1AF" w:rsidR="002B3D5A" w:rsidRDefault="00043104" w:rsidP="002B3D5A">
      <w:pPr>
        <w:pStyle w:val="SkripsiIsiLevel1"/>
      </w:pPr>
      <w:r w:rsidRPr="00043104">
        <w:t>Pada tahap ini dilakukan testing data dengan dua cara, cara pertama yaitu dengan melihat accuracy dan loss value dari model yang dihasilkan. Setelah itu testing cara kedua dilakukan dengan cara membaca hasil model yang telah disimpan dalam format hdf5, lalu mengirimkannya melalui ke simulator dalam mode Autonomous Drive. Testing yang kedua ini untuk selanjutnya akan kita sebut dengan visual Testing. Dalam visual testing ini dikatakan berhasil jika mobil dapat berkendara secara mandiri dan dapat melewati 1 lap penuh tanpa menabrak halangan sama sekali.</w:t>
      </w:r>
    </w:p>
    <w:p w14:paraId="7C7D7E7F" w14:textId="03535C08" w:rsidR="006A7423" w:rsidRDefault="006A7423" w:rsidP="008673BD">
      <w:pPr>
        <w:pStyle w:val="SkripsiNormal"/>
      </w:pPr>
    </w:p>
    <w:p w14:paraId="128D2644" w14:textId="12830372" w:rsidR="002B3D5A" w:rsidRDefault="002B3D5A" w:rsidP="002B3D5A">
      <w:pPr>
        <w:pStyle w:val="SkripsiSubLevel2"/>
      </w:pPr>
      <w:bookmarkStart w:id="69" w:name="_Toc513807083"/>
      <w:r>
        <w:t xml:space="preserve">Data </w:t>
      </w:r>
      <w:r w:rsidRPr="00CA49C3">
        <w:t>Testing</w:t>
      </w:r>
      <w:r w:rsidR="008673BD">
        <w:t xml:space="preserve"> 10 Epoch</w:t>
      </w:r>
      <w:bookmarkEnd w:id="69"/>
    </w:p>
    <w:p w14:paraId="20AC7295" w14:textId="4D143776" w:rsidR="00116E08" w:rsidRPr="00116E08" w:rsidRDefault="005A14D9" w:rsidP="005A14D9">
      <w:pPr>
        <w:pStyle w:val="SkripsiIsiLevel2"/>
      </w:pPr>
      <w:r>
        <w:t xml:space="preserve">Data testing dengan GPU ditunjukkan pada dan </w:t>
      </w:r>
      <w:r w:rsidR="00E21B43">
        <w:t>gambar 4.5</w:t>
      </w:r>
      <w:r>
        <w:t>.</w:t>
      </w:r>
      <w:r w:rsidR="00116E08">
        <w:t xml:space="preserve"> </w:t>
      </w:r>
      <w:r>
        <w:t>Pada gambar 4.5 tersebut data ditunjukkan dalam bentuk grafik. Grafik yang ditunjukkan dalam gambar 4.5 merupakan grafik antara epoch dengan loss yang dihasilkan. Pada Gambar 4.5 dapat kita ketahui bahwa nilai loss yang dihasilkan seiring bertambahnya epoch maka akan semakin menurun. Pada data training maupun data test memiliki trend yang sama-sama saling turun, namun</w:t>
      </w:r>
      <w:r w:rsidR="00E21B43">
        <w:t xml:space="preserve"> antara data training dan data testing memiliki jarak yang cukup jauh yaitu berkisar sekitar 0.015. Perbedaan yang cukup jauh tersebut </w:t>
      </w:r>
      <w:r w:rsidR="00E6558E">
        <w:t>dapat dikarenakan nilai epoch yang kecil atau karena jumlah data yang dibutuhkan untuk proses training kurang banyak. Untuk itu perlu dikonfirmasi bagaimana jika dilakukan proses training lagi dengan data yang sama, namun dengan jumlah epoch yang lebih besar.</w:t>
      </w:r>
    </w:p>
    <w:p w14:paraId="1C91DBE8" w14:textId="751E2633" w:rsidR="001F7AFE" w:rsidRDefault="00DE62B2" w:rsidP="00EE3F26">
      <w:pPr>
        <w:pStyle w:val="SkripsiNormal"/>
        <w:jc w:val="center"/>
      </w:pPr>
      <w:r>
        <w:rPr>
          <w:noProof/>
        </w:rPr>
        <w:lastRenderedPageBreak/>
        <w:drawing>
          <wp:inline distT="0" distB="0" distL="0" distR="0" wp14:anchorId="0E572329" wp14:editId="19A696F0">
            <wp:extent cx="3240000" cy="242051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240000" cy="2420512"/>
                    </a:xfrm>
                    <a:prstGeom prst="rect">
                      <a:avLst/>
                    </a:prstGeom>
                    <a:noFill/>
                    <a:ln>
                      <a:noFill/>
                    </a:ln>
                  </pic:spPr>
                </pic:pic>
              </a:graphicData>
            </a:graphic>
          </wp:inline>
        </w:drawing>
      </w:r>
    </w:p>
    <w:p w14:paraId="44D6D38F" w14:textId="22F9528A" w:rsidR="006A7423" w:rsidRDefault="006A7423" w:rsidP="00CC75B9">
      <w:pPr>
        <w:pStyle w:val="SkripsiGambar"/>
      </w:pPr>
      <w:bookmarkStart w:id="70" w:name="_Toc513797822"/>
      <w:r>
        <w:t>Gambar 4.</w:t>
      </w:r>
      <w:r w:rsidR="005A14D9">
        <w:t>4</w:t>
      </w:r>
      <w:r>
        <w:t xml:space="preserve"> Loss yang dihasilkan </w:t>
      </w:r>
      <w:r w:rsidR="00730073">
        <w:t>dengan 10 Epoch</w:t>
      </w:r>
      <w:bookmarkEnd w:id="70"/>
    </w:p>
    <w:p w14:paraId="5E3B542B" w14:textId="77777777" w:rsidR="00043104" w:rsidRDefault="00043104" w:rsidP="00043104">
      <w:pPr>
        <w:pStyle w:val="SkripsiNormal"/>
      </w:pPr>
    </w:p>
    <w:p w14:paraId="4A0AE149" w14:textId="00FE127D" w:rsidR="00043104" w:rsidRDefault="00043104" w:rsidP="00043104">
      <w:pPr>
        <w:pStyle w:val="SkripsiSubLevel2"/>
      </w:pPr>
      <w:bookmarkStart w:id="71" w:name="_Toc513807084"/>
      <w:r>
        <w:t>Data Testing GPU 100 Epoch</w:t>
      </w:r>
      <w:bookmarkEnd w:id="71"/>
    </w:p>
    <w:p w14:paraId="18157AF2" w14:textId="0BB3506C" w:rsidR="00CD2B14" w:rsidRDefault="00CD2B14" w:rsidP="0070047B">
      <w:pPr>
        <w:pStyle w:val="SkripsiNormal"/>
        <w:jc w:val="center"/>
      </w:pPr>
      <w:r>
        <w:rPr>
          <w:noProof/>
        </w:rPr>
        <w:drawing>
          <wp:inline distT="0" distB="0" distL="0" distR="0" wp14:anchorId="2467BD5D" wp14:editId="79210896">
            <wp:extent cx="3240000" cy="242129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240000" cy="2421293"/>
                    </a:xfrm>
                    <a:prstGeom prst="rect">
                      <a:avLst/>
                    </a:prstGeom>
                    <a:noFill/>
                    <a:ln>
                      <a:noFill/>
                    </a:ln>
                  </pic:spPr>
                </pic:pic>
              </a:graphicData>
            </a:graphic>
          </wp:inline>
        </w:drawing>
      </w:r>
    </w:p>
    <w:p w14:paraId="054FCB76" w14:textId="57CECDE5" w:rsidR="00043104" w:rsidRDefault="00043104" w:rsidP="00043104">
      <w:pPr>
        <w:pStyle w:val="SkripsiGambar"/>
      </w:pPr>
      <w:bookmarkStart w:id="72" w:name="_Toc513797823"/>
      <w:r>
        <w:t>Gambar 4.</w:t>
      </w:r>
      <w:r w:rsidR="008673BD">
        <w:t>5</w:t>
      </w:r>
      <w:r>
        <w:t xml:space="preserve"> </w:t>
      </w:r>
      <w:r w:rsidR="00730073" w:rsidRPr="00730073">
        <w:t>Loss yang dihasilkan dengan 10</w:t>
      </w:r>
      <w:r w:rsidR="00730073">
        <w:t>0</w:t>
      </w:r>
      <w:r w:rsidR="00730073" w:rsidRPr="00730073">
        <w:t xml:space="preserve"> Epoch</w:t>
      </w:r>
      <w:bookmarkEnd w:id="72"/>
    </w:p>
    <w:p w14:paraId="0202EAF7" w14:textId="613D2AA2" w:rsidR="00043104" w:rsidRDefault="00043104" w:rsidP="00043104">
      <w:pPr>
        <w:pStyle w:val="SkripsiNormal"/>
      </w:pPr>
    </w:p>
    <w:p w14:paraId="61FEE9A1" w14:textId="28EF2946" w:rsidR="008673BD" w:rsidRDefault="008673BD" w:rsidP="0070047B">
      <w:pPr>
        <w:pStyle w:val="SkripsiIsiLevel2"/>
      </w:pPr>
      <w:r>
        <w:t xml:space="preserve">Gambar 4.5 merupakan </w:t>
      </w:r>
      <w:r w:rsidR="00730073">
        <w:t xml:space="preserve">grafik yang dihasilkan proses training dengan </w:t>
      </w:r>
      <w:r w:rsidR="00E371AF">
        <w:t xml:space="preserve">100 epoch. Pada gambar 4.5 dapat dilihat bahwa data training seiring bertambahnya epoch, maka loss yang dihasilkan semakin kecil. Pada data testing data yang dihasilkan juga </w:t>
      </w:r>
      <w:r w:rsidR="00E371AF">
        <w:lastRenderedPageBreak/>
        <w:t xml:space="preserve">menunjukkan </w:t>
      </w:r>
      <w:r w:rsidR="000B255B">
        <w:t xml:space="preserve">trend yang sama, yaitu semakin lama semakin menurun, namun trend ini hanya terjadi pada 20 epoch pertama saja, </w:t>
      </w:r>
      <w:r w:rsidR="000B255B" w:rsidRPr="000B255B">
        <w:t xml:space="preserve">untuk epoch ke 21 hingga 100, data berfluktuasi pada nilai 0.005 saja. Hal ini dimungkinkan karena 100 epoch dinilai terlalu besar, atau </w:t>
      </w:r>
      <w:r w:rsidR="00BA4DC8" w:rsidRPr="00BA4DC8">
        <w:t>jumlah data yang dibutuhkan untuk proses training kurang banyak</w:t>
      </w:r>
      <w:r w:rsidR="000B255B" w:rsidRPr="000B255B">
        <w:t>. Hal tersebut dapat divalidasi melalui visual testing, dimana pada test tersebut kita mengamati bagaimana performa self-driving car.</w:t>
      </w:r>
    </w:p>
    <w:p w14:paraId="5AB288F0" w14:textId="77777777" w:rsidR="00E371AF" w:rsidRDefault="00E371AF" w:rsidP="00E371AF">
      <w:pPr>
        <w:pStyle w:val="SkripsiNormal"/>
      </w:pPr>
    </w:p>
    <w:p w14:paraId="10213DD6" w14:textId="73931F8A" w:rsidR="002B3D5A" w:rsidRDefault="002B3D5A" w:rsidP="002B3D5A">
      <w:pPr>
        <w:pStyle w:val="SkripsiSubLevel2"/>
      </w:pPr>
      <w:bookmarkStart w:id="73" w:name="_Toc513807085"/>
      <w:r>
        <w:t>Visual Testing</w:t>
      </w:r>
      <w:bookmarkEnd w:id="73"/>
    </w:p>
    <w:p w14:paraId="248588CB" w14:textId="7905E67D" w:rsidR="00ED4A68" w:rsidRDefault="001F7AFE" w:rsidP="00ED4A68">
      <w:pPr>
        <w:pStyle w:val="SkripsiIsiLevel2"/>
      </w:pPr>
      <w:r>
        <w:t>Pada testing ini, kita memperhatikan pada simulator apakah mobil yang dikendarai memiliki performa yang baik atau tidak. Definisi memiliki performa yang baik adalah mobil yang dapat mengendarai tanpa menabrak ataupun keluar dari jalur. Skema testing yang dilakukan yaitu memberikan pinalti setiap mobil menabrak pembatas jalan atau keluar dari jalur.</w:t>
      </w:r>
      <w:r w:rsidR="00ED4A68">
        <w:t xml:space="preserve"> </w:t>
      </w:r>
      <w:r w:rsidR="00A17D0A">
        <w:t>Visual Testing ditunjukkan pada gambar 4.6.</w:t>
      </w:r>
      <w:r w:rsidR="00BC18A8">
        <w:t xml:space="preserve"> Dari visual testing, didapatkan hasil sebagaimana ditunjukkan pada Tabel 4.</w:t>
      </w:r>
      <w:r w:rsidR="00674F35">
        <w:t>3</w:t>
      </w:r>
      <w:r w:rsidR="00BC18A8">
        <w:t>.</w:t>
      </w:r>
    </w:p>
    <w:p w14:paraId="11B23933" w14:textId="6154B413" w:rsidR="001F7AFE" w:rsidRDefault="001F7AFE" w:rsidP="00ED4A68">
      <w:pPr>
        <w:pStyle w:val="SkripsiNormal"/>
      </w:pPr>
    </w:p>
    <w:p w14:paraId="079205EC" w14:textId="77777777" w:rsidR="00BC18A8" w:rsidRDefault="00BC18A8" w:rsidP="00BC18A8">
      <w:pPr>
        <w:pStyle w:val="SkripsiNormal"/>
        <w:jc w:val="center"/>
      </w:pPr>
      <w:r>
        <w:rPr>
          <w:noProof/>
        </w:rPr>
        <w:drawing>
          <wp:inline distT="0" distB="0" distL="0" distR="0" wp14:anchorId="1B64A0E4" wp14:editId="7E7D0E2F">
            <wp:extent cx="3600000" cy="2023716"/>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600000" cy="2023716"/>
                    </a:xfrm>
                    <a:prstGeom prst="rect">
                      <a:avLst/>
                    </a:prstGeom>
                    <a:noFill/>
                    <a:ln>
                      <a:noFill/>
                    </a:ln>
                  </pic:spPr>
                </pic:pic>
              </a:graphicData>
            </a:graphic>
          </wp:inline>
        </w:drawing>
      </w:r>
    </w:p>
    <w:p w14:paraId="07F9F625" w14:textId="77777777" w:rsidR="00BC18A8" w:rsidRDefault="00BC18A8" w:rsidP="00BC18A8">
      <w:pPr>
        <w:pStyle w:val="SkripsiGambar"/>
      </w:pPr>
      <w:bookmarkStart w:id="74" w:name="_Toc513797824"/>
      <w:r>
        <w:t>Gambar 4.6 Visual Testing</w:t>
      </w:r>
      <w:bookmarkEnd w:id="74"/>
    </w:p>
    <w:p w14:paraId="69E3D1BF" w14:textId="6DD8DE40" w:rsidR="00BC18A8" w:rsidRDefault="00BC18A8" w:rsidP="00ED4A68">
      <w:pPr>
        <w:pStyle w:val="SkripsiNormal"/>
      </w:pPr>
    </w:p>
    <w:p w14:paraId="52C9F4CE" w14:textId="128B7047" w:rsidR="00ED4A68" w:rsidRDefault="00ED4A68" w:rsidP="00ED4A68">
      <w:pPr>
        <w:pStyle w:val="SkripsiTabel"/>
      </w:pPr>
      <w:bookmarkStart w:id="75" w:name="_Toc513797910"/>
      <w:r>
        <w:t>Tabel 4.</w:t>
      </w:r>
      <w:r w:rsidR="00674F35">
        <w:t>3</w:t>
      </w:r>
      <w:r>
        <w:t xml:space="preserve"> Hasil visual testing</w:t>
      </w:r>
      <w:bookmarkEnd w:id="75"/>
    </w:p>
    <w:tbl>
      <w:tblPr>
        <w:tblStyle w:val="TableGrid"/>
        <w:tblW w:w="0" w:type="auto"/>
        <w:jc w:val="center"/>
        <w:tblLook w:val="04A0" w:firstRow="1" w:lastRow="0" w:firstColumn="1" w:lastColumn="0" w:noHBand="0" w:noVBand="1"/>
      </w:tblPr>
      <w:tblGrid>
        <w:gridCol w:w="986"/>
        <w:gridCol w:w="851"/>
      </w:tblGrid>
      <w:tr w:rsidR="00ED4A68" w:rsidRPr="00DF16F0" w14:paraId="460EA7E7" w14:textId="77777777" w:rsidTr="00D8396D">
        <w:trPr>
          <w:jc w:val="center"/>
        </w:trPr>
        <w:tc>
          <w:tcPr>
            <w:tcW w:w="704" w:type="dxa"/>
          </w:tcPr>
          <w:p w14:paraId="28C16E5C" w14:textId="77777777" w:rsidR="00ED4A68" w:rsidRPr="00DF16F0" w:rsidRDefault="00ED4A68" w:rsidP="00D8396D">
            <w:pPr>
              <w:pStyle w:val="SkripsiNormal"/>
              <w:rPr>
                <w:b/>
              </w:rPr>
            </w:pPr>
            <w:r>
              <w:rPr>
                <w:b/>
              </w:rPr>
              <w:t>Putaran</w:t>
            </w:r>
          </w:p>
        </w:tc>
        <w:tc>
          <w:tcPr>
            <w:tcW w:w="851" w:type="dxa"/>
          </w:tcPr>
          <w:p w14:paraId="1FB38C00" w14:textId="77777777" w:rsidR="00ED4A68" w:rsidRPr="00DF16F0" w:rsidRDefault="00ED4A68" w:rsidP="00D8396D">
            <w:pPr>
              <w:pStyle w:val="SkripsiNormal"/>
              <w:rPr>
                <w:b/>
              </w:rPr>
            </w:pPr>
            <w:r w:rsidRPr="00DF16F0">
              <w:rPr>
                <w:b/>
              </w:rPr>
              <w:t>Pinalti</w:t>
            </w:r>
          </w:p>
        </w:tc>
      </w:tr>
      <w:tr w:rsidR="00ED4A68" w14:paraId="41497B16" w14:textId="77777777" w:rsidTr="00D8396D">
        <w:trPr>
          <w:jc w:val="center"/>
        </w:trPr>
        <w:tc>
          <w:tcPr>
            <w:tcW w:w="704" w:type="dxa"/>
          </w:tcPr>
          <w:p w14:paraId="3B4C22D5" w14:textId="77777777" w:rsidR="00ED4A68" w:rsidRDefault="00ED4A68" w:rsidP="00D8396D">
            <w:pPr>
              <w:pStyle w:val="SkripsiNormal"/>
            </w:pPr>
            <w:r>
              <w:t>1</w:t>
            </w:r>
          </w:p>
        </w:tc>
        <w:tc>
          <w:tcPr>
            <w:tcW w:w="851" w:type="dxa"/>
          </w:tcPr>
          <w:p w14:paraId="72E11E04" w14:textId="77777777" w:rsidR="00ED4A68" w:rsidRDefault="00ED4A68" w:rsidP="00D8396D">
            <w:pPr>
              <w:pStyle w:val="SkripsiNormal"/>
            </w:pPr>
            <w:r>
              <w:t>0</w:t>
            </w:r>
          </w:p>
        </w:tc>
      </w:tr>
      <w:tr w:rsidR="00ED4A68" w14:paraId="332DB14C" w14:textId="77777777" w:rsidTr="00D8396D">
        <w:trPr>
          <w:jc w:val="center"/>
        </w:trPr>
        <w:tc>
          <w:tcPr>
            <w:tcW w:w="704" w:type="dxa"/>
          </w:tcPr>
          <w:p w14:paraId="3B03C9BE" w14:textId="77777777" w:rsidR="00ED4A68" w:rsidRDefault="00ED4A68" w:rsidP="00D8396D">
            <w:pPr>
              <w:pStyle w:val="SkripsiNormal"/>
            </w:pPr>
            <w:r>
              <w:t>2</w:t>
            </w:r>
          </w:p>
        </w:tc>
        <w:tc>
          <w:tcPr>
            <w:tcW w:w="851" w:type="dxa"/>
          </w:tcPr>
          <w:p w14:paraId="1B5F5432" w14:textId="77777777" w:rsidR="00ED4A68" w:rsidRDefault="00ED4A68" w:rsidP="00D8396D">
            <w:pPr>
              <w:pStyle w:val="SkripsiNormal"/>
            </w:pPr>
            <w:r>
              <w:t>1</w:t>
            </w:r>
          </w:p>
        </w:tc>
      </w:tr>
      <w:tr w:rsidR="00ED4A68" w14:paraId="32DBBC1E" w14:textId="77777777" w:rsidTr="00D8396D">
        <w:trPr>
          <w:jc w:val="center"/>
        </w:trPr>
        <w:tc>
          <w:tcPr>
            <w:tcW w:w="704" w:type="dxa"/>
          </w:tcPr>
          <w:p w14:paraId="7AF76DBF" w14:textId="77777777" w:rsidR="00ED4A68" w:rsidRDefault="00ED4A68" w:rsidP="00D8396D">
            <w:pPr>
              <w:pStyle w:val="SkripsiNormal"/>
            </w:pPr>
            <w:r>
              <w:t>3</w:t>
            </w:r>
          </w:p>
        </w:tc>
        <w:tc>
          <w:tcPr>
            <w:tcW w:w="851" w:type="dxa"/>
          </w:tcPr>
          <w:p w14:paraId="013A40FC" w14:textId="77777777" w:rsidR="00ED4A68" w:rsidRDefault="00ED4A68" w:rsidP="00D8396D">
            <w:pPr>
              <w:pStyle w:val="SkripsiNormal"/>
            </w:pPr>
            <w:r>
              <w:t>1</w:t>
            </w:r>
          </w:p>
        </w:tc>
      </w:tr>
      <w:tr w:rsidR="00ED4A68" w14:paraId="7F6508A6" w14:textId="77777777" w:rsidTr="00D8396D">
        <w:trPr>
          <w:jc w:val="center"/>
        </w:trPr>
        <w:tc>
          <w:tcPr>
            <w:tcW w:w="704" w:type="dxa"/>
          </w:tcPr>
          <w:p w14:paraId="32CCAA0F" w14:textId="77777777" w:rsidR="00ED4A68" w:rsidRDefault="00ED4A68" w:rsidP="00D8396D">
            <w:pPr>
              <w:pStyle w:val="SkripsiNormal"/>
            </w:pPr>
            <w:r>
              <w:t>4</w:t>
            </w:r>
          </w:p>
        </w:tc>
        <w:tc>
          <w:tcPr>
            <w:tcW w:w="851" w:type="dxa"/>
          </w:tcPr>
          <w:p w14:paraId="70A4DAA6" w14:textId="77777777" w:rsidR="00ED4A68" w:rsidRDefault="00ED4A68" w:rsidP="00D8396D">
            <w:pPr>
              <w:pStyle w:val="SkripsiNormal"/>
            </w:pPr>
            <w:r>
              <w:t>1</w:t>
            </w:r>
          </w:p>
        </w:tc>
      </w:tr>
      <w:tr w:rsidR="00ED4A68" w14:paraId="68350A4A" w14:textId="77777777" w:rsidTr="00D8396D">
        <w:trPr>
          <w:jc w:val="center"/>
        </w:trPr>
        <w:tc>
          <w:tcPr>
            <w:tcW w:w="704" w:type="dxa"/>
          </w:tcPr>
          <w:p w14:paraId="6209D7F1" w14:textId="77777777" w:rsidR="00ED4A68" w:rsidRDefault="00ED4A68" w:rsidP="00D8396D">
            <w:pPr>
              <w:pStyle w:val="SkripsiNormal"/>
            </w:pPr>
            <w:r>
              <w:t>5</w:t>
            </w:r>
          </w:p>
        </w:tc>
        <w:tc>
          <w:tcPr>
            <w:tcW w:w="851" w:type="dxa"/>
          </w:tcPr>
          <w:p w14:paraId="2EAE1A55" w14:textId="77777777" w:rsidR="00ED4A68" w:rsidRDefault="00ED4A68" w:rsidP="00D8396D">
            <w:pPr>
              <w:pStyle w:val="SkripsiNormal"/>
            </w:pPr>
            <w:r>
              <w:t>1</w:t>
            </w:r>
          </w:p>
        </w:tc>
      </w:tr>
    </w:tbl>
    <w:p w14:paraId="192831A2" w14:textId="7A2CD506" w:rsidR="00DF16F0" w:rsidRDefault="00DF16F0" w:rsidP="00BC18A8">
      <w:pPr>
        <w:pStyle w:val="SkripsiIsiLevel2"/>
      </w:pPr>
      <w:r>
        <w:lastRenderedPageBreak/>
        <w:t xml:space="preserve">Dari data </w:t>
      </w:r>
      <w:r w:rsidR="00BC18A8">
        <w:t xml:space="preserve">tabel 4.1 </w:t>
      </w:r>
      <w:r>
        <w:t>dapat kita ketahui, bahwa secara umum keseluruhan putaran memiliki pinalti sebesar 1 poin, kecuali pada putaran pertama. Hal ini dapat terjadi karena pinalti terjadi pada transisi antara awal dan akhir dari sirkuit. Sehingga pada putaran pertama tidak mengalami pinalti sama sekali, sedangkan pada putaran kedua dan seterusnya memiliki pinalti yang sama, yaitu satu poin. Dari pengujian visual keseluruhan pinalti yang didapatkan berada pada area yang sama, ditunjukkan pada gambar 4.7.</w:t>
      </w:r>
    </w:p>
    <w:p w14:paraId="12FAA0DA" w14:textId="33F995FA" w:rsidR="00DF16F0" w:rsidRDefault="00DF16F0" w:rsidP="00DF16F0">
      <w:pPr>
        <w:pStyle w:val="SkripsiNormal"/>
      </w:pPr>
    </w:p>
    <w:p w14:paraId="08FB55F1" w14:textId="50E99CC6" w:rsidR="00DF16F0" w:rsidRDefault="00DF16F0" w:rsidP="00DF16F0">
      <w:pPr>
        <w:pStyle w:val="SkripsiNormal"/>
        <w:jc w:val="center"/>
      </w:pPr>
      <w:r>
        <w:rPr>
          <w:noProof/>
        </w:rPr>
        <w:drawing>
          <wp:inline distT="0" distB="0" distL="0" distR="0" wp14:anchorId="75121947" wp14:editId="3D8490DE">
            <wp:extent cx="3600000" cy="2814631"/>
            <wp:effectExtent l="0" t="0" r="635"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600000" cy="2814631"/>
                    </a:xfrm>
                    <a:prstGeom prst="rect">
                      <a:avLst/>
                    </a:prstGeom>
                  </pic:spPr>
                </pic:pic>
              </a:graphicData>
            </a:graphic>
          </wp:inline>
        </w:drawing>
      </w:r>
    </w:p>
    <w:p w14:paraId="2D30397D" w14:textId="3A2AB836" w:rsidR="004C1059" w:rsidRDefault="004C1059" w:rsidP="004C1059">
      <w:pPr>
        <w:pStyle w:val="SkripsiGambar"/>
      </w:pPr>
      <w:bookmarkStart w:id="76" w:name="_Toc513797825"/>
      <w:r>
        <w:t>Gambar 4.</w:t>
      </w:r>
      <w:r w:rsidR="000B255B">
        <w:t>7</w:t>
      </w:r>
      <w:r>
        <w:t xml:space="preserve"> Area rawan pinalti</w:t>
      </w:r>
      <w:bookmarkEnd w:id="76"/>
    </w:p>
    <w:p w14:paraId="3E7C8405" w14:textId="5349E510" w:rsidR="00DF16F0" w:rsidRDefault="00DF16F0" w:rsidP="00DF16F0">
      <w:pPr>
        <w:pStyle w:val="SkripsiNormal"/>
      </w:pPr>
    </w:p>
    <w:p w14:paraId="54E5796B" w14:textId="4BE0C63A" w:rsidR="004C1059" w:rsidRPr="0049754B" w:rsidRDefault="004C1059" w:rsidP="00DF16F0">
      <w:pPr>
        <w:pStyle w:val="SkripsiNormal"/>
      </w:pPr>
      <w:r>
        <w:t>Dari data yang didapatkan dimungkinkan bahwa data yang digunakan untuk training kurang banyak, atau saat proses generate data user cenderung terlalu dekat dengan pembatas, sehingga proses autonomous drive berusaha meniru input yang telah diberikan oleh user, yaitu terlalu dekat dengan pembatas.</w:t>
      </w:r>
    </w:p>
    <w:p w14:paraId="5F8E8608" w14:textId="77777777" w:rsidR="00BC44E3" w:rsidRDefault="00BC44E3" w:rsidP="006437E5">
      <w:pPr>
        <w:pStyle w:val="SkripsiNormal"/>
      </w:pPr>
    </w:p>
    <w:p w14:paraId="51A63444" w14:textId="77777777" w:rsidR="006437E5" w:rsidRDefault="006437E5" w:rsidP="006437E5">
      <w:pPr>
        <w:pStyle w:val="SkripsiHeader"/>
        <w:sectPr w:rsidR="006437E5">
          <w:pgSz w:w="8391" w:h="11907"/>
          <w:pgMar w:top="850" w:right="850" w:bottom="850" w:left="1417" w:header="720" w:footer="720" w:gutter="0"/>
          <w:cols w:space="720"/>
          <w:docGrid w:linePitch="360"/>
        </w:sectPr>
      </w:pPr>
    </w:p>
    <w:p w14:paraId="4767551B" w14:textId="2D777D1C" w:rsidR="767CCCA7" w:rsidRDefault="767CCCA7" w:rsidP="006437E5">
      <w:pPr>
        <w:pStyle w:val="SkripsiHeader"/>
      </w:pPr>
      <w:bookmarkStart w:id="77" w:name="_Toc513807086"/>
      <w:r w:rsidRPr="767CCCA7">
        <w:lastRenderedPageBreak/>
        <w:t>BAB V</w:t>
      </w:r>
      <w:r w:rsidR="006437E5">
        <w:br/>
      </w:r>
      <w:r w:rsidRPr="767CCCA7">
        <w:t>PENUTUP</w:t>
      </w:r>
      <w:bookmarkEnd w:id="77"/>
    </w:p>
    <w:p w14:paraId="0309C3EB" w14:textId="44207E84" w:rsidR="00BC44E3" w:rsidRDefault="00D55D83" w:rsidP="00D55D83">
      <w:pPr>
        <w:pStyle w:val="SkripsiHiddenBab"/>
      </w:pPr>
      <w:r w:rsidRPr="00D55D83">
        <w:t>BAB V PENUTUP</w:t>
      </w:r>
    </w:p>
    <w:p w14:paraId="2DA25C54" w14:textId="6994E313" w:rsidR="00D55D83" w:rsidRDefault="00D55D83" w:rsidP="00D55D83">
      <w:pPr>
        <w:pStyle w:val="SkripsiSubLevel1"/>
        <w:numPr>
          <w:ilvl w:val="1"/>
          <w:numId w:val="8"/>
        </w:numPr>
      </w:pPr>
      <w:bookmarkStart w:id="78" w:name="_Toc513807087"/>
      <w:r>
        <w:t>KESIMPULAN</w:t>
      </w:r>
      <w:bookmarkEnd w:id="78"/>
    </w:p>
    <w:p w14:paraId="370C094B" w14:textId="407D444D" w:rsidR="00F25762" w:rsidRDefault="000A45B5" w:rsidP="00F25762">
      <w:pPr>
        <w:pStyle w:val="SkripsiIsiLevel1"/>
      </w:pPr>
      <w:r>
        <w:t xml:space="preserve">Berdasarkan dari hasil penelitian yang telah dilakukan, </w:t>
      </w:r>
      <w:r w:rsidR="00F25762">
        <w:t>telah didapatkan satu model Deep Learning yang dapat digunakan untuk aplikasi Self-Driving Car. Model dibuat dengan 10 layer dimana 5 diantaranya adalah Convolutional Network, 4 diantaranya adalah Fully Connected Layer, serta Flatten Layer. Proses Training Deep Neural network dapat dilakukan dengan CPU ataupun GPU, keduanya memiliki hasil yang hampir sama, perbedaan terletak pada eksekusi waktu yang dibutuhkan, penggunaan GPU memakan waktu lebih sedikit dibanding dengan penggunaan CPU. Testing yang dihasilkan oleh training 100 epoch memiliki data yang cukup baik ditandai dengan loss value berkisar pada 0.015 pada data training, dan 0.005 pada data testing. Pengujian secara visual rata-rata mendapatkan pinalti 1 poin kecuali pada putaran pertama, dikarenakan data untuk training kurang banyak, atau penulis memberikan input yang tidak baik, sehingga model cenderung meniru perilaku yang tidak baik tersebut.</w:t>
      </w:r>
    </w:p>
    <w:p w14:paraId="66BEE371" w14:textId="77777777" w:rsidR="00FA1ACE" w:rsidRDefault="00FA1ACE" w:rsidP="00FA1ACE">
      <w:pPr>
        <w:pStyle w:val="SkripsiNormal"/>
      </w:pPr>
    </w:p>
    <w:p w14:paraId="3A7659E4" w14:textId="7D19986D" w:rsidR="00D55D83" w:rsidRPr="00D55D83" w:rsidRDefault="00D55D83" w:rsidP="00D55D83">
      <w:pPr>
        <w:pStyle w:val="SkripsiSubLevel1"/>
      </w:pPr>
      <w:bookmarkStart w:id="79" w:name="_Toc513807088"/>
      <w:r>
        <w:t>SARAN</w:t>
      </w:r>
      <w:bookmarkEnd w:id="79"/>
    </w:p>
    <w:p w14:paraId="2502C933" w14:textId="784DCFCB" w:rsidR="004E4520" w:rsidRDefault="00F25762" w:rsidP="00FA1ACE">
      <w:pPr>
        <w:pStyle w:val="SkripsiIsiLevel1"/>
      </w:pPr>
      <w:r>
        <w:t>Saran untuk penelitian berikutnya yaitu, diharapkan pada penelitian berikutnya dapat dicoba model-model deep learning yang lain. Diusahakan pada proses generate data cukup banyak dan sebagus mungkin, karena kualitas input yang baik akan menghasilkan output yang baik. Serta diharapkan dapat dibuat prototipe self driving car skala kecil.</w:t>
      </w:r>
    </w:p>
    <w:p w14:paraId="5C29962E" w14:textId="77777777" w:rsidR="004E4520" w:rsidRDefault="004E4520">
      <w:pPr>
        <w:rPr>
          <w:rFonts w:ascii="Times New Roman" w:eastAsia="Times New Roman" w:hAnsi="Times New Roman" w:cs="Times New Roman"/>
          <w:bCs/>
          <w:szCs w:val="24"/>
        </w:rPr>
      </w:pPr>
      <w:r>
        <w:br w:type="page"/>
      </w:r>
    </w:p>
    <w:p w14:paraId="55855D01" w14:textId="77777777" w:rsidR="00BC44E3" w:rsidRDefault="00BC44E3" w:rsidP="00FA1ACE">
      <w:pPr>
        <w:pStyle w:val="SkripsiIsiLevel1"/>
      </w:pPr>
    </w:p>
    <w:p w14:paraId="49DBD5BB" w14:textId="77777777" w:rsidR="004E4520" w:rsidRDefault="004E4520" w:rsidP="004E4520">
      <w:pPr>
        <w:pStyle w:val="SkripsiNormal"/>
      </w:pPr>
    </w:p>
    <w:p w14:paraId="11A353CF" w14:textId="77777777" w:rsidR="004E4520" w:rsidRDefault="004E4520" w:rsidP="004E4520">
      <w:pPr>
        <w:pStyle w:val="SkripsiNormal"/>
      </w:pPr>
    </w:p>
    <w:p w14:paraId="41D2DCC1" w14:textId="77777777" w:rsidR="004E4520" w:rsidRDefault="004E4520" w:rsidP="004E4520">
      <w:pPr>
        <w:pStyle w:val="SkripsiNormal"/>
      </w:pPr>
    </w:p>
    <w:p w14:paraId="516BA690" w14:textId="77777777" w:rsidR="004E4520" w:rsidRDefault="004E4520" w:rsidP="004E4520">
      <w:pPr>
        <w:pStyle w:val="SkripsiNormal"/>
      </w:pPr>
    </w:p>
    <w:p w14:paraId="29E1C2F9" w14:textId="77777777" w:rsidR="004E4520" w:rsidRDefault="004E4520" w:rsidP="004E4520">
      <w:pPr>
        <w:pStyle w:val="SkripsiNormal"/>
      </w:pPr>
    </w:p>
    <w:p w14:paraId="55018A12" w14:textId="77777777" w:rsidR="004E4520" w:rsidRDefault="004E4520" w:rsidP="004E4520">
      <w:pPr>
        <w:pStyle w:val="SkripsiNormal"/>
      </w:pPr>
    </w:p>
    <w:p w14:paraId="371AB68C" w14:textId="77777777" w:rsidR="004E4520" w:rsidRDefault="004E4520" w:rsidP="004E4520">
      <w:pPr>
        <w:pStyle w:val="SkripsiNormal"/>
      </w:pPr>
    </w:p>
    <w:p w14:paraId="16D9E2D1" w14:textId="77777777" w:rsidR="004E4520" w:rsidRDefault="004E4520" w:rsidP="004E4520">
      <w:pPr>
        <w:pStyle w:val="SkripsiNormal"/>
      </w:pPr>
    </w:p>
    <w:p w14:paraId="3FDF2A1E" w14:textId="77777777" w:rsidR="004E4520" w:rsidRDefault="004E4520" w:rsidP="004E4520">
      <w:pPr>
        <w:pStyle w:val="SkripsiNormal"/>
      </w:pPr>
    </w:p>
    <w:p w14:paraId="6F5F9198" w14:textId="77777777" w:rsidR="004E4520" w:rsidRDefault="004E4520" w:rsidP="004E4520">
      <w:pPr>
        <w:pStyle w:val="SkripsiNormal"/>
      </w:pPr>
    </w:p>
    <w:p w14:paraId="4061661C" w14:textId="77777777" w:rsidR="004E4520" w:rsidRDefault="004E4520" w:rsidP="004E4520">
      <w:pPr>
        <w:pStyle w:val="SkripsiNormal"/>
      </w:pPr>
    </w:p>
    <w:p w14:paraId="73971D9B" w14:textId="77777777" w:rsidR="004E4520" w:rsidRDefault="004E4520" w:rsidP="004E4520">
      <w:pPr>
        <w:pStyle w:val="SkripsiNormal"/>
      </w:pPr>
    </w:p>
    <w:p w14:paraId="0757B08F" w14:textId="77777777" w:rsidR="004E4520" w:rsidRDefault="004E4520" w:rsidP="004E4520">
      <w:pPr>
        <w:pStyle w:val="SkripsiNormal"/>
      </w:pPr>
    </w:p>
    <w:p w14:paraId="4A1D0B21" w14:textId="77777777" w:rsidR="004E4520" w:rsidRDefault="004E4520" w:rsidP="004E4520">
      <w:pPr>
        <w:pStyle w:val="SkripsiNormal"/>
      </w:pPr>
    </w:p>
    <w:p w14:paraId="5740DF22" w14:textId="77777777" w:rsidR="004E4520" w:rsidRDefault="004E4520" w:rsidP="004E4520">
      <w:pPr>
        <w:pStyle w:val="SkripsiNormal"/>
      </w:pPr>
    </w:p>
    <w:p w14:paraId="6EBCF5A3" w14:textId="77777777" w:rsidR="004E4520" w:rsidRDefault="004E4520" w:rsidP="004E4520">
      <w:pPr>
        <w:pStyle w:val="SkripsiNormal"/>
      </w:pPr>
    </w:p>
    <w:p w14:paraId="622869B2" w14:textId="77777777" w:rsidR="004E4520" w:rsidRDefault="004E4520" w:rsidP="004E4520">
      <w:pPr>
        <w:pStyle w:val="SkripsiNormal"/>
      </w:pPr>
    </w:p>
    <w:p w14:paraId="436BB8B1" w14:textId="77777777" w:rsidR="004E4520" w:rsidRDefault="004E4520" w:rsidP="004E4520">
      <w:pPr>
        <w:pStyle w:val="SkripsiNormal"/>
      </w:pPr>
    </w:p>
    <w:p w14:paraId="16992EC7" w14:textId="77777777" w:rsidR="004E4520" w:rsidRDefault="004E4520" w:rsidP="004E4520">
      <w:pPr>
        <w:pStyle w:val="SkripsiNormal"/>
      </w:pPr>
    </w:p>
    <w:p w14:paraId="0DA43EEB" w14:textId="77777777" w:rsidR="004E4520" w:rsidRPr="00A45618" w:rsidRDefault="004E4520" w:rsidP="004E4520">
      <w:pPr>
        <w:pStyle w:val="SkripsiNormal"/>
        <w:jc w:val="center"/>
        <w:rPr>
          <w:b/>
          <w:i/>
        </w:rPr>
      </w:pPr>
      <w:r w:rsidRPr="00A45618">
        <w:rPr>
          <w:b/>
          <w:i/>
        </w:rPr>
        <w:t>(Halaman ini sengaja dikosongkan)</w:t>
      </w:r>
    </w:p>
    <w:p w14:paraId="68205A67" w14:textId="77777777" w:rsidR="004E4520" w:rsidRDefault="004E4520" w:rsidP="004E4520">
      <w:pPr>
        <w:pStyle w:val="SkripsiNormal"/>
      </w:pPr>
    </w:p>
    <w:p w14:paraId="3C390A51" w14:textId="77777777" w:rsidR="004E4520" w:rsidRDefault="004E4520" w:rsidP="004E4520">
      <w:pPr>
        <w:pStyle w:val="SkripsiNormal"/>
        <w:sectPr w:rsidR="004E4520">
          <w:pgSz w:w="8391" w:h="11907"/>
          <w:pgMar w:top="850" w:right="850" w:bottom="850" w:left="1417" w:header="720" w:footer="720" w:gutter="0"/>
          <w:cols w:space="720"/>
          <w:docGrid w:linePitch="360"/>
        </w:sectPr>
      </w:pPr>
    </w:p>
    <w:p w14:paraId="6EDB930B" w14:textId="7167B565" w:rsidR="767CCCA7" w:rsidRDefault="767CCCA7" w:rsidP="006437E5">
      <w:pPr>
        <w:pStyle w:val="SkripsiHeader"/>
      </w:pPr>
      <w:bookmarkStart w:id="80" w:name="_Toc513807089"/>
      <w:r w:rsidRPr="767CCCA7">
        <w:lastRenderedPageBreak/>
        <w:t>DAFTAR PUSTAKA</w:t>
      </w:r>
      <w:bookmarkEnd w:id="80"/>
    </w:p>
    <w:p w14:paraId="06B9FD4C" w14:textId="7EC2AF60" w:rsidR="00DD574D" w:rsidRDefault="00DD574D" w:rsidP="006437E5">
      <w:pPr>
        <w:pStyle w:val="SkripsiNormal"/>
        <w:rPr>
          <w:rFonts w:eastAsiaTheme="minorHAnsi"/>
          <w:bCs w:val="0"/>
          <w:sz w:val="24"/>
        </w:rPr>
      </w:pPr>
    </w:p>
    <w:p w14:paraId="1430BE35" w14:textId="77777777" w:rsidR="00A45618" w:rsidRDefault="00A45618" w:rsidP="00A45618">
      <w:pPr>
        <w:widowControl w:val="0"/>
        <w:autoSpaceDE w:val="0"/>
        <w:autoSpaceDN w:val="0"/>
        <w:adjustRightInd w:val="0"/>
        <w:spacing w:after="140" w:line="288" w:lineRule="auto"/>
        <w:ind w:left="567" w:hanging="567"/>
        <w:rPr>
          <w:rFonts w:ascii="Times New Roman" w:hAnsi="Times New Roman" w:cs="Times New Roman"/>
          <w:sz w:val="24"/>
          <w:szCs w:val="24"/>
        </w:rPr>
      </w:pPr>
      <w:r>
        <w:rPr>
          <w:rFonts w:ascii="Times New Roman" w:hAnsi="Times New Roman" w:cs="Times New Roman"/>
          <w:sz w:val="24"/>
          <w:szCs w:val="24"/>
        </w:rPr>
        <w:t xml:space="preserve">Agatonovic-Kustrin, S. and Beresford, R. (2000) ‘Basic concepts of artificial neural network (ANN) modeling and its application in pharmaceutical research’, </w:t>
      </w:r>
      <w:r>
        <w:rPr>
          <w:rFonts w:ascii="Times New Roman" w:hAnsi="Times New Roman" w:cs="Times New Roman"/>
          <w:i/>
          <w:iCs/>
          <w:sz w:val="24"/>
          <w:szCs w:val="24"/>
        </w:rPr>
        <w:t>Journal of Pharmaceutical and Biomedical Analysis</w:t>
      </w:r>
      <w:r>
        <w:rPr>
          <w:rFonts w:ascii="Times New Roman" w:hAnsi="Times New Roman" w:cs="Times New Roman"/>
          <w:sz w:val="24"/>
          <w:szCs w:val="24"/>
        </w:rPr>
        <w:t>. Elsevier, 22(5), pp. 717–727. doi: 10.1016/S0731-7085(99)00272-1.</w:t>
      </w:r>
    </w:p>
    <w:p w14:paraId="2CFDC27C" w14:textId="77777777" w:rsidR="00A45618" w:rsidRDefault="00A45618" w:rsidP="00A45618">
      <w:pPr>
        <w:widowControl w:val="0"/>
        <w:autoSpaceDE w:val="0"/>
        <w:autoSpaceDN w:val="0"/>
        <w:adjustRightInd w:val="0"/>
        <w:spacing w:after="140" w:line="288" w:lineRule="auto"/>
        <w:ind w:left="567" w:hanging="567"/>
        <w:rPr>
          <w:rFonts w:ascii="Times New Roman" w:hAnsi="Times New Roman" w:cs="Times New Roman"/>
          <w:sz w:val="24"/>
          <w:szCs w:val="24"/>
        </w:rPr>
      </w:pPr>
      <w:r>
        <w:rPr>
          <w:rFonts w:ascii="Times New Roman" w:hAnsi="Times New Roman" w:cs="Times New Roman"/>
          <w:sz w:val="24"/>
          <w:szCs w:val="24"/>
        </w:rPr>
        <w:t xml:space="preserve">Bengio, Y. and Lecun, Y. (2007) ‘Scaling Learning Algorithms towards AI’, </w:t>
      </w:r>
      <w:r>
        <w:rPr>
          <w:rFonts w:ascii="Times New Roman" w:hAnsi="Times New Roman" w:cs="Times New Roman"/>
          <w:i/>
          <w:iCs/>
          <w:sz w:val="24"/>
          <w:szCs w:val="24"/>
        </w:rPr>
        <w:t>Large Scale Kernel Machines</w:t>
      </w:r>
      <w:r>
        <w:rPr>
          <w:rFonts w:ascii="Times New Roman" w:hAnsi="Times New Roman" w:cs="Times New Roman"/>
          <w:sz w:val="24"/>
          <w:szCs w:val="24"/>
        </w:rPr>
        <w:t>, (1), pp. 321–360. doi: 10.1.1.72.4580.</w:t>
      </w:r>
    </w:p>
    <w:p w14:paraId="1E1AD09D" w14:textId="77777777" w:rsidR="00A45618" w:rsidRDefault="00A45618" w:rsidP="00A45618">
      <w:pPr>
        <w:widowControl w:val="0"/>
        <w:autoSpaceDE w:val="0"/>
        <w:autoSpaceDN w:val="0"/>
        <w:adjustRightInd w:val="0"/>
        <w:spacing w:after="140" w:line="288" w:lineRule="auto"/>
        <w:ind w:left="567" w:hanging="567"/>
        <w:rPr>
          <w:rFonts w:ascii="Times New Roman" w:hAnsi="Times New Roman" w:cs="Times New Roman"/>
          <w:sz w:val="24"/>
          <w:szCs w:val="24"/>
        </w:rPr>
      </w:pPr>
      <w:r>
        <w:rPr>
          <w:rFonts w:ascii="Times New Roman" w:hAnsi="Times New Roman" w:cs="Times New Roman"/>
          <w:sz w:val="24"/>
          <w:szCs w:val="24"/>
        </w:rPr>
        <w:t xml:space="preserve">Bojarski, M. </w:t>
      </w:r>
      <w:r>
        <w:rPr>
          <w:rFonts w:ascii="Times New Roman" w:hAnsi="Times New Roman" w:cs="Times New Roman"/>
          <w:i/>
          <w:iCs/>
          <w:sz w:val="24"/>
          <w:szCs w:val="24"/>
        </w:rPr>
        <w:t>et al.</w:t>
      </w:r>
      <w:r>
        <w:rPr>
          <w:rFonts w:ascii="Times New Roman" w:hAnsi="Times New Roman" w:cs="Times New Roman"/>
          <w:sz w:val="24"/>
          <w:szCs w:val="24"/>
        </w:rPr>
        <w:t xml:space="preserve"> (2016) ‘End to End Learning for Self-Driving Cars’, pp. 1–9. Available at: http://arxiv.org/abs/1604.07316.</w:t>
      </w:r>
    </w:p>
    <w:p w14:paraId="05C1C80B" w14:textId="77777777" w:rsidR="00A45618" w:rsidRDefault="00A45618" w:rsidP="00A45618">
      <w:pPr>
        <w:widowControl w:val="0"/>
        <w:autoSpaceDE w:val="0"/>
        <w:autoSpaceDN w:val="0"/>
        <w:adjustRightInd w:val="0"/>
        <w:spacing w:after="140" w:line="288" w:lineRule="auto"/>
        <w:ind w:left="567" w:hanging="567"/>
        <w:rPr>
          <w:rFonts w:ascii="Times New Roman" w:hAnsi="Times New Roman" w:cs="Times New Roman"/>
          <w:sz w:val="24"/>
          <w:szCs w:val="24"/>
        </w:rPr>
      </w:pPr>
      <w:r>
        <w:rPr>
          <w:rFonts w:ascii="Times New Roman" w:hAnsi="Times New Roman" w:cs="Times New Roman"/>
          <w:sz w:val="24"/>
          <w:szCs w:val="24"/>
        </w:rPr>
        <w:t xml:space="preserve">Ceder, V. L. (2010) </w:t>
      </w:r>
      <w:r>
        <w:rPr>
          <w:rFonts w:ascii="Times New Roman" w:hAnsi="Times New Roman" w:cs="Times New Roman"/>
          <w:i/>
          <w:iCs/>
          <w:sz w:val="24"/>
          <w:szCs w:val="24"/>
        </w:rPr>
        <w:t>The Quick Python Book</w:t>
      </w:r>
      <w:r>
        <w:rPr>
          <w:rFonts w:ascii="Times New Roman" w:hAnsi="Times New Roman" w:cs="Times New Roman"/>
          <w:sz w:val="24"/>
          <w:szCs w:val="24"/>
        </w:rPr>
        <w:t xml:space="preserve">, </w:t>
      </w:r>
      <w:r>
        <w:rPr>
          <w:rFonts w:ascii="Times New Roman" w:hAnsi="Times New Roman" w:cs="Times New Roman"/>
          <w:i/>
          <w:iCs/>
          <w:sz w:val="24"/>
          <w:szCs w:val="24"/>
        </w:rPr>
        <w:t>Python</w:t>
      </w:r>
      <w:r>
        <w:rPr>
          <w:rFonts w:ascii="Times New Roman" w:hAnsi="Times New Roman" w:cs="Times New Roman"/>
          <w:sz w:val="24"/>
          <w:szCs w:val="24"/>
        </w:rPr>
        <w:t>. doi: 10.1016/j.jinsphys.2008.04.013.</w:t>
      </w:r>
    </w:p>
    <w:p w14:paraId="7623F987" w14:textId="77777777" w:rsidR="00A45618" w:rsidRDefault="00A45618" w:rsidP="00A45618">
      <w:pPr>
        <w:widowControl w:val="0"/>
        <w:autoSpaceDE w:val="0"/>
        <w:autoSpaceDN w:val="0"/>
        <w:adjustRightInd w:val="0"/>
        <w:spacing w:after="140" w:line="288" w:lineRule="auto"/>
        <w:ind w:left="567" w:hanging="567"/>
        <w:rPr>
          <w:rFonts w:ascii="Times New Roman" w:hAnsi="Times New Roman" w:cs="Times New Roman"/>
          <w:sz w:val="24"/>
          <w:szCs w:val="24"/>
        </w:rPr>
      </w:pPr>
      <w:r>
        <w:rPr>
          <w:rFonts w:ascii="Times New Roman" w:hAnsi="Times New Roman" w:cs="Times New Roman"/>
          <w:sz w:val="24"/>
          <w:szCs w:val="24"/>
        </w:rPr>
        <w:t xml:space="preserve">Darrell Etherington (2017) </w:t>
      </w:r>
      <w:r>
        <w:rPr>
          <w:rFonts w:ascii="Times New Roman" w:hAnsi="Times New Roman" w:cs="Times New Roman"/>
          <w:i/>
          <w:iCs/>
          <w:sz w:val="24"/>
          <w:szCs w:val="24"/>
        </w:rPr>
        <w:t>Udacity open sources its self-driving car simulator for anyone to use</w:t>
      </w:r>
      <w:r>
        <w:rPr>
          <w:rFonts w:ascii="Times New Roman" w:hAnsi="Times New Roman" w:cs="Times New Roman"/>
          <w:sz w:val="24"/>
          <w:szCs w:val="24"/>
        </w:rPr>
        <w:t xml:space="preserve">, </w:t>
      </w:r>
      <w:r>
        <w:rPr>
          <w:rFonts w:ascii="Times New Roman" w:hAnsi="Times New Roman" w:cs="Times New Roman"/>
          <w:i/>
          <w:iCs/>
          <w:sz w:val="24"/>
          <w:szCs w:val="24"/>
        </w:rPr>
        <w:t>Techcrunh.com</w:t>
      </w:r>
      <w:r>
        <w:rPr>
          <w:rFonts w:ascii="Times New Roman" w:hAnsi="Times New Roman" w:cs="Times New Roman"/>
          <w:sz w:val="24"/>
          <w:szCs w:val="24"/>
        </w:rPr>
        <w:t>. Available at: https://techcrunch.com/2017/02/08/udacity-open-sources-its-self-driving-car-simulator-for-anyone-to-use/.</w:t>
      </w:r>
    </w:p>
    <w:p w14:paraId="5D289E56" w14:textId="77777777" w:rsidR="00A45618" w:rsidRDefault="00A45618" w:rsidP="00A45618">
      <w:pPr>
        <w:widowControl w:val="0"/>
        <w:autoSpaceDE w:val="0"/>
        <w:autoSpaceDN w:val="0"/>
        <w:adjustRightInd w:val="0"/>
        <w:spacing w:after="140" w:line="288" w:lineRule="auto"/>
        <w:ind w:left="567" w:hanging="567"/>
        <w:rPr>
          <w:rFonts w:ascii="Times New Roman" w:hAnsi="Times New Roman" w:cs="Times New Roman"/>
          <w:sz w:val="24"/>
          <w:szCs w:val="24"/>
        </w:rPr>
      </w:pPr>
      <w:r>
        <w:rPr>
          <w:rFonts w:ascii="Times New Roman" w:hAnsi="Times New Roman" w:cs="Times New Roman"/>
          <w:sz w:val="24"/>
          <w:szCs w:val="24"/>
        </w:rPr>
        <w:t xml:space="preserve">Deshpande, A. (2017) </w:t>
      </w:r>
      <w:r>
        <w:rPr>
          <w:rFonts w:ascii="Times New Roman" w:hAnsi="Times New Roman" w:cs="Times New Roman"/>
          <w:i/>
          <w:iCs/>
          <w:sz w:val="24"/>
          <w:szCs w:val="24"/>
        </w:rPr>
        <w:t>A Beginner’s Guide to Deep Convolutional Neural Networks (CNNs)</w:t>
      </w:r>
      <w:r>
        <w:rPr>
          <w:rFonts w:ascii="Times New Roman" w:hAnsi="Times New Roman" w:cs="Times New Roman"/>
          <w:sz w:val="24"/>
          <w:szCs w:val="24"/>
        </w:rPr>
        <w:t>. Available at: https://deeplearning4j.org/convolutionalnetwork.html#a-beginners-guide-to-deep-convolutional-neural-networks-cnns (Accessed: 1 May 2018).</w:t>
      </w:r>
    </w:p>
    <w:p w14:paraId="7A4F3177" w14:textId="77777777" w:rsidR="00A45618" w:rsidRDefault="00A45618" w:rsidP="00A45618">
      <w:pPr>
        <w:widowControl w:val="0"/>
        <w:autoSpaceDE w:val="0"/>
        <w:autoSpaceDN w:val="0"/>
        <w:adjustRightInd w:val="0"/>
        <w:spacing w:after="140" w:line="288" w:lineRule="auto"/>
        <w:ind w:left="567" w:hanging="567"/>
        <w:rPr>
          <w:rFonts w:ascii="Times New Roman" w:hAnsi="Times New Roman" w:cs="Times New Roman"/>
          <w:sz w:val="24"/>
          <w:szCs w:val="24"/>
        </w:rPr>
      </w:pPr>
      <w:r>
        <w:rPr>
          <w:rFonts w:ascii="Times New Roman" w:hAnsi="Times New Roman" w:cs="Times New Roman"/>
          <w:sz w:val="24"/>
          <w:szCs w:val="24"/>
        </w:rPr>
        <w:t xml:space="preserve">He, K. </w:t>
      </w:r>
      <w:r>
        <w:rPr>
          <w:rFonts w:ascii="Times New Roman" w:hAnsi="Times New Roman" w:cs="Times New Roman"/>
          <w:i/>
          <w:iCs/>
          <w:sz w:val="24"/>
          <w:szCs w:val="24"/>
        </w:rPr>
        <w:t>et al.</w:t>
      </w:r>
      <w:r>
        <w:rPr>
          <w:rFonts w:ascii="Times New Roman" w:hAnsi="Times New Roman" w:cs="Times New Roman"/>
          <w:sz w:val="24"/>
          <w:szCs w:val="24"/>
        </w:rPr>
        <w:t xml:space="preserve"> (2015) ‘Delving deep into rectifiers: Surpassing human-level performance on imagenet classification’, </w:t>
      </w:r>
      <w:r>
        <w:rPr>
          <w:rFonts w:ascii="Times New Roman" w:hAnsi="Times New Roman" w:cs="Times New Roman"/>
          <w:i/>
          <w:iCs/>
          <w:sz w:val="24"/>
          <w:szCs w:val="24"/>
        </w:rPr>
        <w:lastRenderedPageBreak/>
        <w:t>Proceedings of the IEEE International Conference on Computer Vision</w:t>
      </w:r>
      <w:r>
        <w:rPr>
          <w:rFonts w:ascii="Times New Roman" w:hAnsi="Times New Roman" w:cs="Times New Roman"/>
          <w:sz w:val="24"/>
          <w:szCs w:val="24"/>
        </w:rPr>
        <w:t>, 2015 Inter, pp. 1026–1034. doi: 10.1109/ICCV.2015.123.</w:t>
      </w:r>
    </w:p>
    <w:p w14:paraId="4B299578" w14:textId="77777777" w:rsidR="00A45618" w:rsidRDefault="00A45618" w:rsidP="00A45618">
      <w:pPr>
        <w:widowControl w:val="0"/>
        <w:autoSpaceDE w:val="0"/>
        <w:autoSpaceDN w:val="0"/>
        <w:adjustRightInd w:val="0"/>
        <w:spacing w:after="140" w:line="288" w:lineRule="auto"/>
        <w:ind w:left="567" w:hanging="567"/>
        <w:rPr>
          <w:rFonts w:ascii="Times New Roman" w:hAnsi="Times New Roman" w:cs="Times New Roman"/>
          <w:sz w:val="24"/>
          <w:szCs w:val="24"/>
        </w:rPr>
      </w:pPr>
      <w:r>
        <w:rPr>
          <w:rFonts w:ascii="Times New Roman" w:hAnsi="Times New Roman" w:cs="Times New Roman"/>
          <w:i/>
          <w:iCs/>
          <w:sz w:val="24"/>
          <w:szCs w:val="24"/>
        </w:rPr>
        <w:t>Keras: The Python Deep Learning library</w:t>
      </w:r>
      <w:r>
        <w:rPr>
          <w:rFonts w:ascii="Times New Roman" w:hAnsi="Times New Roman" w:cs="Times New Roman"/>
          <w:sz w:val="24"/>
          <w:szCs w:val="24"/>
        </w:rPr>
        <w:t xml:space="preserve"> (2015) </w:t>
      </w:r>
      <w:r>
        <w:rPr>
          <w:rFonts w:ascii="Times New Roman" w:hAnsi="Times New Roman" w:cs="Times New Roman"/>
          <w:i/>
          <w:iCs/>
          <w:sz w:val="24"/>
          <w:szCs w:val="24"/>
        </w:rPr>
        <w:t>Keras.Io</w:t>
      </w:r>
      <w:r>
        <w:rPr>
          <w:rFonts w:ascii="Times New Roman" w:hAnsi="Times New Roman" w:cs="Times New Roman"/>
          <w:sz w:val="24"/>
          <w:szCs w:val="24"/>
        </w:rPr>
        <w:t>. Available at: https://keras.io/%0Apapers3://publication/uuid/07295FF5-0ED2-40F6-ACD1-95ADC043E29C (Accessed: 30 April 2018).</w:t>
      </w:r>
    </w:p>
    <w:p w14:paraId="15580486" w14:textId="77777777" w:rsidR="00A45618" w:rsidRDefault="00A45618" w:rsidP="00A45618">
      <w:pPr>
        <w:widowControl w:val="0"/>
        <w:autoSpaceDE w:val="0"/>
        <w:autoSpaceDN w:val="0"/>
        <w:adjustRightInd w:val="0"/>
        <w:spacing w:after="140" w:line="288" w:lineRule="auto"/>
        <w:ind w:left="567" w:hanging="567"/>
        <w:rPr>
          <w:rFonts w:ascii="Times New Roman" w:hAnsi="Times New Roman" w:cs="Times New Roman"/>
          <w:sz w:val="24"/>
          <w:szCs w:val="24"/>
        </w:rPr>
      </w:pPr>
      <w:r>
        <w:rPr>
          <w:rFonts w:ascii="Times New Roman" w:hAnsi="Times New Roman" w:cs="Times New Roman"/>
          <w:sz w:val="24"/>
          <w:szCs w:val="24"/>
        </w:rPr>
        <w:t>Kingma, D. P. and Ba, J. L. (2015) ‘Adam: A Method for Stocastic Optimization’, pp. 1–15.</w:t>
      </w:r>
    </w:p>
    <w:p w14:paraId="6CB239AE" w14:textId="77777777" w:rsidR="00A45618" w:rsidRDefault="00A45618" w:rsidP="00A45618">
      <w:pPr>
        <w:widowControl w:val="0"/>
        <w:autoSpaceDE w:val="0"/>
        <w:autoSpaceDN w:val="0"/>
        <w:adjustRightInd w:val="0"/>
        <w:spacing w:after="140" w:line="288" w:lineRule="auto"/>
        <w:ind w:left="567" w:hanging="567"/>
        <w:rPr>
          <w:rFonts w:ascii="Times New Roman" w:hAnsi="Times New Roman" w:cs="Times New Roman"/>
          <w:sz w:val="24"/>
          <w:szCs w:val="24"/>
        </w:rPr>
      </w:pPr>
      <w:r>
        <w:rPr>
          <w:rFonts w:ascii="Times New Roman" w:hAnsi="Times New Roman" w:cs="Times New Roman"/>
          <w:sz w:val="24"/>
          <w:szCs w:val="24"/>
        </w:rPr>
        <w:t xml:space="preserve">Krizhevsky, A., Sutskever, I. and Geoffrey E., H. (2012) ‘ImageNet Classification with Deep Convolutional Neural Networks’, </w:t>
      </w:r>
      <w:r>
        <w:rPr>
          <w:rFonts w:ascii="Times New Roman" w:hAnsi="Times New Roman" w:cs="Times New Roman"/>
          <w:i/>
          <w:iCs/>
          <w:sz w:val="24"/>
          <w:szCs w:val="24"/>
        </w:rPr>
        <w:t>Advances in Neural Information Processing Systems 25 (NIPS2012)</w:t>
      </w:r>
      <w:r>
        <w:rPr>
          <w:rFonts w:ascii="Times New Roman" w:hAnsi="Times New Roman" w:cs="Times New Roman"/>
          <w:sz w:val="24"/>
          <w:szCs w:val="24"/>
        </w:rPr>
        <w:t>, pp. 1–9. doi: 10.1109/5.726791.</w:t>
      </w:r>
    </w:p>
    <w:p w14:paraId="0C5BC079" w14:textId="77777777" w:rsidR="00A45618" w:rsidRDefault="00A45618" w:rsidP="00A45618">
      <w:pPr>
        <w:widowControl w:val="0"/>
        <w:autoSpaceDE w:val="0"/>
        <w:autoSpaceDN w:val="0"/>
        <w:adjustRightInd w:val="0"/>
        <w:spacing w:after="140" w:line="288" w:lineRule="auto"/>
        <w:ind w:left="567" w:hanging="567"/>
        <w:rPr>
          <w:rFonts w:ascii="Times New Roman" w:hAnsi="Times New Roman" w:cs="Times New Roman"/>
          <w:sz w:val="24"/>
          <w:szCs w:val="24"/>
        </w:rPr>
      </w:pPr>
      <w:r>
        <w:rPr>
          <w:rFonts w:ascii="Times New Roman" w:hAnsi="Times New Roman" w:cs="Times New Roman"/>
          <w:sz w:val="24"/>
          <w:szCs w:val="24"/>
        </w:rPr>
        <w:t xml:space="preserve">LeCun, Y. A., Bengio, Y. and Hinton, G. E. (2015) ‘Deep learning’, </w:t>
      </w:r>
      <w:r>
        <w:rPr>
          <w:rFonts w:ascii="Times New Roman" w:hAnsi="Times New Roman" w:cs="Times New Roman"/>
          <w:i/>
          <w:iCs/>
          <w:sz w:val="24"/>
          <w:szCs w:val="24"/>
        </w:rPr>
        <w:t>Nature</w:t>
      </w:r>
      <w:r>
        <w:rPr>
          <w:rFonts w:ascii="Times New Roman" w:hAnsi="Times New Roman" w:cs="Times New Roman"/>
          <w:sz w:val="24"/>
          <w:szCs w:val="24"/>
        </w:rPr>
        <w:t>. doi: 10.1038/nature14539.</w:t>
      </w:r>
    </w:p>
    <w:p w14:paraId="36F3A9F7" w14:textId="77777777" w:rsidR="00A45618" w:rsidRDefault="00A45618" w:rsidP="00A45618">
      <w:pPr>
        <w:widowControl w:val="0"/>
        <w:autoSpaceDE w:val="0"/>
        <w:autoSpaceDN w:val="0"/>
        <w:adjustRightInd w:val="0"/>
        <w:spacing w:after="140" w:line="288" w:lineRule="auto"/>
        <w:ind w:left="567" w:hanging="567"/>
        <w:rPr>
          <w:rFonts w:ascii="Times New Roman" w:hAnsi="Times New Roman" w:cs="Times New Roman"/>
          <w:sz w:val="24"/>
          <w:szCs w:val="24"/>
        </w:rPr>
      </w:pPr>
      <w:r>
        <w:rPr>
          <w:rFonts w:ascii="Times New Roman" w:hAnsi="Times New Roman" w:cs="Times New Roman"/>
          <w:sz w:val="24"/>
          <w:szCs w:val="24"/>
        </w:rPr>
        <w:t xml:space="preserve">McClelland, C. (2017) </w:t>
      </w:r>
      <w:r>
        <w:rPr>
          <w:rFonts w:ascii="Times New Roman" w:hAnsi="Times New Roman" w:cs="Times New Roman"/>
          <w:i/>
          <w:iCs/>
          <w:sz w:val="24"/>
          <w:szCs w:val="24"/>
        </w:rPr>
        <w:t>The Difference Between Artificial Intelligence, Machine Learning, and Deep Learning</w:t>
      </w:r>
      <w:r>
        <w:rPr>
          <w:rFonts w:ascii="Times New Roman" w:hAnsi="Times New Roman" w:cs="Times New Roman"/>
          <w:sz w:val="24"/>
          <w:szCs w:val="24"/>
        </w:rPr>
        <w:t xml:space="preserve">, </w:t>
      </w:r>
      <w:r>
        <w:rPr>
          <w:rFonts w:ascii="Times New Roman" w:hAnsi="Times New Roman" w:cs="Times New Roman"/>
          <w:i/>
          <w:iCs/>
          <w:sz w:val="24"/>
          <w:szCs w:val="24"/>
        </w:rPr>
        <w:t>Medium.com</w:t>
      </w:r>
      <w:r>
        <w:rPr>
          <w:rFonts w:ascii="Times New Roman" w:hAnsi="Times New Roman" w:cs="Times New Roman"/>
          <w:sz w:val="24"/>
          <w:szCs w:val="24"/>
        </w:rPr>
        <w:t>. Available at: https://medium.com/iotforall/the-difference-between-artificial-intelligence-machine-learning-and-deep-learning-3aa67bff5991 (Accessed: 1 May 2018).</w:t>
      </w:r>
    </w:p>
    <w:p w14:paraId="3CCC3190" w14:textId="77777777" w:rsidR="00A45618" w:rsidRDefault="00A45618" w:rsidP="00A45618">
      <w:pPr>
        <w:widowControl w:val="0"/>
        <w:autoSpaceDE w:val="0"/>
        <w:autoSpaceDN w:val="0"/>
        <w:adjustRightInd w:val="0"/>
        <w:spacing w:after="140" w:line="288" w:lineRule="auto"/>
        <w:ind w:left="567" w:hanging="567"/>
        <w:rPr>
          <w:rFonts w:ascii="Times New Roman" w:hAnsi="Times New Roman" w:cs="Times New Roman"/>
          <w:sz w:val="24"/>
          <w:szCs w:val="24"/>
        </w:rPr>
      </w:pPr>
      <w:r>
        <w:rPr>
          <w:rFonts w:ascii="Times New Roman" w:hAnsi="Times New Roman" w:cs="Times New Roman"/>
          <w:sz w:val="24"/>
          <w:szCs w:val="24"/>
        </w:rPr>
        <w:t xml:space="preserve">Rumelhart, D. E., Hinton, G. E. and Williams, R. J. (1986) ‘Learning representations by back-propagating errors’, </w:t>
      </w:r>
      <w:r>
        <w:rPr>
          <w:rFonts w:ascii="Times New Roman" w:hAnsi="Times New Roman" w:cs="Times New Roman"/>
          <w:i/>
          <w:iCs/>
          <w:sz w:val="24"/>
          <w:szCs w:val="24"/>
        </w:rPr>
        <w:t>Nature</w:t>
      </w:r>
      <w:r>
        <w:rPr>
          <w:rFonts w:ascii="Times New Roman" w:hAnsi="Times New Roman" w:cs="Times New Roman"/>
          <w:sz w:val="24"/>
          <w:szCs w:val="24"/>
        </w:rPr>
        <w:t>. Nature Publishing Group, 323, p. 533. Available at: http://dx.doi.org/10.1038/323533a0.</w:t>
      </w:r>
    </w:p>
    <w:p w14:paraId="00962A12" w14:textId="77777777" w:rsidR="00A45618" w:rsidRDefault="00A45618" w:rsidP="00A45618">
      <w:pPr>
        <w:widowControl w:val="0"/>
        <w:autoSpaceDE w:val="0"/>
        <w:autoSpaceDN w:val="0"/>
        <w:adjustRightInd w:val="0"/>
        <w:spacing w:after="140" w:line="288" w:lineRule="auto"/>
        <w:ind w:left="567" w:hanging="567"/>
        <w:rPr>
          <w:rFonts w:ascii="Times New Roman" w:hAnsi="Times New Roman" w:cs="Times New Roman"/>
          <w:sz w:val="24"/>
          <w:szCs w:val="24"/>
        </w:rPr>
      </w:pPr>
      <w:r>
        <w:rPr>
          <w:rFonts w:ascii="Times New Roman" w:hAnsi="Times New Roman" w:cs="Times New Roman"/>
          <w:sz w:val="24"/>
          <w:szCs w:val="24"/>
        </w:rPr>
        <w:lastRenderedPageBreak/>
        <w:t xml:space="preserve">TensorFlow (2018) </w:t>
      </w:r>
      <w:r>
        <w:rPr>
          <w:rFonts w:ascii="Times New Roman" w:hAnsi="Times New Roman" w:cs="Times New Roman"/>
          <w:i/>
          <w:iCs/>
          <w:sz w:val="24"/>
          <w:szCs w:val="24"/>
        </w:rPr>
        <w:t>An open-source machine learning framework for everyone</w:t>
      </w:r>
      <w:r>
        <w:rPr>
          <w:rFonts w:ascii="Times New Roman" w:hAnsi="Times New Roman" w:cs="Times New Roman"/>
          <w:sz w:val="24"/>
          <w:szCs w:val="24"/>
        </w:rPr>
        <w:t>. Available at: https://www.tensorflow.org/ (Accessed: 30 April 2018).</w:t>
      </w:r>
    </w:p>
    <w:p w14:paraId="1BD8B654" w14:textId="77777777" w:rsidR="00A45618" w:rsidRDefault="00A45618" w:rsidP="00A45618">
      <w:pPr>
        <w:widowControl w:val="0"/>
        <w:autoSpaceDE w:val="0"/>
        <w:autoSpaceDN w:val="0"/>
        <w:adjustRightInd w:val="0"/>
        <w:spacing w:after="140" w:line="288" w:lineRule="auto"/>
        <w:ind w:left="567" w:hanging="567"/>
      </w:pPr>
      <w:r>
        <w:rPr>
          <w:rFonts w:ascii="Times New Roman" w:hAnsi="Times New Roman" w:cs="Times New Roman"/>
          <w:sz w:val="24"/>
          <w:szCs w:val="24"/>
        </w:rPr>
        <w:t xml:space="preserve">Ujjwal Karn (2016) </w:t>
      </w:r>
      <w:r>
        <w:rPr>
          <w:rFonts w:ascii="Times New Roman" w:hAnsi="Times New Roman" w:cs="Times New Roman"/>
          <w:i/>
          <w:iCs/>
          <w:sz w:val="24"/>
          <w:szCs w:val="24"/>
        </w:rPr>
        <w:t>An Intuitive Explanation of Convolutional Neural Networks</w:t>
      </w:r>
      <w:r>
        <w:rPr>
          <w:rFonts w:ascii="Times New Roman" w:hAnsi="Times New Roman" w:cs="Times New Roman"/>
          <w:sz w:val="24"/>
          <w:szCs w:val="24"/>
        </w:rPr>
        <w:t xml:space="preserve">, </w:t>
      </w:r>
      <w:r>
        <w:rPr>
          <w:rFonts w:ascii="Times New Roman" w:hAnsi="Times New Roman" w:cs="Times New Roman"/>
          <w:i/>
          <w:iCs/>
          <w:sz w:val="24"/>
          <w:szCs w:val="24"/>
        </w:rPr>
        <w:t>The Data Science Blog</w:t>
      </w:r>
      <w:r>
        <w:rPr>
          <w:rFonts w:ascii="Times New Roman" w:hAnsi="Times New Roman" w:cs="Times New Roman"/>
          <w:sz w:val="24"/>
          <w:szCs w:val="24"/>
        </w:rPr>
        <w:t>. Available at: https://ujjwalkarn.me/2016/08/11/intuitive-explanation-convnets/ (Accessed: 1 May 2018).</w:t>
      </w:r>
    </w:p>
    <w:p w14:paraId="0DCEE991" w14:textId="4F7C2503" w:rsidR="00A45618" w:rsidRDefault="00A45618" w:rsidP="006437E5">
      <w:pPr>
        <w:pStyle w:val="SkripsiNormal"/>
      </w:pPr>
    </w:p>
    <w:p w14:paraId="5127F565" w14:textId="77777777" w:rsidR="00A45618" w:rsidRDefault="767CCCA7">
      <w:pPr>
        <w:rPr>
          <w:rFonts w:ascii="Times New Roman" w:eastAsia="Times New Roman" w:hAnsi="Times New Roman" w:cs="Times New Roman"/>
          <w:b/>
          <w:bCs/>
          <w:sz w:val="24"/>
          <w:szCs w:val="24"/>
        </w:rPr>
      </w:pPr>
      <w:r>
        <w:br w:type="page"/>
      </w:r>
      <w:r w:rsidR="00A45618">
        <w:lastRenderedPageBreak/>
        <w:br w:type="page"/>
      </w:r>
    </w:p>
    <w:p w14:paraId="6D8387F5" w14:textId="66687A47" w:rsidR="767CCCA7" w:rsidRDefault="767CCCA7" w:rsidP="00F25762">
      <w:pPr>
        <w:pStyle w:val="SkripsiHeader"/>
      </w:pPr>
      <w:bookmarkStart w:id="81" w:name="_Toc513807090"/>
      <w:r w:rsidRPr="767CCCA7">
        <w:lastRenderedPageBreak/>
        <w:t>LAMPIRAN</w:t>
      </w:r>
      <w:bookmarkEnd w:id="81"/>
    </w:p>
    <w:p w14:paraId="5F48AAFA" w14:textId="5DDBCF3E" w:rsidR="006437E5" w:rsidRDefault="006437E5" w:rsidP="00F25762">
      <w:pPr>
        <w:pStyle w:val="SkripsiNormal"/>
      </w:pPr>
    </w:p>
    <w:p w14:paraId="54AA5770" w14:textId="77777777" w:rsidR="00F25762" w:rsidRDefault="00F25762" w:rsidP="00F25762">
      <w:pPr>
        <w:pStyle w:val="SkripsiNormal"/>
      </w:pPr>
    </w:p>
    <w:sectPr w:rsidR="00F25762">
      <w:pgSz w:w="8391" w:h="11907"/>
      <w:pgMar w:top="850" w:right="850" w:bottom="850"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883C24" w14:textId="77777777" w:rsidR="00C45030" w:rsidRDefault="00C45030">
      <w:pPr>
        <w:spacing w:after="0" w:line="240" w:lineRule="auto"/>
      </w:pPr>
      <w:r>
        <w:separator/>
      </w:r>
    </w:p>
  </w:endnote>
  <w:endnote w:type="continuationSeparator" w:id="0">
    <w:p w14:paraId="3C7FA4AB" w14:textId="77777777" w:rsidR="00C45030" w:rsidRDefault="00C450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73547455"/>
      <w:docPartObj>
        <w:docPartGallery w:val="Page Numbers (Bottom of Page)"/>
        <w:docPartUnique/>
      </w:docPartObj>
    </w:sdtPr>
    <w:sdtEndPr>
      <w:rPr>
        <w:noProof/>
      </w:rPr>
    </w:sdtEndPr>
    <w:sdtContent>
      <w:p w14:paraId="7A86F641" w14:textId="2E3B1028" w:rsidR="00C45030" w:rsidRDefault="00C45030" w:rsidP="007E062F">
        <w:pPr>
          <w:pStyle w:val="Footer"/>
        </w:pPr>
        <w:r>
          <w:fldChar w:fldCharType="begin"/>
        </w:r>
        <w:r>
          <w:instrText xml:space="preserve"> PAGE   \* MERGEFORMAT </w:instrText>
        </w:r>
        <w:r>
          <w:fldChar w:fldCharType="separate"/>
        </w:r>
        <w:r>
          <w:t>1</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21398586"/>
      <w:docPartObj>
        <w:docPartGallery w:val="Page Numbers (Bottom of Page)"/>
        <w:docPartUnique/>
      </w:docPartObj>
    </w:sdtPr>
    <w:sdtEndPr>
      <w:rPr>
        <w:noProof/>
      </w:rPr>
    </w:sdtEndPr>
    <w:sdtContent>
      <w:p w14:paraId="645B58B9" w14:textId="2B1557C3" w:rsidR="00C45030" w:rsidRDefault="00C45030" w:rsidP="001A16AE">
        <w:pPr>
          <w:pStyle w:val="Footer"/>
          <w:jc w:val="right"/>
        </w:pP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67253879"/>
      <w:docPartObj>
        <w:docPartGallery w:val="Page Numbers (Bottom of Page)"/>
        <w:docPartUnique/>
      </w:docPartObj>
    </w:sdtPr>
    <w:sdtEndPr>
      <w:rPr>
        <w:noProof/>
      </w:rPr>
    </w:sdtEndPr>
    <w:sdtContent>
      <w:p w14:paraId="46BF11A9" w14:textId="77777777" w:rsidR="00C45030" w:rsidRDefault="00C45030" w:rsidP="001A16AE">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20362712"/>
      <w:docPartObj>
        <w:docPartGallery w:val="Page Numbers (Bottom of Page)"/>
        <w:docPartUnique/>
      </w:docPartObj>
    </w:sdtPr>
    <w:sdtEndPr>
      <w:rPr>
        <w:noProof/>
      </w:rPr>
    </w:sdtEndPr>
    <w:sdtContent>
      <w:p w14:paraId="5A5CFC58" w14:textId="77777777" w:rsidR="005D4999" w:rsidRDefault="005D4999" w:rsidP="007E062F">
        <w:pPr>
          <w:pStyle w:val="Footer"/>
        </w:pPr>
        <w:r>
          <w:fldChar w:fldCharType="begin"/>
        </w:r>
        <w:r>
          <w:instrText xml:space="preserve"> PAGE   \* MERGEFORMAT </w:instrText>
        </w:r>
        <w:r>
          <w:fldChar w:fldCharType="separate"/>
        </w:r>
        <w:r>
          <w:t>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62E912" w14:textId="77777777" w:rsidR="00C45030" w:rsidRDefault="00C45030">
      <w:pPr>
        <w:spacing w:after="0" w:line="240" w:lineRule="auto"/>
      </w:pPr>
      <w:r>
        <w:separator/>
      </w:r>
    </w:p>
  </w:footnote>
  <w:footnote w:type="continuationSeparator" w:id="0">
    <w:p w14:paraId="27313CA9" w14:textId="77777777" w:rsidR="00C45030" w:rsidRDefault="00C4503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647CBD"/>
    <w:multiLevelType w:val="hybridMultilevel"/>
    <w:tmpl w:val="60DEA90E"/>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 w15:restartNumberingAfterBreak="0">
    <w:nsid w:val="09E244C6"/>
    <w:multiLevelType w:val="hybridMultilevel"/>
    <w:tmpl w:val="62A00B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D65176"/>
    <w:multiLevelType w:val="hybridMultilevel"/>
    <w:tmpl w:val="B91869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9926E8"/>
    <w:multiLevelType w:val="multilevel"/>
    <w:tmpl w:val="9A46F48A"/>
    <w:lvl w:ilvl="0">
      <w:start w:val="1"/>
      <w:numFmt w:val="decimal"/>
      <w:pStyle w:val="SkripsiHiddenBab"/>
      <w:lvlText w:val="%1."/>
      <w:lvlJc w:val="left"/>
      <w:pPr>
        <w:ind w:left="720" w:hanging="720"/>
      </w:pPr>
      <w:rPr>
        <w:rFonts w:hint="default"/>
      </w:rPr>
    </w:lvl>
    <w:lvl w:ilvl="1">
      <w:start w:val="1"/>
      <w:numFmt w:val="decimal"/>
      <w:lvlRestart w:val="0"/>
      <w:pStyle w:val="SkripsiSubLevel1"/>
      <w:lvlText w:val="%1.%2"/>
      <w:lvlJc w:val="left"/>
      <w:pPr>
        <w:ind w:left="720" w:hanging="720"/>
      </w:pPr>
      <w:rPr>
        <w:rFonts w:hint="default"/>
      </w:rPr>
    </w:lvl>
    <w:lvl w:ilvl="2">
      <w:start w:val="1"/>
      <w:numFmt w:val="decimal"/>
      <w:pStyle w:val="SkripsiSubLevel2"/>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B2B00A2"/>
    <w:multiLevelType w:val="hybridMultilevel"/>
    <w:tmpl w:val="F4B6780E"/>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5" w15:restartNumberingAfterBreak="0">
    <w:nsid w:val="27C0230D"/>
    <w:multiLevelType w:val="hybridMultilevel"/>
    <w:tmpl w:val="D12E8E3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 w15:restartNumberingAfterBreak="0">
    <w:nsid w:val="317D4C81"/>
    <w:multiLevelType w:val="hybridMultilevel"/>
    <w:tmpl w:val="BEC29EB6"/>
    <w:lvl w:ilvl="0" w:tplc="1262867C">
      <w:start w:val="1"/>
      <w:numFmt w:val="decimal"/>
      <w:lvlText w:val="%1."/>
      <w:lvlJc w:val="left"/>
      <w:pPr>
        <w:ind w:left="846" w:hanging="360"/>
      </w:pPr>
      <w:rPr>
        <w:rFonts w:hint="default"/>
      </w:rPr>
    </w:lvl>
    <w:lvl w:ilvl="1" w:tplc="04090019" w:tentative="1">
      <w:start w:val="1"/>
      <w:numFmt w:val="lowerLetter"/>
      <w:lvlText w:val="%2."/>
      <w:lvlJc w:val="left"/>
      <w:pPr>
        <w:ind w:left="1566" w:hanging="360"/>
      </w:pPr>
    </w:lvl>
    <w:lvl w:ilvl="2" w:tplc="0409001B" w:tentative="1">
      <w:start w:val="1"/>
      <w:numFmt w:val="lowerRoman"/>
      <w:lvlText w:val="%3."/>
      <w:lvlJc w:val="right"/>
      <w:pPr>
        <w:ind w:left="2286" w:hanging="180"/>
      </w:pPr>
    </w:lvl>
    <w:lvl w:ilvl="3" w:tplc="0409000F" w:tentative="1">
      <w:start w:val="1"/>
      <w:numFmt w:val="decimal"/>
      <w:lvlText w:val="%4."/>
      <w:lvlJc w:val="left"/>
      <w:pPr>
        <w:ind w:left="3006" w:hanging="360"/>
      </w:pPr>
    </w:lvl>
    <w:lvl w:ilvl="4" w:tplc="04090019" w:tentative="1">
      <w:start w:val="1"/>
      <w:numFmt w:val="lowerLetter"/>
      <w:lvlText w:val="%5."/>
      <w:lvlJc w:val="left"/>
      <w:pPr>
        <w:ind w:left="3726" w:hanging="360"/>
      </w:pPr>
    </w:lvl>
    <w:lvl w:ilvl="5" w:tplc="0409001B" w:tentative="1">
      <w:start w:val="1"/>
      <w:numFmt w:val="lowerRoman"/>
      <w:lvlText w:val="%6."/>
      <w:lvlJc w:val="right"/>
      <w:pPr>
        <w:ind w:left="4446" w:hanging="180"/>
      </w:pPr>
    </w:lvl>
    <w:lvl w:ilvl="6" w:tplc="0409000F" w:tentative="1">
      <w:start w:val="1"/>
      <w:numFmt w:val="decimal"/>
      <w:lvlText w:val="%7."/>
      <w:lvlJc w:val="left"/>
      <w:pPr>
        <w:ind w:left="5166" w:hanging="360"/>
      </w:pPr>
    </w:lvl>
    <w:lvl w:ilvl="7" w:tplc="04090019" w:tentative="1">
      <w:start w:val="1"/>
      <w:numFmt w:val="lowerLetter"/>
      <w:lvlText w:val="%8."/>
      <w:lvlJc w:val="left"/>
      <w:pPr>
        <w:ind w:left="5886" w:hanging="360"/>
      </w:pPr>
    </w:lvl>
    <w:lvl w:ilvl="8" w:tplc="0409001B" w:tentative="1">
      <w:start w:val="1"/>
      <w:numFmt w:val="lowerRoman"/>
      <w:lvlText w:val="%9."/>
      <w:lvlJc w:val="right"/>
      <w:pPr>
        <w:ind w:left="6606" w:hanging="180"/>
      </w:pPr>
    </w:lvl>
  </w:abstractNum>
  <w:abstractNum w:abstractNumId="7" w15:restartNumberingAfterBreak="0">
    <w:nsid w:val="36D1405E"/>
    <w:multiLevelType w:val="multilevel"/>
    <w:tmpl w:val="BF48E304"/>
    <w:lvl w:ilvl="0">
      <w:start w:val="1"/>
      <w:numFmt w:val="decimal"/>
      <w:lvlText w:val="%1."/>
      <w:lvlJc w:val="left"/>
      <w:pPr>
        <w:ind w:left="720" w:hanging="360"/>
      </w:pPr>
      <w:rPr>
        <w:rFonts w:hint="default"/>
      </w:rPr>
    </w:lvl>
    <w:lvl w:ilvl="1">
      <w:start w:val="8"/>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15:restartNumberingAfterBreak="0">
    <w:nsid w:val="44522E16"/>
    <w:multiLevelType w:val="hybridMultilevel"/>
    <w:tmpl w:val="6E0898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7571062"/>
    <w:multiLevelType w:val="hybridMultilevel"/>
    <w:tmpl w:val="573025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FC44DE6"/>
    <w:multiLevelType w:val="hybridMultilevel"/>
    <w:tmpl w:val="4EDEFE3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1" w15:restartNumberingAfterBreak="0">
    <w:nsid w:val="53BA4191"/>
    <w:multiLevelType w:val="hybridMultilevel"/>
    <w:tmpl w:val="3258AF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5925254"/>
    <w:multiLevelType w:val="hybridMultilevel"/>
    <w:tmpl w:val="540CA206"/>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num w:numId="1">
    <w:abstractNumId w:val="3"/>
  </w:num>
  <w:num w:numId="2">
    <w:abstractNumId w:val="3"/>
  </w:num>
  <w:num w:numId="3">
    <w:abstractNumId w:val="3"/>
  </w:num>
  <w:num w:numId="4">
    <w:abstractNumId w:val="3"/>
  </w:num>
  <w:num w:numId="5">
    <w:abstractNumId w:val="3"/>
  </w:num>
  <w:num w:numId="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2"/>
  </w:num>
  <w:num w:numId="13">
    <w:abstractNumId w:val="4"/>
  </w:num>
  <w:num w:numId="14">
    <w:abstractNumId w:val="10"/>
  </w:num>
  <w:num w:numId="15">
    <w:abstractNumId w:val="0"/>
  </w:num>
  <w:num w:numId="16">
    <w:abstractNumId w:val="5"/>
  </w:num>
  <w:num w:numId="17">
    <w:abstractNumId w:val="6"/>
  </w:num>
  <w:num w:numId="18">
    <w:abstractNumId w:val="7"/>
  </w:num>
  <w:num w:numId="19">
    <w:abstractNumId w:val="2"/>
  </w:num>
  <w:num w:numId="20">
    <w:abstractNumId w:val="11"/>
  </w:num>
  <w:num w:numId="21">
    <w:abstractNumId w:val="9"/>
  </w:num>
  <w:num w:numId="22">
    <w:abstractNumId w:val="1"/>
  </w:num>
  <w:num w:numId="2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mirrorMargins/>
  <w:defaultTabStop w:val="720"/>
  <w:evenAndOddHeaders/>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16FF7321"/>
    <w:rsid w:val="00026BBD"/>
    <w:rsid w:val="00042380"/>
    <w:rsid w:val="00043104"/>
    <w:rsid w:val="0005348B"/>
    <w:rsid w:val="00064820"/>
    <w:rsid w:val="0008469B"/>
    <w:rsid w:val="00093C1E"/>
    <w:rsid w:val="000A14F6"/>
    <w:rsid w:val="000A45B5"/>
    <w:rsid w:val="000B255B"/>
    <w:rsid w:val="000C2A69"/>
    <w:rsid w:val="000C3C96"/>
    <w:rsid w:val="000D0227"/>
    <w:rsid w:val="000D2F68"/>
    <w:rsid w:val="000F660F"/>
    <w:rsid w:val="00101D35"/>
    <w:rsid w:val="00103B12"/>
    <w:rsid w:val="00116E08"/>
    <w:rsid w:val="001260FB"/>
    <w:rsid w:val="001329EA"/>
    <w:rsid w:val="00140A92"/>
    <w:rsid w:val="001412D2"/>
    <w:rsid w:val="00155FD0"/>
    <w:rsid w:val="00174C50"/>
    <w:rsid w:val="00186785"/>
    <w:rsid w:val="001A16AE"/>
    <w:rsid w:val="001B3A7E"/>
    <w:rsid w:val="001C4EDC"/>
    <w:rsid w:val="001F7AFE"/>
    <w:rsid w:val="00202C41"/>
    <w:rsid w:val="00202DB1"/>
    <w:rsid w:val="00207DCD"/>
    <w:rsid w:val="00221E18"/>
    <w:rsid w:val="002400E3"/>
    <w:rsid w:val="00252D4C"/>
    <w:rsid w:val="00253272"/>
    <w:rsid w:val="00257AFC"/>
    <w:rsid w:val="00260EBF"/>
    <w:rsid w:val="00261BC9"/>
    <w:rsid w:val="00263E4B"/>
    <w:rsid w:val="002761F3"/>
    <w:rsid w:val="00296EDF"/>
    <w:rsid w:val="002B3D5A"/>
    <w:rsid w:val="002C35F5"/>
    <w:rsid w:val="002D1DB7"/>
    <w:rsid w:val="002E0396"/>
    <w:rsid w:val="003201D5"/>
    <w:rsid w:val="00322BE1"/>
    <w:rsid w:val="0034651E"/>
    <w:rsid w:val="00364747"/>
    <w:rsid w:val="003669A5"/>
    <w:rsid w:val="0037142E"/>
    <w:rsid w:val="00371A84"/>
    <w:rsid w:val="00382173"/>
    <w:rsid w:val="003A3787"/>
    <w:rsid w:val="003A672E"/>
    <w:rsid w:val="003A6951"/>
    <w:rsid w:val="003B455D"/>
    <w:rsid w:val="003C3A10"/>
    <w:rsid w:val="003D6737"/>
    <w:rsid w:val="003F6563"/>
    <w:rsid w:val="004125F6"/>
    <w:rsid w:val="0042752D"/>
    <w:rsid w:val="00436FBE"/>
    <w:rsid w:val="004652C1"/>
    <w:rsid w:val="0049754B"/>
    <w:rsid w:val="004C1059"/>
    <w:rsid w:val="004C7328"/>
    <w:rsid w:val="004D399C"/>
    <w:rsid w:val="004E4520"/>
    <w:rsid w:val="004E72DB"/>
    <w:rsid w:val="00524AF4"/>
    <w:rsid w:val="0053166C"/>
    <w:rsid w:val="00534F26"/>
    <w:rsid w:val="00550FF5"/>
    <w:rsid w:val="00566F2E"/>
    <w:rsid w:val="005827B2"/>
    <w:rsid w:val="005A14D9"/>
    <w:rsid w:val="005B5EC3"/>
    <w:rsid w:val="005D4999"/>
    <w:rsid w:val="005D5E03"/>
    <w:rsid w:val="0060467C"/>
    <w:rsid w:val="00610C0F"/>
    <w:rsid w:val="00614472"/>
    <w:rsid w:val="006437E5"/>
    <w:rsid w:val="0066780E"/>
    <w:rsid w:val="00674F35"/>
    <w:rsid w:val="00683E24"/>
    <w:rsid w:val="00693C9F"/>
    <w:rsid w:val="0069514B"/>
    <w:rsid w:val="006A1DC2"/>
    <w:rsid w:val="006A7423"/>
    <w:rsid w:val="006B6CA3"/>
    <w:rsid w:val="006C085C"/>
    <w:rsid w:val="006C08AE"/>
    <w:rsid w:val="006C3B8B"/>
    <w:rsid w:val="006C58EC"/>
    <w:rsid w:val="006D57ED"/>
    <w:rsid w:val="006E7073"/>
    <w:rsid w:val="006F1C8E"/>
    <w:rsid w:val="0070047B"/>
    <w:rsid w:val="007136DA"/>
    <w:rsid w:val="00713986"/>
    <w:rsid w:val="0072503E"/>
    <w:rsid w:val="00730073"/>
    <w:rsid w:val="00741E14"/>
    <w:rsid w:val="0074312E"/>
    <w:rsid w:val="00746B5D"/>
    <w:rsid w:val="00746E46"/>
    <w:rsid w:val="00760F79"/>
    <w:rsid w:val="007618D1"/>
    <w:rsid w:val="00765DB2"/>
    <w:rsid w:val="00793185"/>
    <w:rsid w:val="007A6C69"/>
    <w:rsid w:val="007D4480"/>
    <w:rsid w:val="007D6ED3"/>
    <w:rsid w:val="007E062F"/>
    <w:rsid w:val="007E63F6"/>
    <w:rsid w:val="007F5BCB"/>
    <w:rsid w:val="0081655D"/>
    <w:rsid w:val="0086074A"/>
    <w:rsid w:val="008671C5"/>
    <w:rsid w:val="008673BD"/>
    <w:rsid w:val="00897E98"/>
    <w:rsid w:val="008B5924"/>
    <w:rsid w:val="008F2A36"/>
    <w:rsid w:val="00910BE4"/>
    <w:rsid w:val="009255FF"/>
    <w:rsid w:val="00933BA1"/>
    <w:rsid w:val="009472CE"/>
    <w:rsid w:val="00954597"/>
    <w:rsid w:val="00954A20"/>
    <w:rsid w:val="00957E09"/>
    <w:rsid w:val="009855B9"/>
    <w:rsid w:val="00987B34"/>
    <w:rsid w:val="00992026"/>
    <w:rsid w:val="00995F35"/>
    <w:rsid w:val="009A1731"/>
    <w:rsid w:val="009A633D"/>
    <w:rsid w:val="009B2302"/>
    <w:rsid w:val="009C22BC"/>
    <w:rsid w:val="009D5D57"/>
    <w:rsid w:val="009D62A7"/>
    <w:rsid w:val="009E796E"/>
    <w:rsid w:val="00A17D0A"/>
    <w:rsid w:val="00A23CC7"/>
    <w:rsid w:val="00A27C73"/>
    <w:rsid w:val="00A30A73"/>
    <w:rsid w:val="00A31305"/>
    <w:rsid w:val="00A45618"/>
    <w:rsid w:val="00A72BD0"/>
    <w:rsid w:val="00A93D98"/>
    <w:rsid w:val="00AD1A17"/>
    <w:rsid w:val="00AD2E7E"/>
    <w:rsid w:val="00AD4EC0"/>
    <w:rsid w:val="00AF2DB4"/>
    <w:rsid w:val="00B11C3B"/>
    <w:rsid w:val="00B16917"/>
    <w:rsid w:val="00B360A0"/>
    <w:rsid w:val="00B5670E"/>
    <w:rsid w:val="00B6569C"/>
    <w:rsid w:val="00B7047B"/>
    <w:rsid w:val="00B84FDF"/>
    <w:rsid w:val="00B85F56"/>
    <w:rsid w:val="00BA3389"/>
    <w:rsid w:val="00BA4DC8"/>
    <w:rsid w:val="00BC18A8"/>
    <w:rsid w:val="00BC3F11"/>
    <w:rsid w:val="00BC44E3"/>
    <w:rsid w:val="00BD3AF3"/>
    <w:rsid w:val="00BF6C11"/>
    <w:rsid w:val="00BF7C9B"/>
    <w:rsid w:val="00C11AA3"/>
    <w:rsid w:val="00C12292"/>
    <w:rsid w:val="00C2015A"/>
    <w:rsid w:val="00C24937"/>
    <w:rsid w:val="00C31617"/>
    <w:rsid w:val="00C32645"/>
    <w:rsid w:val="00C45030"/>
    <w:rsid w:val="00C477CC"/>
    <w:rsid w:val="00C64235"/>
    <w:rsid w:val="00C7370E"/>
    <w:rsid w:val="00C8061B"/>
    <w:rsid w:val="00C829F7"/>
    <w:rsid w:val="00C9751E"/>
    <w:rsid w:val="00CA49C3"/>
    <w:rsid w:val="00CB25DD"/>
    <w:rsid w:val="00CB2D83"/>
    <w:rsid w:val="00CC39F9"/>
    <w:rsid w:val="00CC75B9"/>
    <w:rsid w:val="00CD2B14"/>
    <w:rsid w:val="00CF7297"/>
    <w:rsid w:val="00CF748D"/>
    <w:rsid w:val="00D12671"/>
    <w:rsid w:val="00D228AF"/>
    <w:rsid w:val="00D55243"/>
    <w:rsid w:val="00D55D83"/>
    <w:rsid w:val="00D631A4"/>
    <w:rsid w:val="00D7466E"/>
    <w:rsid w:val="00D74B2E"/>
    <w:rsid w:val="00D8396D"/>
    <w:rsid w:val="00D91B79"/>
    <w:rsid w:val="00D9307C"/>
    <w:rsid w:val="00DA0D7D"/>
    <w:rsid w:val="00DC528B"/>
    <w:rsid w:val="00DC5CCC"/>
    <w:rsid w:val="00DD574D"/>
    <w:rsid w:val="00DE5C2F"/>
    <w:rsid w:val="00DE62B2"/>
    <w:rsid w:val="00DF16F0"/>
    <w:rsid w:val="00E0118B"/>
    <w:rsid w:val="00E21B43"/>
    <w:rsid w:val="00E30884"/>
    <w:rsid w:val="00E37092"/>
    <w:rsid w:val="00E371AF"/>
    <w:rsid w:val="00E5759D"/>
    <w:rsid w:val="00E6558E"/>
    <w:rsid w:val="00E66FBA"/>
    <w:rsid w:val="00E97AE1"/>
    <w:rsid w:val="00EC317A"/>
    <w:rsid w:val="00EC49EB"/>
    <w:rsid w:val="00ED4A68"/>
    <w:rsid w:val="00EE3F26"/>
    <w:rsid w:val="00EF1615"/>
    <w:rsid w:val="00EF75E1"/>
    <w:rsid w:val="00F0456A"/>
    <w:rsid w:val="00F24A65"/>
    <w:rsid w:val="00F25762"/>
    <w:rsid w:val="00F33CFA"/>
    <w:rsid w:val="00F35741"/>
    <w:rsid w:val="00F448BF"/>
    <w:rsid w:val="00F83B1C"/>
    <w:rsid w:val="00FA1ACE"/>
    <w:rsid w:val="00FC2C86"/>
    <w:rsid w:val="00FD6491"/>
    <w:rsid w:val="00FE0242"/>
    <w:rsid w:val="00FE6AB2"/>
    <w:rsid w:val="00FF0C8D"/>
    <w:rsid w:val="00FF51A8"/>
    <w:rsid w:val="16FF7321"/>
    <w:rsid w:val="388C55CF"/>
    <w:rsid w:val="598FADB9"/>
    <w:rsid w:val="767CCC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388C55CF"/>
  <w15:chartTrackingRefBased/>
  <w15:docId w15:val="{7F4964C0-4038-445D-9F82-55D20C2DCB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C75B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CC75B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CC75B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NoSpacing">
    <w:name w:val="No Spacing"/>
    <w:uiPriority w:val="1"/>
    <w:qFormat/>
    <w:pPr>
      <w:spacing w:after="0" w:line="240" w:lineRule="auto"/>
    </w:pPr>
  </w:style>
  <w:style w:type="paragraph" w:customStyle="1" w:styleId="SkripsiHeader">
    <w:name w:val="Skripsi Header"/>
    <w:basedOn w:val="NoSpacing"/>
    <w:qFormat/>
    <w:rsid w:val="001A16AE"/>
    <w:pPr>
      <w:jc w:val="center"/>
      <w:outlineLvl w:val="0"/>
    </w:pPr>
    <w:rPr>
      <w:rFonts w:ascii="Times New Roman" w:eastAsia="Times New Roman" w:hAnsi="Times New Roman" w:cs="Times New Roman"/>
      <w:b/>
      <w:bCs/>
      <w:sz w:val="24"/>
      <w:szCs w:val="24"/>
    </w:rPr>
  </w:style>
  <w:style w:type="paragraph" w:customStyle="1" w:styleId="SkripsiNormal">
    <w:name w:val="Skripsi Normal"/>
    <w:basedOn w:val="NoSpacing"/>
    <w:qFormat/>
    <w:rsid w:val="006437E5"/>
    <w:pPr>
      <w:jc w:val="both"/>
    </w:pPr>
    <w:rPr>
      <w:rFonts w:ascii="Times New Roman" w:eastAsia="Times New Roman" w:hAnsi="Times New Roman" w:cs="Times New Roman"/>
      <w:bCs/>
      <w:szCs w:val="24"/>
    </w:rPr>
  </w:style>
  <w:style w:type="paragraph" w:customStyle="1" w:styleId="SkripsiSubLevel1">
    <w:name w:val="Skripsi Sub Level 1"/>
    <w:basedOn w:val="SkripsiNormal"/>
    <w:qFormat/>
    <w:rsid w:val="00BC44E3"/>
    <w:pPr>
      <w:numPr>
        <w:ilvl w:val="1"/>
        <w:numId w:val="4"/>
      </w:numPr>
      <w:tabs>
        <w:tab w:val="left" w:pos="567"/>
      </w:tabs>
      <w:outlineLvl w:val="1"/>
    </w:pPr>
    <w:rPr>
      <w:b/>
    </w:rPr>
  </w:style>
  <w:style w:type="paragraph" w:styleId="ListParagraph">
    <w:name w:val="List Paragraph"/>
    <w:basedOn w:val="Normal"/>
    <w:uiPriority w:val="34"/>
    <w:qFormat/>
    <w:rsid w:val="001A16AE"/>
    <w:pPr>
      <w:ind w:left="720"/>
      <w:contextualSpacing/>
    </w:pPr>
  </w:style>
  <w:style w:type="paragraph" w:customStyle="1" w:styleId="SkripsiIsiLevel1">
    <w:name w:val="Skripsi Isi Level 1"/>
    <w:basedOn w:val="SkripsiNormal"/>
    <w:qFormat/>
    <w:rsid w:val="00BC44E3"/>
    <w:pPr>
      <w:ind w:firstLine="567"/>
    </w:pPr>
  </w:style>
  <w:style w:type="paragraph" w:customStyle="1" w:styleId="SkripsiHiddenBab">
    <w:name w:val="Skripsi Hidden Bab"/>
    <w:basedOn w:val="SkripsiSubLevel1"/>
    <w:qFormat/>
    <w:rsid w:val="00D55D83"/>
    <w:pPr>
      <w:numPr>
        <w:ilvl w:val="0"/>
      </w:numPr>
    </w:pPr>
    <w:rPr>
      <w:color w:val="FFFFFF" w:themeColor="background1"/>
    </w:rPr>
  </w:style>
  <w:style w:type="paragraph" w:customStyle="1" w:styleId="SkripsiSubLevel2">
    <w:name w:val="Skripsi Sub Level 2"/>
    <w:basedOn w:val="SkripsiSubLevel1"/>
    <w:qFormat/>
    <w:rsid w:val="00793185"/>
    <w:pPr>
      <w:numPr>
        <w:ilvl w:val="2"/>
        <w:numId w:val="3"/>
      </w:numPr>
      <w:tabs>
        <w:tab w:val="clear" w:pos="567"/>
        <w:tab w:val="left" w:pos="851"/>
      </w:tabs>
      <w:ind w:left="851" w:hanging="851"/>
    </w:pPr>
  </w:style>
  <w:style w:type="paragraph" w:customStyle="1" w:styleId="SkripsiIsiLevel2">
    <w:name w:val="Skripsi Isi Level 2"/>
    <w:basedOn w:val="SkripsiIsiLevel1"/>
    <w:qFormat/>
    <w:rsid w:val="0060467C"/>
    <w:pPr>
      <w:ind w:firstLine="851"/>
    </w:pPr>
  </w:style>
  <w:style w:type="paragraph" w:styleId="HTMLPreformatted">
    <w:name w:val="HTML Preformatted"/>
    <w:basedOn w:val="Normal"/>
    <w:link w:val="HTMLPreformattedChar"/>
    <w:uiPriority w:val="99"/>
    <w:unhideWhenUsed/>
    <w:rsid w:val="00B169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16917"/>
    <w:rPr>
      <w:rFonts w:ascii="Courier New" w:eastAsia="Times New Roman" w:hAnsi="Courier New" w:cs="Courier New"/>
      <w:sz w:val="20"/>
      <w:szCs w:val="20"/>
    </w:rPr>
  </w:style>
  <w:style w:type="character" w:customStyle="1" w:styleId="Heading1Char">
    <w:name w:val="Heading 1 Char"/>
    <w:basedOn w:val="DefaultParagraphFont"/>
    <w:link w:val="Heading1"/>
    <w:uiPriority w:val="9"/>
    <w:rsid w:val="00CC75B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CC75B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CC75B9"/>
    <w:rPr>
      <w:rFonts w:asciiTheme="majorHAnsi" w:eastAsiaTheme="majorEastAsia" w:hAnsiTheme="majorHAnsi" w:cstheme="majorBidi"/>
      <w:color w:val="1F3763" w:themeColor="accent1" w:themeShade="7F"/>
      <w:sz w:val="24"/>
      <w:szCs w:val="24"/>
    </w:rPr>
  </w:style>
  <w:style w:type="paragraph" w:styleId="TOC1">
    <w:name w:val="toc 1"/>
    <w:basedOn w:val="Normal"/>
    <w:next w:val="Normal"/>
    <w:autoRedefine/>
    <w:uiPriority w:val="39"/>
    <w:unhideWhenUsed/>
    <w:rsid w:val="00CC75B9"/>
    <w:pPr>
      <w:spacing w:after="100"/>
    </w:pPr>
    <w:rPr>
      <w:rFonts w:ascii="Times New Roman" w:hAnsi="Times New Roman"/>
    </w:rPr>
  </w:style>
  <w:style w:type="paragraph" w:styleId="TOC2">
    <w:name w:val="toc 2"/>
    <w:basedOn w:val="Normal"/>
    <w:next w:val="Normal"/>
    <w:autoRedefine/>
    <w:uiPriority w:val="39"/>
    <w:unhideWhenUsed/>
    <w:rsid w:val="00CC75B9"/>
    <w:pPr>
      <w:spacing w:after="100"/>
      <w:ind w:left="220"/>
    </w:pPr>
    <w:rPr>
      <w:rFonts w:ascii="Times New Roman" w:hAnsi="Times New Roman"/>
    </w:rPr>
  </w:style>
  <w:style w:type="paragraph" w:styleId="TOC3">
    <w:name w:val="toc 3"/>
    <w:basedOn w:val="Normal"/>
    <w:next w:val="Normal"/>
    <w:autoRedefine/>
    <w:uiPriority w:val="39"/>
    <w:unhideWhenUsed/>
    <w:rsid w:val="00CC75B9"/>
    <w:pPr>
      <w:spacing w:after="100"/>
      <w:ind w:left="440"/>
    </w:pPr>
    <w:rPr>
      <w:rFonts w:ascii="Times New Roman" w:hAnsi="Times New Roman"/>
    </w:rPr>
  </w:style>
  <w:style w:type="character" w:styleId="Hyperlink">
    <w:name w:val="Hyperlink"/>
    <w:basedOn w:val="DefaultParagraphFont"/>
    <w:uiPriority w:val="99"/>
    <w:unhideWhenUsed/>
    <w:rsid w:val="008671C5"/>
    <w:rPr>
      <w:rFonts w:ascii="Times New Roman" w:hAnsi="Times New Roman"/>
      <w:color w:val="auto"/>
      <w:sz w:val="22"/>
      <w:u w:val="none"/>
    </w:rPr>
  </w:style>
  <w:style w:type="paragraph" w:customStyle="1" w:styleId="SkripsiGambar">
    <w:name w:val="Skripsi Gambar"/>
    <w:basedOn w:val="SkripsiNormal"/>
    <w:qFormat/>
    <w:rsid w:val="00CC75B9"/>
    <w:pPr>
      <w:jc w:val="center"/>
    </w:pPr>
  </w:style>
  <w:style w:type="paragraph" w:styleId="TableofFigures">
    <w:name w:val="table of figures"/>
    <w:basedOn w:val="Normal"/>
    <w:next w:val="Normal"/>
    <w:uiPriority w:val="99"/>
    <w:unhideWhenUsed/>
    <w:rsid w:val="008671C5"/>
    <w:pPr>
      <w:spacing w:after="120"/>
    </w:pPr>
    <w:rPr>
      <w:rFonts w:ascii="Times New Roman" w:hAnsi="Times New Roman"/>
    </w:rPr>
  </w:style>
  <w:style w:type="paragraph" w:styleId="FootnoteText">
    <w:name w:val="footnote text"/>
    <w:basedOn w:val="Normal"/>
    <w:link w:val="FootnoteTextChar"/>
    <w:uiPriority w:val="99"/>
    <w:semiHidden/>
    <w:unhideWhenUsed/>
    <w:rsid w:val="00261BC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61BC9"/>
    <w:rPr>
      <w:sz w:val="20"/>
      <w:szCs w:val="20"/>
    </w:rPr>
  </w:style>
  <w:style w:type="character" w:styleId="FootnoteReference">
    <w:name w:val="footnote reference"/>
    <w:basedOn w:val="DefaultParagraphFont"/>
    <w:uiPriority w:val="99"/>
    <w:semiHidden/>
    <w:unhideWhenUsed/>
    <w:rsid w:val="00261BC9"/>
    <w:rPr>
      <w:vertAlign w:val="superscript"/>
    </w:rPr>
  </w:style>
  <w:style w:type="character" w:styleId="PlaceholderText">
    <w:name w:val="Placeholder Text"/>
    <w:basedOn w:val="DefaultParagraphFont"/>
    <w:uiPriority w:val="99"/>
    <w:semiHidden/>
    <w:rsid w:val="00AD2E7E"/>
    <w:rPr>
      <w:color w:val="808080"/>
    </w:rPr>
  </w:style>
  <w:style w:type="paragraph" w:customStyle="1" w:styleId="SkripsiTabel">
    <w:name w:val="Skripsi Tabel"/>
    <w:basedOn w:val="SkripsiGambar"/>
    <w:qFormat/>
    <w:rsid w:val="00F448BF"/>
    <w:rPr>
      <w:sz w:val="20"/>
    </w:rPr>
  </w:style>
  <w:style w:type="paragraph" w:styleId="NormalWeb">
    <w:name w:val="Normal (Web)"/>
    <w:basedOn w:val="Normal"/>
    <w:uiPriority w:val="99"/>
    <w:semiHidden/>
    <w:unhideWhenUsed/>
    <w:rsid w:val="00C9751E"/>
    <w:pPr>
      <w:spacing w:before="100" w:beforeAutospacing="1" w:after="100" w:afterAutospacing="1" w:line="240" w:lineRule="auto"/>
    </w:pPr>
    <w:rPr>
      <w:rFonts w:ascii="Times New Roman" w:eastAsiaTheme="minorEastAsia" w:hAnsi="Times New Roman" w:cs="Times New Roman"/>
      <w:sz w:val="24"/>
      <w:szCs w:val="24"/>
    </w:rPr>
  </w:style>
  <w:style w:type="character" w:styleId="UnresolvedMention">
    <w:name w:val="Unresolved Mention"/>
    <w:basedOn w:val="DefaultParagraphFont"/>
    <w:uiPriority w:val="99"/>
    <w:semiHidden/>
    <w:unhideWhenUsed/>
    <w:rsid w:val="00674F3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8110079">
      <w:bodyDiv w:val="1"/>
      <w:marLeft w:val="0"/>
      <w:marRight w:val="0"/>
      <w:marTop w:val="0"/>
      <w:marBottom w:val="0"/>
      <w:divBdr>
        <w:top w:val="none" w:sz="0" w:space="0" w:color="auto"/>
        <w:left w:val="none" w:sz="0" w:space="0" w:color="auto"/>
        <w:bottom w:val="none" w:sz="0" w:space="0" w:color="auto"/>
        <w:right w:val="none" w:sz="0" w:space="0" w:color="auto"/>
      </w:divBdr>
    </w:div>
    <w:div w:id="469445142">
      <w:bodyDiv w:val="1"/>
      <w:marLeft w:val="0"/>
      <w:marRight w:val="0"/>
      <w:marTop w:val="0"/>
      <w:marBottom w:val="0"/>
      <w:divBdr>
        <w:top w:val="none" w:sz="0" w:space="0" w:color="auto"/>
        <w:left w:val="none" w:sz="0" w:space="0" w:color="auto"/>
        <w:bottom w:val="none" w:sz="0" w:space="0" w:color="auto"/>
        <w:right w:val="none" w:sz="0" w:space="0" w:color="auto"/>
      </w:divBdr>
    </w:div>
    <w:div w:id="15963260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3.png"/><Relationship Id="rId32" Type="http://schemas.openxmlformats.org/officeDocument/2006/relationships/image" Target="media/image21.jpeg"/><Relationship Id="rId37" Type="http://schemas.openxmlformats.org/officeDocument/2006/relationships/image" Target="media/image26.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footer" Target="footer2.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4.xml"/><Relationship Id="rId17" Type="http://schemas.openxmlformats.org/officeDocument/2006/relationships/image" Target="media/image6.jpeg"/><Relationship Id="rId25" Type="http://schemas.openxmlformats.org/officeDocument/2006/relationships/image" Target="media/image14.png"/><Relationship Id="rId33" Type="http://schemas.openxmlformats.org/officeDocument/2006/relationships/image" Target="media/image22.jpeg"/><Relationship Id="rId38"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6AB8DF-EE8F-4018-AABD-C9A046BB64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65</TotalTime>
  <Pages>63</Pages>
  <Words>13768</Words>
  <Characters>78480</Characters>
  <Application>Microsoft Office Word</Application>
  <DocSecurity>0</DocSecurity>
  <Lines>654</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wi Arifin</dc:creator>
  <cp:keywords/>
  <dc:description/>
  <cp:lastModifiedBy>Adwi Arifin</cp:lastModifiedBy>
  <cp:revision>115</cp:revision>
  <cp:lastPrinted>2018-05-09T02:54:00Z</cp:lastPrinted>
  <dcterms:created xsi:type="dcterms:W3CDTF">2018-05-01T20:42:00Z</dcterms:created>
  <dcterms:modified xsi:type="dcterms:W3CDTF">2018-05-11T0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chicago-note-bibliography</vt:lpwstr>
  </property>
  <property fmtid="{D5CDD505-2E9C-101B-9397-08002B2CF9AE}" pid="13" name="Mendeley Recent Style Name 5_1">
    <vt:lpwstr>Chicago Manual of Style 17th edition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2bd7f3c5-8dc6-32c4-a908-477eef85c629</vt:lpwstr>
  </property>
  <property fmtid="{D5CDD505-2E9C-101B-9397-08002B2CF9AE}" pid="24" name="Mendeley Citation Style_1">
    <vt:lpwstr>http://www.zotero.org/styles/harvard-cite-them-right</vt:lpwstr>
  </property>
</Properties>
</file>